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967729" w14:textId="0237DA2B" w:rsidR="00E90115" w:rsidRPr="00A51957" w:rsidRDefault="007D7E26" w:rsidP="007D7E26">
      <w:pPr>
        <w:spacing w:after="0" w:line="245" w:lineRule="auto"/>
        <w:ind w:left="113" w:hanging="11"/>
        <w:jc w:val="center"/>
        <w:rPr>
          <w:b/>
          <w:sz w:val="22"/>
        </w:rPr>
      </w:pPr>
      <w:r w:rsidRPr="00A51957">
        <w:rPr>
          <w:b/>
          <w:sz w:val="22"/>
        </w:rPr>
        <w:t>THE CELEBRATIONS OF LIBRARIANSHIP WEEK IN THE SCOPE OF EVENT MANAGEMENT: ANALYSIS OF THE TURKISH LIBRARIANSHIP ASSOCIATION</w:t>
      </w:r>
    </w:p>
    <w:p w14:paraId="52518C5D" w14:textId="69EA73B0" w:rsidR="00CA47A8" w:rsidRDefault="00E90115" w:rsidP="00E90115">
      <w:pPr>
        <w:spacing w:after="0" w:line="240" w:lineRule="auto"/>
        <w:jc w:val="center"/>
        <w:rPr>
          <w:b/>
          <w:color w:val="000000" w:themeColor="text1"/>
          <w:sz w:val="28"/>
          <w:szCs w:val="28"/>
        </w:rPr>
      </w:pPr>
      <w:r w:rsidRPr="00A67CAF">
        <w:rPr>
          <w:sz w:val="28"/>
          <w:szCs w:val="24"/>
        </w:rPr>
        <w:t xml:space="preserve"> </w:t>
      </w:r>
    </w:p>
    <w:p w14:paraId="1D82AF98" w14:textId="77777777" w:rsidR="00CA47A8" w:rsidRDefault="00CA47A8" w:rsidP="00CA47A8">
      <w:pPr>
        <w:spacing w:line="240" w:lineRule="auto"/>
        <w:jc w:val="center"/>
        <w:rPr>
          <w:rStyle w:val="Gl"/>
          <w:rFonts w:asciiTheme="minorHAnsi" w:hAnsiTheme="minorHAnsi" w:cstheme="minorBidi"/>
          <w:sz w:val="20"/>
          <w:szCs w:val="20"/>
          <w:shd w:val="clear" w:color="auto" w:fill="FFFFFF"/>
        </w:rPr>
      </w:pPr>
    </w:p>
    <w:p w14:paraId="7069F5BB" w14:textId="77777777" w:rsidR="007D7E26" w:rsidRPr="009270AD" w:rsidRDefault="007D7E26" w:rsidP="007D7E26">
      <w:pPr>
        <w:spacing w:after="0" w:line="240" w:lineRule="auto"/>
        <w:ind w:left="11" w:hanging="11"/>
        <w:jc w:val="right"/>
        <w:rPr>
          <w:color w:val="000000" w:themeColor="text1"/>
          <w:szCs w:val="24"/>
        </w:rPr>
      </w:pPr>
      <w:r w:rsidRPr="009270AD">
        <w:rPr>
          <w:b/>
          <w:szCs w:val="24"/>
        </w:rPr>
        <w:t xml:space="preserve">Doç. Dr. </w:t>
      </w:r>
      <w:r w:rsidRPr="009270AD">
        <w:rPr>
          <w:b/>
          <w:szCs w:val="24"/>
          <w:lang w:val="en-US"/>
        </w:rPr>
        <w:t>Simge ÜNLÜ</w:t>
      </w:r>
      <w:r w:rsidRPr="009270AD">
        <w:rPr>
          <w:color w:val="000000" w:themeColor="text1"/>
          <w:szCs w:val="24"/>
        </w:rPr>
        <w:t xml:space="preserve"> </w:t>
      </w:r>
    </w:p>
    <w:p w14:paraId="2C04E9FE" w14:textId="77777777" w:rsidR="007D7E26" w:rsidRPr="009270AD" w:rsidRDefault="007D7E26" w:rsidP="007D7E26">
      <w:pPr>
        <w:spacing w:after="0" w:line="240" w:lineRule="auto"/>
        <w:ind w:left="11" w:hanging="11"/>
        <w:jc w:val="right"/>
        <w:rPr>
          <w:sz w:val="20"/>
          <w:szCs w:val="20"/>
        </w:rPr>
      </w:pPr>
      <w:r w:rsidRPr="009270AD">
        <w:rPr>
          <w:sz w:val="20"/>
          <w:szCs w:val="20"/>
        </w:rPr>
        <w:t xml:space="preserve">Sakarya Üniversitesi Sosyal Bilimler Enstitüsü </w:t>
      </w:r>
    </w:p>
    <w:p w14:paraId="53916DD8" w14:textId="7BB97543" w:rsidR="007D7E26" w:rsidRPr="009270AD" w:rsidRDefault="006E05E9" w:rsidP="007D7E26">
      <w:pPr>
        <w:spacing w:after="0" w:line="240" w:lineRule="auto"/>
        <w:ind w:left="11" w:hanging="11"/>
        <w:jc w:val="right"/>
        <w:rPr>
          <w:sz w:val="20"/>
          <w:szCs w:val="20"/>
        </w:rPr>
      </w:pPr>
      <w:hyperlink r:id="rId7" w:history="1">
        <w:r w:rsidR="00F860C7" w:rsidRPr="008829E4">
          <w:rPr>
            <w:rStyle w:val="Kpr"/>
            <w:sz w:val="20"/>
            <w:szCs w:val="20"/>
          </w:rPr>
          <w:t>simgeunlu@sakarya.edu.tr</w:t>
        </w:r>
      </w:hyperlink>
    </w:p>
    <w:p w14:paraId="0D2FD6A2" w14:textId="77777777" w:rsidR="007D7E26" w:rsidRPr="009270AD" w:rsidRDefault="007D7E26" w:rsidP="007D7E26">
      <w:pPr>
        <w:spacing w:after="0" w:line="240" w:lineRule="auto"/>
        <w:ind w:left="11" w:hanging="11"/>
        <w:jc w:val="right"/>
        <w:rPr>
          <w:color w:val="000000" w:themeColor="text1"/>
          <w:sz w:val="20"/>
          <w:szCs w:val="20"/>
        </w:rPr>
      </w:pPr>
      <w:r w:rsidRPr="009270AD">
        <w:rPr>
          <w:sz w:val="20"/>
          <w:szCs w:val="20"/>
          <w:shd w:val="clear" w:color="auto" w:fill="FFFFFF"/>
        </w:rPr>
        <w:t>0000-0002-0137-4210</w:t>
      </w:r>
    </w:p>
    <w:p w14:paraId="7F49AC2F" w14:textId="77777777" w:rsidR="007D7E26" w:rsidRPr="0017409E" w:rsidRDefault="007D7E26" w:rsidP="007D7E26">
      <w:pPr>
        <w:spacing w:after="0" w:line="240" w:lineRule="auto"/>
        <w:jc w:val="right"/>
        <w:rPr>
          <w:b/>
          <w:color w:val="000000" w:themeColor="text1"/>
          <w:sz w:val="20"/>
          <w:szCs w:val="20"/>
        </w:rPr>
      </w:pPr>
    </w:p>
    <w:p w14:paraId="485F9523" w14:textId="77777777" w:rsidR="007D7E26" w:rsidRPr="003A2C38" w:rsidRDefault="007D7E26" w:rsidP="007D7E26">
      <w:pPr>
        <w:spacing w:after="0" w:line="240" w:lineRule="auto"/>
        <w:jc w:val="right"/>
        <w:rPr>
          <w:color w:val="000000" w:themeColor="text1"/>
          <w:szCs w:val="20"/>
        </w:rPr>
      </w:pPr>
      <w:r>
        <w:rPr>
          <w:b/>
          <w:lang w:val="en-US"/>
        </w:rPr>
        <w:t xml:space="preserve">Doktora Öğrencisi </w:t>
      </w:r>
      <w:r w:rsidRPr="003A2C38">
        <w:rPr>
          <w:b/>
          <w:lang w:val="en-US"/>
        </w:rPr>
        <w:t>Lütfiye YAŞAR</w:t>
      </w:r>
      <w:r w:rsidRPr="003A2C38">
        <w:rPr>
          <w:color w:val="000000" w:themeColor="text1"/>
          <w:szCs w:val="20"/>
        </w:rPr>
        <w:t xml:space="preserve"> </w:t>
      </w:r>
    </w:p>
    <w:p w14:paraId="15E9488B" w14:textId="77777777" w:rsidR="007D7E26" w:rsidRDefault="007D7E26" w:rsidP="007D7E26">
      <w:pPr>
        <w:spacing w:after="0" w:line="240" w:lineRule="auto"/>
        <w:ind w:left="11" w:hanging="11"/>
        <w:jc w:val="right"/>
        <w:rPr>
          <w:sz w:val="20"/>
          <w:szCs w:val="20"/>
        </w:rPr>
      </w:pPr>
      <w:r w:rsidRPr="009270AD">
        <w:rPr>
          <w:sz w:val="20"/>
          <w:szCs w:val="20"/>
        </w:rPr>
        <w:t xml:space="preserve">Sakarya Üniversitesi Sosyal Bilimler Enstitüsü </w:t>
      </w:r>
    </w:p>
    <w:p w14:paraId="3190B465" w14:textId="37F01D65" w:rsidR="007D7E26" w:rsidRPr="003A2C38" w:rsidRDefault="006E05E9" w:rsidP="007D7E26">
      <w:pPr>
        <w:spacing w:after="0" w:line="240" w:lineRule="auto"/>
        <w:ind w:left="11" w:hanging="11"/>
        <w:jc w:val="right"/>
        <w:rPr>
          <w:sz w:val="20"/>
          <w:szCs w:val="20"/>
        </w:rPr>
      </w:pPr>
      <w:hyperlink r:id="rId8" w:history="1">
        <w:r w:rsidR="00F860C7" w:rsidRPr="008829E4">
          <w:rPr>
            <w:rStyle w:val="Kpr"/>
            <w:sz w:val="20"/>
            <w:szCs w:val="20"/>
          </w:rPr>
          <w:t>lutfiye.yasar2@ogr.sakarya.edu.tr</w:t>
        </w:r>
      </w:hyperlink>
      <w:r w:rsidR="00F860C7">
        <w:rPr>
          <w:sz w:val="20"/>
          <w:szCs w:val="20"/>
        </w:rPr>
        <w:t xml:space="preserve"> </w:t>
      </w:r>
    </w:p>
    <w:p w14:paraId="17654D80" w14:textId="665A7480" w:rsidR="007D7E26" w:rsidRDefault="007D7E26" w:rsidP="007D7E26">
      <w:pPr>
        <w:spacing w:after="0" w:line="240" w:lineRule="auto"/>
        <w:ind w:left="11" w:hanging="11"/>
        <w:jc w:val="right"/>
        <w:rPr>
          <w:sz w:val="20"/>
          <w:szCs w:val="20"/>
        </w:rPr>
      </w:pPr>
      <w:r w:rsidRPr="003A2C38">
        <w:rPr>
          <w:sz w:val="20"/>
          <w:szCs w:val="20"/>
        </w:rPr>
        <w:t xml:space="preserve">0000-0001-9008-6415  </w:t>
      </w:r>
    </w:p>
    <w:p w14:paraId="37344BF6" w14:textId="77777777" w:rsidR="007D7E26" w:rsidRPr="003A2C38" w:rsidRDefault="007D7E26" w:rsidP="007D7E26">
      <w:pPr>
        <w:spacing w:after="0" w:line="240" w:lineRule="auto"/>
        <w:ind w:left="11" w:hanging="11"/>
        <w:jc w:val="right"/>
        <w:rPr>
          <w:sz w:val="20"/>
          <w:szCs w:val="20"/>
        </w:rPr>
      </w:pPr>
    </w:p>
    <w:p w14:paraId="2B766D12" w14:textId="77777777" w:rsidR="007D7E26" w:rsidRDefault="007D7E26" w:rsidP="007D7E26">
      <w:pPr>
        <w:spacing w:after="0" w:line="240" w:lineRule="auto"/>
        <w:ind w:left="11" w:hanging="11"/>
        <w:jc w:val="right"/>
        <w:rPr>
          <w:b/>
          <w:lang w:val="en-US"/>
        </w:rPr>
      </w:pPr>
      <w:r>
        <w:rPr>
          <w:b/>
          <w:lang w:val="en-US"/>
        </w:rPr>
        <w:t xml:space="preserve">Doktora Öğrencisi </w:t>
      </w:r>
      <w:r w:rsidRPr="003A2C38">
        <w:rPr>
          <w:b/>
          <w:lang w:val="en-US"/>
        </w:rPr>
        <w:t>Erdal BİLİCİ</w:t>
      </w:r>
    </w:p>
    <w:p w14:paraId="794321C7" w14:textId="77777777" w:rsidR="007D7E26" w:rsidRPr="003A2C38" w:rsidRDefault="007D7E26" w:rsidP="007D7E26">
      <w:pPr>
        <w:spacing w:after="0" w:line="240" w:lineRule="auto"/>
        <w:ind w:left="11" w:hanging="11"/>
        <w:jc w:val="right"/>
        <w:rPr>
          <w:b/>
          <w:lang w:val="en-US"/>
        </w:rPr>
      </w:pPr>
      <w:r w:rsidRPr="009270AD">
        <w:rPr>
          <w:sz w:val="20"/>
          <w:szCs w:val="20"/>
        </w:rPr>
        <w:t>Sakarya Üniversitesi Sosyal Bilimler Enstitüsü</w:t>
      </w:r>
    </w:p>
    <w:p w14:paraId="1F73D21F" w14:textId="1BB5BBDC" w:rsidR="007D7E26" w:rsidRPr="003A2C38" w:rsidRDefault="006E05E9" w:rsidP="007D7E26">
      <w:pPr>
        <w:spacing w:after="0" w:line="240" w:lineRule="auto"/>
        <w:ind w:left="11" w:hanging="11"/>
        <w:jc w:val="right"/>
        <w:rPr>
          <w:sz w:val="20"/>
          <w:szCs w:val="20"/>
        </w:rPr>
      </w:pPr>
      <w:hyperlink r:id="rId9" w:history="1">
        <w:r w:rsidR="00F860C7" w:rsidRPr="008829E4">
          <w:rPr>
            <w:rStyle w:val="Kpr"/>
            <w:sz w:val="20"/>
            <w:szCs w:val="20"/>
          </w:rPr>
          <w:t>erdal.bilici1@ogr.sakarya.edu.tr</w:t>
        </w:r>
      </w:hyperlink>
      <w:r w:rsidR="00F860C7">
        <w:rPr>
          <w:sz w:val="20"/>
          <w:szCs w:val="20"/>
        </w:rPr>
        <w:t xml:space="preserve"> </w:t>
      </w:r>
    </w:p>
    <w:p w14:paraId="3950A86F" w14:textId="41E8F8BB" w:rsidR="007D7E26" w:rsidRDefault="007D7E26" w:rsidP="007D7E26">
      <w:pPr>
        <w:spacing w:after="0" w:line="240" w:lineRule="auto"/>
        <w:ind w:left="11" w:hanging="11"/>
        <w:jc w:val="right"/>
        <w:rPr>
          <w:sz w:val="20"/>
          <w:szCs w:val="20"/>
        </w:rPr>
      </w:pPr>
      <w:r w:rsidRPr="003A2C38">
        <w:rPr>
          <w:sz w:val="20"/>
          <w:szCs w:val="20"/>
        </w:rPr>
        <w:t>0000-0001-9386-1624</w:t>
      </w:r>
    </w:p>
    <w:p w14:paraId="219B0842" w14:textId="77777777" w:rsidR="00F479B2" w:rsidRPr="003A2C38" w:rsidRDefault="00F479B2" w:rsidP="007D7E26">
      <w:pPr>
        <w:spacing w:after="0" w:line="240" w:lineRule="auto"/>
        <w:ind w:left="11" w:hanging="11"/>
        <w:jc w:val="right"/>
        <w:rPr>
          <w:sz w:val="20"/>
          <w:szCs w:val="20"/>
        </w:rPr>
      </w:pPr>
    </w:p>
    <w:p w14:paraId="003D27EE" w14:textId="77777777" w:rsidR="00F479B2" w:rsidRPr="003A2C38" w:rsidRDefault="00F479B2" w:rsidP="00F479B2">
      <w:pPr>
        <w:spacing w:after="0" w:line="240" w:lineRule="auto"/>
        <w:jc w:val="right"/>
        <w:rPr>
          <w:b/>
          <w:lang w:val="en-US"/>
        </w:rPr>
      </w:pPr>
      <w:r>
        <w:rPr>
          <w:b/>
          <w:lang w:val="en-US"/>
        </w:rPr>
        <w:t xml:space="preserve">Bağımsız Araştırmacı </w:t>
      </w:r>
      <w:r w:rsidRPr="003A2C38">
        <w:rPr>
          <w:b/>
          <w:lang w:val="en-US"/>
        </w:rPr>
        <w:t>Feyza KARABOĞA</w:t>
      </w:r>
    </w:p>
    <w:p w14:paraId="45318005" w14:textId="23D77E44" w:rsidR="00F479B2" w:rsidRPr="003A2C38" w:rsidRDefault="006E05E9" w:rsidP="00F479B2">
      <w:pPr>
        <w:spacing w:after="0" w:line="240" w:lineRule="auto"/>
        <w:ind w:left="113" w:hanging="11"/>
        <w:jc w:val="right"/>
        <w:rPr>
          <w:sz w:val="20"/>
          <w:lang w:val="en-US"/>
        </w:rPr>
      </w:pPr>
      <w:hyperlink r:id="rId10" w:history="1">
        <w:r w:rsidR="00F860C7" w:rsidRPr="008829E4">
          <w:rPr>
            <w:rStyle w:val="Kpr"/>
            <w:sz w:val="20"/>
            <w:lang w:val="en-US"/>
          </w:rPr>
          <w:t>feyzakrbg@gmail.com</w:t>
        </w:r>
      </w:hyperlink>
    </w:p>
    <w:p w14:paraId="0D7E67A4" w14:textId="7A9F0753" w:rsidR="001071C1" w:rsidRPr="00F479B2" w:rsidRDefault="00F479B2" w:rsidP="00F479B2">
      <w:pPr>
        <w:spacing w:after="0" w:line="240" w:lineRule="auto"/>
        <w:ind w:hanging="11"/>
        <w:jc w:val="right"/>
        <w:rPr>
          <w:sz w:val="22"/>
          <w:lang w:val="en-US"/>
        </w:rPr>
      </w:pPr>
      <w:r w:rsidRPr="003A2C38">
        <w:rPr>
          <w:sz w:val="20"/>
        </w:rPr>
        <w:t>0000-0002-1923-9965</w:t>
      </w:r>
    </w:p>
    <w:p w14:paraId="455AA6F7" w14:textId="77777777" w:rsidR="00CA47A8" w:rsidRDefault="00CA47A8" w:rsidP="008B0E04">
      <w:pPr>
        <w:spacing w:line="240" w:lineRule="auto"/>
        <w:ind w:left="0" w:firstLine="0"/>
        <w:rPr>
          <w:rStyle w:val="Gl"/>
          <w:rFonts w:asciiTheme="minorHAnsi" w:hAnsiTheme="minorHAnsi" w:cstheme="minorBidi"/>
          <w:color w:val="000000" w:themeColor="text1"/>
          <w:sz w:val="28"/>
          <w:szCs w:val="28"/>
          <w:shd w:val="clear" w:color="auto" w:fill="FFFFFF"/>
        </w:rPr>
      </w:pPr>
    </w:p>
    <w:p w14:paraId="41C427E6" w14:textId="77777777" w:rsidR="00CA47A8" w:rsidRDefault="00CA47A8" w:rsidP="00CA47A8">
      <w:pPr>
        <w:spacing w:line="240" w:lineRule="auto"/>
        <w:jc w:val="center"/>
        <w:rPr>
          <w:rStyle w:val="Gl"/>
          <w:color w:val="000000" w:themeColor="text1"/>
          <w:sz w:val="28"/>
          <w:szCs w:val="28"/>
          <w:shd w:val="clear" w:color="auto" w:fill="FFFFFF"/>
        </w:rPr>
      </w:pPr>
    </w:p>
    <w:p w14:paraId="1D3B780D" w14:textId="77777777" w:rsidR="00CA47A8" w:rsidRPr="0080242E" w:rsidRDefault="00CA47A8" w:rsidP="008B0E04">
      <w:pPr>
        <w:spacing w:line="240" w:lineRule="auto"/>
      </w:pPr>
    </w:p>
    <w:p w14:paraId="0D7947DE" w14:textId="77777777" w:rsidR="00CA47A8" w:rsidRPr="00A51957" w:rsidRDefault="00CA47A8" w:rsidP="00CA47A8">
      <w:pPr>
        <w:spacing w:after="0" w:line="240" w:lineRule="auto"/>
        <w:jc w:val="center"/>
        <w:rPr>
          <w:b/>
          <w:sz w:val="22"/>
        </w:rPr>
      </w:pPr>
      <w:r w:rsidRPr="00A51957">
        <w:rPr>
          <w:b/>
          <w:sz w:val="22"/>
        </w:rPr>
        <w:t>ABSTRACT</w:t>
      </w:r>
    </w:p>
    <w:p w14:paraId="00C6CB85" w14:textId="77777777" w:rsidR="00CA47A8" w:rsidRPr="00A51957" w:rsidRDefault="00CA47A8" w:rsidP="00CA47A8">
      <w:pPr>
        <w:spacing w:after="0" w:line="240" w:lineRule="auto"/>
        <w:rPr>
          <w:b/>
          <w:sz w:val="22"/>
        </w:rPr>
      </w:pPr>
    </w:p>
    <w:p w14:paraId="3B3E8472" w14:textId="77777777" w:rsidR="008021BA" w:rsidRPr="008021BA" w:rsidRDefault="008021BA" w:rsidP="008021BA">
      <w:pPr>
        <w:spacing w:after="0" w:line="264" w:lineRule="auto"/>
        <w:ind w:left="567" w:right="567" w:firstLine="0"/>
        <w:rPr>
          <w:sz w:val="22"/>
        </w:rPr>
      </w:pPr>
      <w:bookmarkStart w:id="0" w:name="_GoBack"/>
      <w:r w:rsidRPr="008021BA">
        <w:rPr>
          <w:sz w:val="22"/>
        </w:rPr>
        <w:t>The aim of this study is to determine the types of activities organised by the Turkish Association of Librarians to celebrate Library Week. The programmes celebrating Library Week organised between 2018 and 2022 were analysed using the content analysis method in the Maxqda programme, and the following result was obtained: A total of 112 codes were made in the event programme documents published between 2018-2022. The distribution of these codes according to the types and categories of events organised during the Library Week is as follows: Promotional events (f=10), Arts themed events (f=7), M.I.C.E events (f=64). The extent of these events are signature events. It can be seen that M.I.C.E events are more frequently used in the Library Week celebrations than other types of events, and most events take place in the 58th week. As the M.I.C.E event, panels, seminars and speeches were used the most. When the Kuckartz &amp; Rädiker zeta similarity test is applied to the events organized within the scope of the celebrations, it is seen that the contents of the events show similarity. The research is unique because there are not enough studies on this subject in the literature and it is the first study to deal with the types and scale of Librarianship Week activities.</w:t>
      </w:r>
    </w:p>
    <w:bookmarkEnd w:id="0"/>
    <w:p w14:paraId="23A0B4C2" w14:textId="77777777" w:rsidR="00CA47A8" w:rsidRPr="00A51957" w:rsidRDefault="00CA47A8" w:rsidP="00CA47A8">
      <w:pPr>
        <w:spacing w:after="0" w:line="240" w:lineRule="auto"/>
        <w:rPr>
          <w:b/>
          <w:bCs/>
          <w:color w:val="373535"/>
          <w:sz w:val="22"/>
          <w:shd w:val="clear" w:color="auto" w:fill="FFFFFF"/>
        </w:rPr>
      </w:pPr>
    </w:p>
    <w:p w14:paraId="1AAB369A" w14:textId="77777777" w:rsidR="00E90115" w:rsidRPr="00A51957" w:rsidRDefault="00CA47A8" w:rsidP="0084666F">
      <w:pPr>
        <w:spacing w:after="0" w:line="264" w:lineRule="auto"/>
        <w:ind w:left="567" w:right="567" w:firstLine="0"/>
        <w:rPr>
          <w:sz w:val="22"/>
        </w:rPr>
      </w:pPr>
      <w:r w:rsidRPr="00A51957">
        <w:rPr>
          <w:b/>
          <w:bCs/>
          <w:color w:val="373535"/>
          <w:sz w:val="22"/>
          <w:shd w:val="clear" w:color="auto" w:fill="FFFFFF"/>
        </w:rPr>
        <w:t>Keywords:</w:t>
      </w:r>
      <w:r w:rsidRPr="00A51957">
        <w:rPr>
          <w:color w:val="373535"/>
          <w:sz w:val="22"/>
          <w:shd w:val="clear" w:color="auto" w:fill="FFFFFF"/>
        </w:rPr>
        <w:t> </w:t>
      </w:r>
      <w:r w:rsidR="00E90115" w:rsidRPr="00A51957">
        <w:rPr>
          <w:sz w:val="22"/>
        </w:rPr>
        <w:t>Activity Management, Public Relations, Librarianship Week, Library, Reading Culture</w:t>
      </w:r>
    </w:p>
    <w:p w14:paraId="67432D66" w14:textId="574F5CE2" w:rsidR="00CA47A8" w:rsidRPr="00A51957" w:rsidRDefault="00CA47A8" w:rsidP="00CA47A8">
      <w:pPr>
        <w:rPr>
          <w:sz w:val="22"/>
        </w:rPr>
      </w:pPr>
    </w:p>
    <w:p w14:paraId="2CAE4D89" w14:textId="051B0A57" w:rsidR="007D7E26" w:rsidRPr="00A51957" w:rsidRDefault="007D7E26" w:rsidP="007D7E26">
      <w:pPr>
        <w:spacing w:after="0" w:line="245" w:lineRule="auto"/>
        <w:ind w:left="11" w:hanging="11"/>
        <w:jc w:val="center"/>
        <w:rPr>
          <w:b/>
          <w:sz w:val="22"/>
        </w:rPr>
      </w:pPr>
      <w:r w:rsidRPr="00A51957">
        <w:rPr>
          <w:b/>
          <w:sz w:val="22"/>
        </w:rPr>
        <w:t>ETKİNLİK YÖNETİMİ KAPSAMINDA KÜTÜPHANECİLİK HAFTASI KUTLAMALARI: TÜRK KÜTÜPHANECİLER DERNEĞİ ANALİZİ</w:t>
      </w:r>
    </w:p>
    <w:p w14:paraId="0442F342" w14:textId="77777777" w:rsidR="007D7E26" w:rsidRPr="00A51957" w:rsidRDefault="007D7E26" w:rsidP="007D7E26">
      <w:pPr>
        <w:spacing w:after="0" w:line="245" w:lineRule="auto"/>
        <w:ind w:left="11" w:hanging="11"/>
        <w:jc w:val="center"/>
        <w:rPr>
          <w:b/>
          <w:sz w:val="22"/>
        </w:rPr>
      </w:pPr>
    </w:p>
    <w:p w14:paraId="2091CD87" w14:textId="77777777" w:rsidR="007D7E26" w:rsidRPr="00A51957" w:rsidRDefault="007D7E26" w:rsidP="007D7E26">
      <w:pPr>
        <w:spacing w:after="0" w:line="240" w:lineRule="auto"/>
        <w:jc w:val="center"/>
        <w:rPr>
          <w:b/>
          <w:sz w:val="22"/>
        </w:rPr>
      </w:pPr>
      <w:r w:rsidRPr="00A51957">
        <w:rPr>
          <w:b/>
          <w:sz w:val="22"/>
        </w:rPr>
        <w:t>ÖZET</w:t>
      </w:r>
    </w:p>
    <w:p w14:paraId="05442602" w14:textId="460EDCCC" w:rsidR="002C0F8E" w:rsidRPr="00C26924" w:rsidRDefault="002C0F8E" w:rsidP="00C26924">
      <w:pPr>
        <w:spacing w:after="0" w:line="264" w:lineRule="auto"/>
        <w:ind w:left="567" w:right="567" w:firstLine="0"/>
        <w:rPr>
          <w:sz w:val="22"/>
        </w:rPr>
      </w:pPr>
      <w:r w:rsidRPr="00C26924">
        <w:rPr>
          <w:bCs/>
          <w:sz w:val="22"/>
        </w:rPr>
        <w:t xml:space="preserve">Bu araştırmada Türk Kütüphaneciler Derneği’nin Kütüphanecilik Haftası kutlamaları için organize ettiği etkinlik türlerini tespit etmek amaçlanmıştır. 2018-2022 yılları arasında düzenlenen Kütüphanecilik Haftası kutlama programları Maxqda programında içerik </w:t>
      </w:r>
      <w:r w:rsidRPr="00C26924">
        <w:rPr>
          <w:bCs/>
          <w:sz w:val="22"/>
        </w:rPr>
        <w:lastRenderedPageBreak/>
        <w:t>anali</w:t>
      </w:r>
      <w:r w:rsidR="00827343" w:rsidRPr="00C26924">
        <w:rPr>
          <w:bCs/>
          <w:sz w:val="22"/>
        </w:rPr>
        <w:t xml:space="preserve">zi yöntemiyle analiz edilerek şu sonuca ulaşılmıştır: </w:t>
      </w:r>
      <w:r w:rsidR="00827343" w:rsidRPr="00C26924">
        <w:rPr>
          <w:bCs/>
          <w:sz w:val="22"/>
        </w:rPr>
        <w:t>2018- 2022 yılları arasında yayınlanan etkinlik porgramı belgeleri</w:t>
      </w:r>
      <w:r w:rsidR="00827343" w:rsidRPr="00C26924">
        <w:rPr>
          <w:bCs/>
          <w:sz w:val="22"/>
        </w:rPr>
        <w:t xml:space="preserve"> </w:t>
      </w:r>
      <w:r w:rsidR="00827343" w:rsidRPr="00C26924">
        <w:rPr>
          <w:bCs/>
          <w:sz w:val="22"/>
        </w:rPr>
        <w:t>üzerinde toplamda 112 kodlama yapılmıştır.</w:t>
      </w:r>
      <w:r w:rsidR="00827343" w:rsidRPr="00C26924">
        <w:rPr>
          <w:bCs/>
          <w:sz w:val="22"/>
        </w:rPr>
        <w:t xml:space="preserve"> </w:t>
      </w:r>
      <w:r w:rsidR="00350835" w:rsidRPr="00C26924">
        <w:rPr>
          <w:bCs/>
          <w:sz w:val="22"/>
        </w:rPr>
        <w:t xml:space="preserve">Bu kodlamaların Kütüphanecilik Haftası kutlamaları kapsamında düzenlenen </w:t>
      </w:r>
      <w:r w:rsidR="00350835" w:rsidRPr="00C26924">
        <w:rPr>
          <w:sz w:val="22"/>
        </w:rPr>
        <w:t>etkinlik türleri</w:t>
      </w:r>
      <w:r w:rsidR="00350835" w:rsidRPr="00C26924">
        <w:rPr>
          <w:bCs/>
          <w:sz w:val="22"/>
        </w:rPr>
        <w:t xml:space="preserve"> ve kategorilerine </w:t>
      </w:r>
      <w:r w:rsidR="00350835" w:rsidRPr="00C26924">
        <w:rPr>
          <w:bCs/>
          <w:sz w:val="22"/>
        </w:rPr>
        <w:t>göre dağılımı şu şekildedir: Promosyon etkinlikleri (f=10), Sanat etkinlikleri teması (f=7),</w:t>
      </w:r>
      <w:r w:rsidR="00350835" w:rsidRPr="00C26924">
        <w:rPr>
          <w:bCs/>
          <w:sz w:val="22"/>
        </w:rPr>
        <w:t xml:space="preserve"> </w:t>
      </w:r>
      <w:r w:rsidR="00350835" w:rsidRPr="00C26924">
        <w:rPr>
          <w:bCs/>
          <w:sz w:val="22"/>
        </w:rPr>
        <w:t>M.I.C.E etkinlikleri (f=64)’dür.</w:t>
      </w:r>
      <w:r w:rsidR="00350835" w:rsidRPr="00C26924">
        <w:rPr>
          <w:bCs/>
          <w:sz w:val="22"/>
        </w:rPr>
        <w:t xml:space="preserve"> </w:t>
      </w:r>
      <w:r w:rsidRPr="00C26924">
        <w:rPr>
          <w:sz w:val="22"/>
        </w:rPr>
        <w:t xml:space="preserve">Bu etkinliklerin ölçeği ise imza etkinliklerdir. </w:t>
      </w:r>
      <w:r w:rsidRPr="00C26924">
        <w:rPr>
          <w:bCs/>
          <w:sz w:val="22"/>
        </w:rPr>
        <w:t xml:space="preserve">Kütüphanecilik Haftası kutlamalarında </w:t>
      </w:r>
      <w:r w:rsidRPr="00C26924">
        <w:rPr>
          <w:sz w:val="22"/>
        </w:rPr>
        <w:t>M.I.C.E etkinlikleri diğer etkin</w:t>
      </w:r>
      <w:r w:rsidR="00C130BA" w:rsidRPr="00C26924">
        <w:rPr>
          <w:sz w:val="22"/>
        </w:rPr>
        <w:t>l</w:t>
      </w:r>
      <w:r w:rsidRPr="00C26924">
        <w:rPr>
          <w:sz w:val="22"/>
        </w:rPr>
        <w:t>ik türleri</w:t>
      </w:r>
      <w:r w:rsidR="008817BF" w:rsidRPr="00C26924">
        <w:rPr>
          <w:sz w:val="22"/>
        </w:rPr>
        <w:t>nden daha fazla kullanıldığı ve en fazla etkinliğin 58. Haftada düzenlendiği görülmektedir.</w:t>
      </w:r>
      <w:r w:rsidRPr="00C26924">
        <w:rPr>
          <w:sz w:val="22"/>
        </w:rPr>
        <w:t xml:space="preserve"> M.I.C.E etkinliği olarak en fazla panel, seminer ve konuşmalardan yararlanılmıştır. Kutlamalar kapsamında düzenlenen etkinliklere Kuckartz &amp; Rädiker zeta benzerlik testi uygulandığında etkinlik içeriklerinin benzerlik gösterdiği görülmektedir.</w:t>
      </w:r>
      <w:r w:rsidRPr="00C26924">
        <w:rPr>
          <w:bCs/>
          <w:sz w:val="22"/>
        </w:rPr>
        <w:t xml:space="preserve"> </w:t>
      </w:r>
      <w:r w:rsidR="00C26924" w:rsidRPr="00C26924">
        <w:rPr>
          <w:sz w:val="22"/>
        </w:rPr>
        <w:t>Kuckartz &amp; Rädiker zeta benzerlik testi</w:t>
      </w:r>
      <w:r w:rsidR="00C26924" w:rsidRPr="00C26924">
        <w:rPr>
          <w:sz w:val="22"/>
        </w:rPr>
        <w:t xml:space="preserve"> sonuçlarına bakıldığında </w:t>
      </w:r>
      <w:r w:rsidR="00C26924" w:rsidRPr="00C26924">
        <w:rPr>
          <w:sz w:val="22"/>
        </w:rPr>
        <w:t>54. hafta etkinlikleri 0,84 oranıyla en çok 58. hafta ile; 55. hafta etkinlikleri 0,90 oranıyla en çok 58. hafta ile 56. Hafta etkinlikleri en çok 57. hafta ile; 57. Hafta etkinlikleri 0,78 oranıyla en çok 55. hafta ile benzemektedir. 58. hafta etkinlikleri 0,84 oranıyla en çok 54. hafta ile benzemektedir.</w:t>
      </w:r>
      <w:r w:rsidR="00C26924" w:rsidRPr="00C26924">
        <w:rPr>
          <w:sz w:val="22"/>
        </w:rPr>
        <w:t xml:space="preserve"> </w:t>
      </w:r>
      <w:r w:rsidRPr="00C26924">
        <w:rPr>
          <w:sz w:val="22"/>
        </w:rPr>
        <w:t>Alanyazında bu konu kapsamında yeterli sayıda çalışma bulunmaması ve Kütüphanecilik Haftası etkinliklerinin türlerini ve ölçeğini ele alan ilk çalışma olması nedeniyle araştırma özgündür.</w:t>
      </w:r>
    </w:p>
    <w:p w14:paraId="64EACF0D" w14:textId="77777777" w:rsidR="002C0F8E" w:rsidRPr="00A51957" w:rsidRDefault="002C0F8E" w:rsidP="002C0F8E">
      <w:pPr>
        <w:spacing w:after="0" w:line="240" w:lineRule="auto"/>
        <w:ind w:left="11" w:hanging="11"/>
        <w:rPr>
          <w:bCs/>
          <w:sz w:val="22"/>
        </w:rPr>
      </w:pPr>
    </w:p>
    <w:p w14:paraId="3A58F491" w14:textId="77777777" w:rsidR="002C0F8E" w:rsidRPr="00A51957" w:rsidRDefault="002C0F8E" w:rsidP="0084666F">
      <w:pPr>
        <w:spacing w:after="0" w:line="264" w:lineRule="auto"/>
        <w:ind w:left="567" w:right="567" w:firstLine="0"/>
        <w:rPr>
          <w:i/>
          <w:sz w:val="22"/>
        </w:rPr>
      </w:pPr>
      <w:r w:rsidRPr="00A51957">
        <w:rPr>
          <w:b/>
          <w:bCs/>
          <w:color w:val="373535"/>
          <w:sz w:val="22"/>
          <w:shd w:val="clear" w:color="auto" w:fill="FFFFFF"/>
        </w:rPr>
        <w:t xml:space="preserve">Anahtar Kelimeler: </w:t>
      </w:r>
      <w:r w:rsidRPr="00A51957">
        <w:rPr>
          <w:sz w:val="22"/>
        </w:rPr>
        <w:t>Etkinlik Yönetimi, Halkla İlişkiler, Kütüphanecilik Haftası, Kütüphane, Okuma Kültürü</w:t>
      </w:r>
    </w:p>
    <w:p w14:paraId="1731815E" w14:textId="21A3B8C8" w:rsidR="00243AA0" w:rsidRPr="00A51957" w:rsidRDefault="00243AA0" w:rsidP="0084666F">
      <w:pPr>
        <w:spacing w:after="0" w:line="264" w:lineRule="auto"/>
        <w:ind w:left="567" w:right="567" w:firstLine="0"/>
        <w:rPr>
          <w:iCs/>
          <w:sz w:val="22"/>
          <w:lang w:val="en-US"/>
        </w:rPr>
      </w:pPr>
    </w:p>
    <w:p w14:paraId="5CC57F4B" w14:textId="77777777" w:rsidR="002C0F8E" w:rsidRPr="00A51957" w:rsidRDefault="002C0F8E" w:rsidP="0084666F">
      <w:pPr>
        <w:spacing w:after="0" w:line="264" w:lineRule="auto"/>
        <w:ind w:left="567" w:right="567" w:firstLine="0"/>
        <w:rPr>
          <w:b/>
          <w:sz w:val="22"/>
        </w:rPr>
      </w:pPr>
      <w:r w:rsidRPr="00A51957">
        <w:rPr>
          <w:b/>
          <w:sz w:val="22"/>
        </w:rPr>
        <w:t>Introduction</w:t>
      </w:r>
    </w:p>
    <w:p w14:paraId="20F49B49" w14:textId="1FB13B70" w:rsidR="002C0F8E" w:rsidRPr="00A51957" w:rsidRDefault="002C0F8E" w:rsidP="002C0F8E">
      <w:pPr>
        <w:spacing w:after="0" w:line="240" w:lineRule="auto"/>
        <w:rPr>
          <w:iCs/>
          <w:sz w:val="22"/>
          <w:lang w:val="en-US"/>
        </w:rPr>
      </w:pPr>
    </w:p>
    <w:p w14:paraId="0AC42BD1" w14:textId="77777777" w:rsidR="002C0F8E" w:rsidRPr="00A51957" w:rsidRDefault="002C0F8E" w:rsidP="00A51957">
      <w:pPr>
        <w:spacing w:after="0" w:line="264" w:lineRule="auto"/>
        <w:ind w:left="567" w:right="567" w:firstLine="0"/>
        <w:rPr>
          <w:sz w:val="22"/>
        </w:rPr>
      </w:pPr>
      <w:r w:rsidRPr="00A51957">
        <w:rPr>
          <w:sz w:val="22"/>
        </w:rPr>
        <w:t xml:space="preserve">Turkish and in the Encyclopedia of Islam, “ Arabic ' kutub = books ' and Persian ' hane = house ' _ Location area library definitions libraries to the library is reducing. American Librarians Association of " Librarianship terms Dictionary " means " to read, to consult or research _ to do purpose with managed and organized _ book and other of materials casing was made fields " _ including more     comprehensive and clear definition brought </w:t>
      </w:r>
      <w:r w:rsidRPr="00A51957">
        <w:rPr>
          <w:sz w:val="22"/>
        </w:rPr>
        <w:fldChar w:fldCharType="begin" w:fldLock="1"/>
      </w:r>
      <w:r w:rsidRPr="00A51957">
        <w:rPr>
          <w:sz w:val="22"/>
        </w:rPr>
        <w:instrText>ADDIN CSL_CITATION {"citationItems":[{"id":"ITEM-1","itemData":{"author":[{"dropping-particle":"","family":"Güneş","given":"Güssün","non-dropping-particle":"","parse-names":false,"suffix":""}],"container-title":"Türk Kütüphaneciliği","id":"ITEM-1","issue":"2","issued":{"date-parts":[["2007"]]},"page":"230-236","title":"\" Tek Problemim İmaj mı?\" Türkiye Gerçeğinde İmaj Meselesi","type":"article-journal","volume":"21"},"locator":"232","uris":["http://www.mendeley.com/documents/?uuid=83d94eb9-1407-46e7-b05b-09651236da1f"]}],"mendeley":{"formattedCitation":"(Güneş, 2007, p. 232)","plainTextFormattedCitation":"(Güneş, 2007, p. 232)","previouslyFormattedCitation":"(Güneş, 2007, p. 232)"},"properties":{"noteIndex":0},"schema":"https://github.com/citation-style-language/schema/raw/master/csl-citation.json"}</w:instrText>
      </w:r>
      <w:r w:rsidRPr="00A51957">
        <w:rPr>
          <w:sz w:val="22"/>
        </w:rPr>
        <w:fldChar w:fldCharType="separate"/>
      </w:r>
      <w:r w:rsidRPr="00A51957">
        <w:rPr>
          <w:noProof/>
          <w:sz w:val="22"/>
        </w:rPr>
        <w:t>(Güneş, 2007, p. 232)</w:t>
      </w:r>
      <w:r w:rsidRPr="00A51957">
        <w:rPr>
          <w:sz w:val="22"/>
        </w:rPr>
        <w:fldChar w:fldCharType="end"/>
      </w:r>
      <w:r w:rsidRPr="00A51957">
        <w:rPr>
          <w:sz w:val="22"/>
        </w:rPr>
        <w:t xml:space="preserve">. According to the Atılgan </w:t>
      </w:r>
      <w:r w:rsidRPr="00A51957">
        <w:rPr>
          <w:sz w:val="22"/>
        </w:rPr>
        <w:fldChar w:fldCharType="begin" w:fldLock="1"/>
      </w:r>
      <w:r w:rsidRPr="00A51957">
        <w:rPr>
          <w:sz w:val="22"/>
        </w:rPr>
        <w:instrText>ADDIN CSL_CITATION {"citationItems":[{"id":"ITEM-1","itemData":{"ISSN":"2147-9682","author":[{"dropping-particle":"","family":"Atılgan","given":"Doğan","non-dropping-particle":"","parse-names":false,"suffix":""}],"container-title":"Türk Kütüphaneciliği","id":"ITEM-1","issue":"2","issued":{"date-parts":[["1989"]]},"page":"82-89","title":"Türkçe Genel Kültür Ansiklopedilerinde Kütüphane, Kütüphaneci ve Kütüphanecilik Modelleri","type":"article-journal","volume":"3"},"locator":"83","uris":["http://www.mendeley.com/documents/?uuid=095fab31-724c-4ccd-9952-2a87ed4e07be"]}],"mendeley":{"formattedCitation":"(Atılgan, 1989, p. 83)","plainTextFormattedCitation":"(Atılgan, 1989, p. 83)","previouslyFormattedCitation":"(Atılgan, 1989, p. 83)"},"properties":{"noteIndex":0},"schema":"https://github.com/citation-style-language/schema/raw/master/csl-citation.json"}</w:instrText>
      </w:r>
      <w:r w:rsidRPr="00A51957">
        <w:rPr>
          <w:sz w:val="22"/>
        </w:rPr>
        <w:fldChar w:fldCharType="separate"/>
      </w:r>
      <w:r w:rsidRPr="00A51957">
        <w:rPr>
          <w:noProof/>
          <w:sz w:val="22"/>
        </w:rPr>
        <w:t>(1989, p. 83)</w:t>
      </w:r>
      <w:r w:rsidRPr="00A51957">
        <w:rPr>
          <w:sz w:val="22"/>
        </w:rPr>
        <w:fldChar w:fldCharType="end"/>
      </w:r>
      <w:r w:rsidRPr="00A51957">
        <w:rPr>
          <w:sz w:val="22"/>
        </w:rPr>
        <w:t xml:space="preserve"> , the library word etymological in terms of When examined, the words “ library ” and “ hane ” from the combination consists of and "your books located the meaning of " place " carries.</w:t>
      </w:r>
    </w:p>
    <w:p w14:paraId="22D1B2F1" w14:textId="77777777" w:rsidR="002C0F8E" w:rsidRPr="00A51957" w:rsidRDefault="002C0F8E" w:rsidP="00A51957">
      <w:pPr>
        <w:pStyle w:val="GvdeMetni"/>
        <w:spacing w:line="264" w:lineRule="auto"/>
        <w:ind w:left="567" w:right="567"/>
        <w:rPr>
          <w:sz w:val="22"/>
          <w:szCs w:val="22"/>
        </w:rPr>
      </w:pPr>
      <w:r w:rsidRPr="00A51957">
        <w:rPr>
          <w:sz w:val="22"/>
          <w:szCs w:val="22"/>
        </w:rPr>
        <w:t xml:space="preserve">Today, libraries are where not only printed materials but also different information sources such as CD-ROMs, video cassettes, microfiche, microfilm, online databases, and the Internet are available. Therefore, the old definition of "the place where the books are found" shows that the library concept is insufficient to define itself </w:t>
      </w:r>
      <w:r w:rsidRPr="00A51957">
        <w:rPr>
          <w:sz w:val="22"/>
          <w:szCs w:val="22"/>
        </w:rPr>
        <w:fldChar w:fldCharType="begin" w:fldLock="1"/>
      </w:r>
      <w:r w:rsidRPr="00A51957">
        <w:rPr>
          <w:sz w:val="22"/>
          <w:szCs w:val="22"/>
        </w:rPr>
        <w:instrText>ADDIN CSL_CITATION {"citationItems":[{"id":"ITEM-1","itemData":{"ISSN":"1013-1388-2757-6973","author":[{"dropping-particle":"","family":"Yılmaz","given":"Erol","non-dropping-particle":"","parse-names":false,"suffix":""}],"container-title":"Journal","id":"ITEM-1","issue":"1","issued":{"date-parts":[["2006"]]},"note":"DO - T2 - Verimlilik Dergisi","page":"0","title":"Kütüphanelerde Halkla İlişkiler Çalişmalari Ve Türkiye’de Durum","type":"article-journal"},"locator":"2","uris":["http://www.mendeley.com/documents/?uuid=c5f6463a-c45d-4ace-aaf3-83a5c4238c2b"]}],"mendeley":{"formattedCitation":"(E. Yılmaz, 2006, p. 2)","plainTextFormattedCitation":"(E. Yılmaz, 2006, p. 2)","previouslyFormattedCitation":"(E. Yılmaz, 2006, p. 2)"},"properties":{"noteIndex":0},"schema":"https://github.com/citation-style-language/schema/raw/master/csl-citation.json"}</w:instrText>
      </w:r>
      <w:r w:rsidRPr="00A51957">
        <w:rPr>
          <w:sz w:val="22"/>
          <w:szCs w:val="22"/>
        </w:rPr>
        <w:fldChar w:fldCharType="separate"/>
      </w:r>
      <w:r w:rsidRPr="00A51957">
        <w:rPr>
          <w:noProof/>
          <w:sz w:val="22"/>
          <w:szCs w:val="22"/>
        </w:rPr>
        <w:t>(Yılmaz, 2006, p. 2)</w:t>
      </w:r>
      <w:r w:rsidRPr="00A51957">
        <w:rPr>
          <w:sz w:val="22"/>
          <w:szCs w:val="22"/>
        </w:rPr>
        <w:fldChar w:fldCharType="end"/>
      </w:r>
      <w:r w:rsidRPr="00A51957">
        <w:rPr>
          <w:sz w:val="22"/>
          <w:szCs w:val="22"/>
        </w:rPr>
        <w:t>. Accordingly, it can be said that there are definitions problems related to the definition of the library.</w:t>
      </w:r>
    </w:p>
    <w:p w14:paraId="61CA7C00" w14:textId="77777777" w:rsidR="002C0F8E" w:rsidRPr="00A51957" w:rsidRDefault="002C0F8E" w:rsidP="00A51957">
      <w:pPr>
        <w:spacing w:after="0" w:line="264" w:lineRule="auto"/>
        <w:ind w:left="567" w:right="567" w:firstLine="0"/>
        <w:rPr>
          <w:sz w:val="22"/>
        </w:rPr>
      </w:pPr>
      <w:r w:rsidRPr="00A51957">
        <w:rPr>
          <w:sz w:val="22"/>
        </w:rPr>
        <w:t xml:space="preserve">Job area aspect librarianship if another _ much discipline as historical a period in developed and Corporate its structure has won. Written and printed information resources occur with the " library " organizational structure aspect of culture created by Librarianship _ your profession emerges by providing the decisive role undertaken </w:t>
      </w:r>
      <w:r w:rsidRPr="00A51957">
        <w:rPr>
          <w:sz w:val="22"/>
        </w:rPr>
        <w:fldChar w:fldCharType="begin" w:fldLock="1"/>
      </w:r>
      <w:r w:rsidRPr="00A51957">
        <w:rPr>
          <w:sz w:val="22"/>
        </w:rPr>
        <w:instrText>ADDIN CSL_CITATION {"citationItems":[{"id":"ITEM-1","itemData":{"author":[{"dropping-particle":"","family":"Toplu","given":"Mehmet","non-dropping-particle":"","parse-names":false,"suffix":""}],"container-title":"Türk Kütüphaneciliği","id":"ITEM-1","issue":"4","issued":{"date-parts":[["2010"]]},"page":"644-684","title":"Kil tabletlerden elektronik yayıncılığa kütüphanecilik felsefesinin gelişimi ve dönüşümü","type":"article-journal","volume":"24"},"locator":"646","uris":["http://www.mendeley.com/documents/?uuid=b9e49d4e-1bb9-4e27-81e7-e3f02aac8033"]}],"mendeley":{"formattedCitation":"(Toplu, 2010, p. 646)","plainTextFormattedCitation":"(Toplu, 2010, p. 646)","previouslyFormattedCitation":"(Toplu, 2010, p. 646)"},"properties":{"noteIndex":0},"schema":"https://github.com/citation-style-language/schema/raw/master/csl-citation.json"}</w:instrText>
      </w:r>
      <w:r w:rsidRPr="00A51957">
        <w:rPr>
          <w:sz w:val="22"/>
        </w:rPr>
        <w:fldChar w:fldCharType="separate"/>
      </w:r>
      <w:r w:rsidRPr="00A51957">
        <w:rPr>
          <w:noProof/>
          <w:sz w:val="22"/>
        </w:rPr>
        <w:t>(Toplu, 2010, p. 646)</w:t>
      </w:r>
      <w:r w:rsidRPr="00A51957">
        <w:rPr>
          <w:sz w:val="22"/>
        </w:rPr>
        <w:fldChar w:fldCharType="end"/>
      </w:r>
      <w:r w:rsidRPr="00A51957">
        <w:rPr>
          <w:sz w:val="22"/>
        </w:rPr>
        <w:t>.</w:t>
      </w:r>
    </w:p>
    <w:p w14:paraId="3003EB89" w14:textId="4D148474" w:rsidR="002C0F8E" w:rsidRDefault="002C0F8E" w:rsidP="00A51957">
      <w:pPr>
        <w:spacing w:after="0" w:line="264" w:lineRule="auto"/>
        <w:ind w:left="567" w:right="567" w:firstLine="0"/>
        <w:rPr>
          <w:sz w:val="22"/>
        </w:rPr>
      </w:pPr>
      <w:r w:rsidRPr="00A51957">
        <w:rPr>
          <w:sz w:val="22"/>
        </w:rPr>
        <w:t xml:space="preserve">Turkish date in terms of librarianship activities Uighurs period to stand despite the development of librarianship in the Ottoman period </w:t>
      </w:r>
      <w:r w:rsidRPr="00A51957">
        <w:rPr>
          <w:sz w:val="22"/>
        </w:rPr>
        <w:fldChar w:fldCharType="begin" w:fldLock="1"/>
      </w:r>
      <w:r w:rsidRPr="00A51957">
        <w:rPr>
          <w:sz w:val="22"/>
        </w:rPr>
        <w:instrText>ADDIN CSL_CITATION {"citationItems":[{"id":"ITEM-1","itemData":{"ISSN":"1309-3738","author":[{"dropping-particle":"","family":"Candan","given":"Buket","non-dropping-particle":"","parse-names":false,"suffix":""}],"container-title":"Çankırı Karatekin Üniversitesi Sosyal Bilimler Enstitüsü Dergisi","id":"ITEM-1","issue":"2","issued":{"date-parts":[["2013"]]},"page":"105-124","title":"Türk kültüründe kütüphaneler ve eğitim hayatımıza etkileri: Cumhuriyet öncesi dönem","type":"article-journal","volume":"4"},"locator":"107","uris":["http://www.mendeley.com/documents/?uuid=f21fce97-5a38-4ff4-a521-5fd3c15891c4"]}],"mendeley":{"formattedCitation":"(Candan, 2013, p. 107)","plainTextFormattedCitation":"(Candan, 2013, p. 107)","previouslyFormattedCitation":"(Candan, 2013, p. 107)"},"properties":{"noteIndex":0},"schema":"https://github.com/citation-style-language/schema/raw/master/csl-citation.json"}</w:instrText>
      </w:r>
      <w:r w:rsidRPr="00A51957">
        <w:rPr>
          <w:sz w:val="22"/>
        </w:rPr>
        <w:fldChar w:fldCharType="separate"/>
      </w:r>
      <w:r w:rsidRPr="00A51957">
        <w:rPr>
          <w:noProof/>
          <w:sz w:val="22"/>
        </w:rPr>
        <w:t>(Candan, 2013, p. 107)</w:t>
      </w:r>
      <w:r w:rsidRPr="00A51957">
        <w:rPr>
          <w:sz w:val="22"/>
        </w:rPr>
        <w:fldChar w:fldCharType="end"/>
      </w:r>
      <w:r w:rsidRPr="00A51957">
        <w:rPr>
          <w:sz w:val="22"/>
        </w:rPr>
        <w:t xml:space="preserve">. Ottoman of your state with the collapse and the republican period librarianship started. In this research, the Republican period with his Librarianship together will be taken to live the last Turkish Librarianship week events. Turkish Librarianship week, along with held activities, activity management in terms of examining Librarianship their activities detection to make is intended. This purpose, in line with the Turkish Librarianship Association's 2018-2022 years between organized by events maxqda in the program contents analysis by the method, </w:t>
      </w:r>
      <w:r w:rsidRPr="00A51957">
        <w:rPr>
          <w:sz w:val="22"/>
        </w:rPr>
        <w:lastRenderedPageBreak/>
        <w:t xml:space="preserve">will be examined. Study in literature librarianship week events over sufficient research absence because of importance supply. </w:t>
      </w:r>
    </w:p>
    <w:p w14:paraId="272A3BD2" w14:textId="77777777" w:rsidR="0084666F" w:rsidRPr="00A51957" w:rsidRDefault="0084666F" w:rsidP="00A51957">
      <w:pPr>
        <w:spacing w:after="0" w:line="264" w:lineRule="auto"/>
        <w:ind w:left="567" w:right="567" w:firstLine="0"/>
        <w:rPr>
          <w:sz w:val="22"/>
        </w:rPr>
      </w:pPr>
    </w:p>
    <w:p w14:paraId="216FB0F3" w14:textId="1A45AD6D" w:rsidR="002C0F8E" w:rsidRDefault="002C0F8E" w:rsidP="00A51957">
      <w:pPr>
        <w:spacing w:after="0" w:line="264" w:lineRule="auto"/>
        <w:ind w:left="567" w:right="567" w:firstLine="0"/>
        <w:rPr>
          <w:b/>
          <w:i/>
          <w:sz w:val="22"/>
        </w:rPr>
      </w:pPr>
      <w:r w:rsidRPr="00A51957">
        <w:rPr>
          <w:b/>
          <w:i/>
          <w:sz w:val="22"/>
        </w:rPr>
        <w:t>Ottoman in the period Libraries</w:t>
      </w:r>
    </w:p>
    <w:p w14:paraId="7E1AE2AB" w14:textId="77777777" w:rsidR="0084666F" w:rsidRPr="00A51957" w:rsidRDefault="0084666F" w:rsidP="00A51957">
      <w:pPr>
        <w:spacing w:after="0" w:line="264" w:lineRule="auto"/>
        <w:ind w:left="567" w:right="567" w:firstLine="0"/>
        <w:rPr>
          <w:b/>
          <w:i/>
          <w:sz w:val="22"/>
        </w:rPr>
      </w:pPr>
    </w:p>
    <w:p w14:paraId="54E42D5F" w14:textId="77777777" w:rsidR="002C0F8E" w:rsidRPr="00A51957" w:rsidRDefault="002C0F8E" w:rsidP="00A51957">
      <w:pPr>
        <w:spacing w:after="0" w:line="264" w:lineRule="auto"/>
        <w:ind w:left="567" w:right="567" w:firstLine="0"/>
        <w:rPr>
          <w:sz w:val="22"/>
        </w:rPr>
      </w:pPr>
      <w:r w:rsidRPr="00A51957">
        <w:rPr>
          <w:sz w:val="22"/>
        </w:rPr>
        <w:t xml:space="preserve">Ottoman Orhan Gazi was Iznik's first madrasah in the state in 1331. Established to be the first library setting update, There is no clarity about it. Lightning Bayezid library in the period (1389-1403) that it was founded about archive records there are. The first known foundation libraries Edirne II. Murad Darülhadisi (838/1435), Bursa Umurbey Mosque ( 843/1440 ), and Skopje İshak Bey Madrasa (848/1445) is their library </w:t>
      </w:r>
      <w:r w:rsidRPr="00A51957">
        <w:rPr>
          <w:sz w:val="22"/>
        </w:rPr>
        <w:fldChar w:fldCharType="begin" w:fldLock="1"/>
      </w:r>
      <w:r w:rsidRPr="00A51957">
        <w:rPr>
          <w:sz w:val="22"/>
        </w:rPr>
        <w:instrText>ADDIN CSL_CITATION {"citationItems":[{"id":"ITEM-1","itemData":{"ISSN":"0041-4255","author":[{"dropping-particle":"","family":"Erünsal","given":"İsmail E","non-dropping-particle":"","parse-names":false,"suffix":""}],"container-title":"Belleten","id":"ITEM-1","issue":"227","issued":{"date-parts":[["1996"]]},"page":"93-126","title":"The Development of Ottoman Libraries from the Conquest of Istanbul (1453) to the Emergence of the Independent Library","type":"article-journal","volume":"60"},"locator":"195-196","uris":["http://www.mendeley.com/documents/?uuid=998ceb1c-602b-497e-89d5-56e35c3dec1e"]}],"mendeley":{"formattedCitation":"(Erünsal, 1996, pp. 195–196)","plainTextFormattedCitation":"(Erünsal, 1996, pp. 195–196)","previouslyFormattedCitation":"(Erünsal, 1996, pp. 195–196)"},"properties":{"noteIndex":0},"schema":"https://github.com/citation-style-language/schema/raw/master/csl-citation.json"}</w:instrText>
      </w:r>
      <w:r w:rsidRPr="00A51957">
        <w:rPr>
          <w:sz w:val="22"/>
        </w:rPr>
        <w:fldChar w:fldCharType="separate"/>
      </w:r>
      <w:r w:rsidRPr="00A51957">
        <w:rPr>
          <w:noProof/>
          <w:sz w:val="22"/>
        </w:rPr>
        <w:t>(Erünsal, 1996, pp. 195–196)</w:t>
      </w:r>
      <w:r w:rsidRPr="00A51957">
        <w:rPr>
          <w:sz w:val="22"/>
        </w:rPr>
        <w:fldChar w:fldCharType="end"/>
      </w:r>
      <w:r w:rsidRPr="00A51957">
        <w:rPr>
          <w:sz w:val="22"/>
        </w:rPr>
        <w:t xml:space="preserve">. from the conquest Then more library was founded. Books of their collections numerically increased. Although the foundation of libraries, madrasas were a Part of it to be 16th century towards the end equivalent falling </w:t>
      </w:r>
      <w:r w:rsidRPr="00A51957">
        <w:rPr>
          <w:sz w:val="22"/>
        </w:rPr>
        <w:fldChar w:fldCharType="begin" w:fldLock="1"/>
      </w:r>
      <w:r w:rsidRPr="00A51957">
        <w:rPr>
          <w:sz w:val="22"/>
        </w:rPr>
        <w:instrText>ADDIN CSL_CITATION {"citationItems":[{"id":"ITEM-1","itemData":{"ISSN":"0024-2667","author":[{"dropping-particle":"","family":"İcimsoy","given":"A Oğuz","non-dropping-particle":"","parse-names":false,"suffix":""},{"dropping-particle":"","family":"Erünsal","given":"İsmail E","non-dropping-particle":"","parse-names":false,"suffix":""}],"id":"ITEM-1","issue":"1","issued":{"date-parts":[["2008"]]},"page":"47-57","publisher":"Walter de Gruyter GmbH &amp; Co. KG","title":"The legacy of the Ottoman Library in the libraries of the Turkish Republic","type":"article-journal","volume":"58"},"locator":"48","uris":["http://www.mendeley.com/documents/?uuid=b9ff3a00-c967-4513-b420-a8bc4283ed81"]}],"mendeley":{"formattedCitation":"(İcimsoy &amp; Erünsal, 2008, p. 48)","plainTextFormattedCitation":"(İcimsoy &amp; Erünsal, 2008, p. 48)","previouslyFormattedCitation":"(İcimsoy &amp; Erünsal, 2008, p. 48)"},"properties":{"noteIndex":0},"schema":"https://github.com/citation-style-language/schema/raw/master/csl-citation.json"}</w:instrText>
      </w:r>
      <w:r w:rsidRPr="00A51957">
        <w:rPr>
          <w:sz w:val="22"/>
        </w:rPr>
        <w:fldChar w:fldCharType="separate"/>
      </w:r>
      <w:r w:rsidRPr="00A51957">
        <w:rPr>
          <w:noProof/>
          <w:sz w:val="22"/>
        </w:rPr>
        <w:t>(İcimsoy &amp; Erünsal, 2008, p. 48)</w:t>
      </w:r>
      <w:r w:rsidRPr="00A51957">
        <w:rPr>
          <w:sz w:val="22"/>
        </w:rPr>
        <w:fldChar w:fldCharType="end"/>
      </w:r>
      <w:r w:rsidRPr="00A51957">
        <w:rPr>
          <w:sz w:val="22"/>
        </w:rPr>
        <w:t>.</w:t>
      </w:r>
    </w:p>
    <w:p w14:paraId="50AD8035" w14:textId="77777777" w:rsidR="002C0F8E" w:rsidRPr="00A51957" w:rsidRDefault="002C0F8E" w:rsidP="00A51957">
      <w:pPr>
        <w:spacing w:after="0" w:line="264" w:lineRule="auto"/>
        <w:ind w:left="567" w:right="567" w:firstLine="0"/>
        <w:rPr>
          <w:sz w:val="22"/>
        </w:rPr>
      </w:pPr>
      <w:r w:rsidRPr="00A51957">
        <w:rPr>
          <w:sz w:val="22"/>
        </w:rPr>
        <w:t xml:space="preserve">Istanbul in the 15th and 16th centuries, and Edirne found the neighborhood of libraries place 16th-century madrasah libraries at the end. In the first half of the 17th century, libraries reached other cities. Ottoman of your state libraries in terms of most rich is periods III. Ahmed (1703-1730), Mahmud I (1730-1754) and III. Osman's (1754-1757) eras coincide </w:t>
      </w:r>
      <w:r w:rsidRPr="00A51957">
        <w:rPr>
          <w:sz w:val="22"/>
        </w:rPr>
        <w:fldChar w:fldCharType="begin" w:fldLock="1"/>
      </w:r>
      <w:r w:rsidRPr="00A51957">
        <w:rPr>
          <w:sz w:val="22"/>
        </w:rPr>
        <w:instrText>ADDIN CSL_CITATION {"citationItems":[{"id":"ITEM-1","itemData":{"abstract":"Osmanlı Devleti içerisinde önemli vakıf kurumlarından olan kütüphaneler, yaklaşık 800 yıldır Anadolu topraklarında Türk kültür, bilim, eğitim ve sanat yaşamı içerisinde bulunan sosyal kurumlardır. Bu uzun süreç boyunca kütüphaneler, çeşitli dönemlerde toplumun çeşitli sınıflarına bilginin aktarılmasında, üretilen bilgi kaynaklarının korunmasında, çoğaltılmasında ve hizmete sunulmasında aktif olarak görev almışlardır. Birçok hükümdar, üst düzey devlet yöneticisi, bilim ve din adamı bu kurumların oluşturulmasında, hizmet ve dermelerinin geliştirilmesinde önemli katkılarda bulunmuştur. Bu bağlamda, bir kütüphanede verilen hizmetlerin neler olacağı, çalışanların görev ve sorumlulukları kütüphanelere ilişkin birçok vakfiyede en ince ayrıntısına kadar açıklanmıştır. Osmanlı Devleti döneminde kurulan kütüphanelerin dermeleri, mimari özellikleri, çalışanları, hukuki düzenlemeleri, hizmetleri ve ünlü bilim adamlarının bu kurumlara kütüphaneci (hafız-ı kütüb) olarak atanmaları göz önüne alındığında, bu kurumların Osmanlı medeniyetince hiçbir dönem göz ardı edilmediği bir gerçektir. Kütüphaneler, XV. yüzyıldan itibaren Osmanlı eğitim-öğretim ve bilimsel yaşamına önemli katkılar yapmış kurumlar olarak karşımıza çıkmaktadır. Ancak Osmanlı Devleti'nin XVII. yüzyıldan itibaren askeri, siyasi ve ekonomik sorunlar nedeniyle zayıflaması ile birlikte, bu kurumların da toplumun bilimsel, kültürel ve sosyal yaşamı üzerindeki etkisi azalmaya başlamıştır. Abstract Libraries, established as foundation, were very important service institutions in the Ottoman Empire. These foundations contributed to social, cultural, scientific and educational life development of Anatolia nearly 800 years. During these times libraries played important role in collecting, protecting, serving and disseminating of information and","author":[{"dropping-particle":"","family":"Anameriç","given":"Hakan","non-dropping-particle":"","parse-names":false,"suffix":""}],"container-title":"Osmanlı Tarihi Araştırma ve Uygulama Merkezi Dergisi OTAM,","id":"ITEM-1","issue":"19","issued":{"date-parts":[["2006"]]},"page":"53-78","title":"Osmanlılarda Kütüphane Kültürü ve Bilimsel Yaşama Etkisi","type":"article-journal","volume":"19"},"locator":"62","uris":["http://www.mendeley.com/documents/?uuid=7db25714-f3e5-4d02-8d55-1c2ea186f7c8"]}],"mendeley":{"formattedCitation":"(Anameriç, 2006b, p. 62)","plainTextFormattedCitation":"(Anameriç, 2006b, p. 62)","previouslyFormattedCitation":"(Anameriç, 2006b, p. 62)"},"properties":{"noteIndex":0},"schema":"https://github.com/citation-style-language/schema/raw/master/csl-citation.json"}</w:instrText>
      </w:r>
      <w:r w:rsidRPr="00A51957">
        <w:rPr>
          <w:sz w:val="22"/>
        </w:rPr>
        <w:fldChar w:fldCharType="separate"/>
      </w:r>
      <w:r w:rsidRPr="00A51957">
        <w:rPr>
          <w:noProof/>
          <w:sz w:val="22"/>
        </w:rPr>
        <w:t>(Anameriç, 2006b, p. 62)</w:t>
      </w:r>
      <w:r w:rsidRPr="00A51957">
        <w:rPr>
          <w:sz w:val="22"/>
        </w:rPr>
        <w:fldChar w:fldCharType="end"/>
      </w:r>
      <w:r w:rsidRPr="00A51957">
        <w:rPr>
          <w:sz w:val="22"/>
        </w:rPr>
        <w:t xml:space="preserve">. Especially during the reign of Mahmud I, the library of numbers and their collections abundant undeniable a is reality. Abdulhamid, in the era the other hand (1774-1789), various personal libraries to open. III. Selim (1789-1807) and II. During the reigns of Mahmud (1808-1839), the state intellectuals in their hometown or their duties executive in the region's libraries they established known </w:t>
      </w:r>
      <w:r w:rsidRPr="00A51957">
        <w:rPr>
          <w:sz w:val="22"/>
        </w:rPr>
        <w:fldChar w:fldCharType="begin" w:fldLock="1"/>
      </w:r>
      <w:r w:rsidRPr="00A51957">
        <w:rPr>
          <w:sz w:val="22"/>
        </w:rPr>
        <w:instrText>ADDIN CSL_CITATION {"citationItems":[{"id":"ITEM-1","itemData":{"ISSN":"2147-8406","author":[{"dropping-particle":"","family":"Müşerref","given":"AVCI","non-dropping-particle":"","parse-names":false,"suffix":""}],"container-title":"Siirt Üniversitesi Sosyal Bilimler Enstitüsü Dergisi","id":"ITEM-1","issue":"2","issued":{"date-parts":[["2021"]]},"page":"241-267","title":"Osmanli Dönemi Vakif Kütüphaneleri ve Bu Kütüphanelerin Toplum Hayatina Etkileri","type":"article-journal","volume":"9"},"locator":"242","uris":["http://www.mendeley.com/documents/?uuid=f6f314ee-81ca-4134-a409-d63ba7c3f4e2"]}],"mendeley":{"formattedCitation":"(Müşerref, 2021, p. 242)","plainTextFormattedCitation":"(Müşerref, 2021, p. 242)","previouslyFormattedCitation":"(Müşerref, 2021, p. 242)"},"properties":{"noteIndex":0},"schema":"https://github.com/citation-style-language/schema/raw/master/csl-citation.json"}</w:instrText>
      </w:r>
      <w:r w:rsidRPr="00A51957">
        <w:rPr>
          <w:sz w:val="22"/>
        </w:rPr>
        <w:fldChar w:fldCharType="separate"/>
      </w:r>
      <w:r w:rsidRPr="00A51957">
        <w:rPr>
          <w:noProof/>
          <w:sz w:val="22"/>
        </w:rPr>
        <w:t>(Müşerref, 2021, p. 242)</w:t>
      </w:r>
      <w:r w:rsidRPr="00A51957">
        <w:rPr>
          <w:sz w:val="22"/>
        </w:rPr>
        <w:fldChar w:fldCharType="end"/>
      </w:r>
      <w:r w:rsidRPr="00A51957">
        <w:rPr>
          <w:sz w:val="22"/>
        </w:rPr>
        <w:t>.</w:t>
      </w:r>
    </w:p>
    <w:p w14:paraId="2B1C6445" w14:textId="77777777" w:rsidR="002C0F8E" w:rsidRPr="00A51957" w:rsidRDefault="002C0F8E" w:rsidP="00A51957">
      <w:pPr>
        <w:spacing w:after="0" w:line="264" w:lineRule="auto"/>
        <w:ind w:left="567" w:right="567" w:firstLine="0"/>
        <w:rPr>
          <w:sz w:val="22"/>
        </w:rPr>
      </w:pPr>
      <w:r w:rsidRPr="00A51957">
        <w:rPr>
          <w:sz w:val="22"/>
        </w:rPr>
        <w:t xml:space="preserve">Ottoman in your state annoyed to wealth owner people, many no owner by in mosques and various no to their institutions a or a few cabinets by putting libraries created. Library to establish power for those who are not enough, the library care donated, donated or worker their salaries to increase contribute was found </w:t>
      </w:r>
      <w:r w:rsidRPr="00A51957">
        <w:rPr>
          <w:sz w:val="22"/>
        </w:rPr>
        <w:fldChar w:fldCharType="begin" w:fldLock="1"/>
      </w:r>
      <w:r w:rsidRPr="00A51957">
        <w:rPr>
          <w:sz w:val="22"/>
        </w:rPr>
        <w:instrText>ADDIN CSL_CITATION {"citationItems":[{"id":"ITEM-1","itemData":{"ISSN":"1302-5600","author":[{"dropping-particle":"","family":"Erünsal","given":"İsmail E","non-dropping-particle":"","parse-names":false,"suffix":""}],"container-title":"Millî Eğitim Dergisi","id":"ITEM-1","issue":"208","issued":{"date-parts":[["2015"]]},"page":"194-199","title":"OsmanlIlarda Kütüphaneler ve KütüphanecİlİK","type":"article-journal","volume":"45"},"locator":"195-199","uris":["http://www.mendeley.com/documents/?uuid=d76c0ab0-54ba-43af-82eb-fab9e1eae77b"]}],"mendeley":{"formattedCitation":"(Erünsal, 2015, pp. 195–199)","plainTextFormattedCitation":"(Erünsal, 2015, pp. 195–199)","previouslyFormattedCitation":"(Erünsal, 2015, pp. 195–199)"},"properties":{"noteIndex":0},"schema":"https://github.com/citation-style-language/schema/raw/master/csl-citation.json"}</w:instrText>
      </w:r>
      <w:r w:rsidRPr="00A51957">
        <w:rPr>
          <w:sz w:val="22"/>
        </w:rPr>
        <w:fldChar w:fldCharType="separate"/>
      </w:r>
      <w:r w:rsidRPr="00A51957">
        <w:rPr>
          <w:noProof/>
          <w:sz w:val="22"/>
        </w:rPr>
        <w:t>(Erünsal, 2015, pp. 195–199)</w:t>
      </w:r>
      <w:r w:rsidRPr="00A51957">
        <w:rPr>
          <w:sz w:val="22"/>
        </w:rPr>
        <w:fldChar w:fldCharType="end"/>
      </w:r>
      <w:r w:rsidRPr="00A51957">
        <w:rPr>
          <w:sz w:val="22"/>
        </w:rPr>
        <w:t xml:space="preserve">. II. Constitutionalism national libraries during established; palace libraries confiscation and gifts thanks to has become even richer </w:t>
      </w:r>
      <w:r w:rsidRPr="00A51957">
        <w:rPr>
          <w:sz w:val="22"/>
        </w:rPr>
        <w:fldChar w:fldCharType="begin" w:fldLock="1"/>
      </w:r>
      <w:r w:rsidRPr="00A51957">
        <w:rPr>
          <w:sz w:val="22"/>
        </w:rPr>
        <w:instrText>ADDIN CSL_CITATION {"citationItems":[{"id":"ITEM-1","itemData":{"ISSN":"1300-8498-2822-2261","author":[{"dropping-particle":"","family":"Ateş","given":"Nilüfer","non-dropping-particle":"","parse-names":false,"suffix":""}],"container-title":"Journal","id":"ITEM-1","issue":"2","issued":{"date-parts":[["2022"]]},"note":"DO - T2 - Diyanet İlmi Dergi","page":"791-836","title":"1869 Tarihli Bir Sayim Listesi Işiğinda İstanbul Vakif Kütüphaneleri","type":"article-journal","volume":"58"},"locator":"818","uris":["http://www.mendeley.com/documents/?uuid=927aa56b-08b4-46ac-a482-d11c42c490aa"]}],"mendeley":{"formattedCitation":"(Ateş, 2022, p. 818)","plainTextFormattedCitation":"(Ateş, 2022, p. 818)","previouslyFormattedCitation":"(Ateş, 2022, p. 818)"},"properties":{"noteIndex":0},"schema":"https://github.com/citation-style-language/schema/raw/master/csl-citation.json"}</w:instrText>
      </w:r>
      <w:r w:rsidRPr="00A51957">
        <w:rPr>
          <w:sz w:val="22"/>
        </w:rPr>
        <w:fldChar w:fldCharType="separate"/>
      </w:r>
      <w:r w:rsidRPr="00A51957">
        <w:rPr>
          <w:noProof/>
          <w:sz w:val="22"/>
        </w:rPr>
        <w:t>(Ateş, 2022, p. 818)</w:t>
      </w:r>
      <w:r w:rsidRPr="00A51957">
        <w:rPr>
          <w:sz w:val="22"/>
        </w:rPr>
        <w:fldChar w:fldCharType="end"/>
      </w:r>
      <w:r w:rsidRPr="00A51957">
        <w:rPr>
          <w:sz w:val="22"/>
        </w:rPr>
        <w:t xml:space="preserve">. 19th century with on loan does not give limitation reason with of libraries open stay times extended more service to provide </w:t>
      </w:r>
      <w:r w:rsidRPr="00A51957">
        <w:rPr>
          <w:sz w:val="22"/>
        </w:rPr>
        <w:fldChar w:fldCharType="begin" w:fldLock="1"/>
      </w:r>
      <w:r w:rsidRPr="00A51957">
        <w:rPr>
          <w:sz w:val="22"/>
        </w:rPr>
        <w:instrText>ADDIN CSL_CITATION {"citationItems":[{"id":"ITEM-1","itemData":{"author":[{"dropping-particle":"","family":"Anameriç","given":"Hakan","non-dropping-particle":"","parse-names":false,"suffix":""}],"container-title":"Türk Kütüphaneciliği","id":"ITEM-1","issue":"2","issued":{"date-parts":[["2006"]]},"page":"195-202","title":"İstanbul Köprülü Yazma Eser Kütüphanesi","type":"article-journal","volume":"20"},"locator":"198","uris":["http://www.mendeley.com/documents/?uuid=22c49434-a6de-4034-b477-f1c4521bbf5d"]}],"mendeley":{"formattedCitation":"(Anameriç, 2006a, p. 198)","plainTextFormattedCitation":"(Anameriç, 2006a, p. 198)","previouslyFormattedCitation":"(Anameriç, 2006a, p. 198)"},"properties":{"noteIndex":0},"schema":"https://github.com/citation-style-language/schema/raw/master/csl-citation.json"}</w:instrText>
      </w:r>
      <w:r w:rsidRPr="00A51957">
        <w:rPr>
          <w:sz w:val="22"/>
        </w:rPr>
        <w:fldChar w:fldCharType="separate"/>
      </w:r>
      <w:r w:rsidRPr="00A51957">
        <w:rPr>
          <w:noProof/>
          <w:sz w:val="22"/>
        </w:rPr>
        <w:t>(Anameriç, 2006a, p. 198)</w:t>
      </w:r>
      <w:r w:rsidRPr="00A51957">
        <w:rPr>
          <w:sz w:val="22"/>
        </w:rPr>
        <w:fldChar w:fldCharType="end"/>
      </w:r>
      <w:r w:rsidRPr="00A51957">
        <w:rPr>
          <w:sz w:val="22"/>
        </w:rPr>
        <w:t>. Similar to libraries, read halls also appear to have been added.</w:t>
      </w:r>
    </w:p>
    <w:p w14:paraId="7B3F7DEF" w14:textId="77777777" w:rsidR="002C0F8E" w:rsidRPr="00A51957" w:rsidRDefault="002C0F8E" w:rsidP="00A51957">
      <w:pPr>
        <w:spacing w:after="0" w:line="264" w:lineRule="auto"/>
        <w:ind w:left="567" w:right="567" w:firstLine="0"/>
        <w:rPr>
          <w:i/>
          <w:sz w:val="22"/>
        </w:rPr>
      </w:pPr>
      <w:r w:rsidRPr="00A51957">
        <w:rPr>
          <w:i/>
          <w:sz w:val="22"/>
        </w:rPr>
        <w:t>In the republican period, libraries</w:t>
      </w:r>
    </w:p>
    <w:p w14:paraId="4DCF35FB" w14:textId="77777777" w:rsidR="002C0F8E" w:rsidRPr="00A51957" w:rsidRDefault="002C0F8E" w:rsidP="00A51957">
      <w:pPr>
        <w:spacing w:after="0" w:line="264" w:lineRule="auto"/>
        <w:ind w:left="567" w:right="567" w:firstLine="0"/>
        <w:rPr>
          <w:sz w:val="22"/>
        </w:rPr>
      </w:pPr>
      <w:r w:rsidRPr="00A51957">
        <w:rPr>
          <w:sz w:val="22"/>
        </w:rPr>
        <w:t xml:space="preserve">Mustafa Kemal Ataturk's people observing their revolution promised to make for to cities, made visits over there to libraries go, borrow books, and take in libraries' problems detection to do. Answer find to libraries given importance shows </w:t>
      </w:r>
      <w:r w:rsidRPr="00A51957">
        <w:rPr>
          <w:sz w:val="22"/>
        </w:rPr>
        <w:fldChar w:fldCharType="begin" w:fldLock="1"/>
      </w:r>
      <w:r w:rsidRPr="00A51957">
        <w:rPr>
          <w:sz w:val="22"/>
        </w:rPr>
        <w:instrText>ADDIN CSL_CITATION {"citationItems":[{"id":"ITEM-1","itemData":{"ISSN":"1011-727X","author":[{"dropping-particle":"","family":"Anameriç","given":"Hakan","non-dropping-particle":"","parse-names":false,"suffix":""}],"container-title":"Atatürk Araştırma Merkezi Dergisi","id":"ITEM-1","issue":"71","issued":{"date-parts":[["2008"]]},"page":"487-514","title":"Belgelerle Atatürk ve kütüphaneler","type":"article-journal","volume":"24"},"locator":"496","uris":["http://www.mendeley.com/documents/?uuid=d4f8f968-b78c-4f10-8703-2b41bb48daa8"]}],"mendeley":{"formattedCitation":"(Anameriç, 2008, p. 496)","plainTextFormattedCitation":"(Anameriç, 2008, p. 496)","previouslyFormattedCitation":"(Anameriç, 2008, p. 496)"},"properties":{"noteIndex":0},"schema":"https://github.com/citation-style-language/schema/raw/master/csl-citation.json"}</w:instrText>
      </w:r>
      <w:r w:rsidRPr="00A51957">
        <w:rPr>
          <w:sz w:val="22"/>
        </w:rPr>
        <w:fldChar w:fldCharType="separate"/>
      </w:r>
      <w:r w:rsidRPr="00A51957">
        <w:rPr>
          <w:noProof/>
          <w:sz w:val="22"/>
        </w:rPr>
        <w:t>(Anameriç, 2008, p. 496)</w:t>
      </w:r>
      <w:r w:rsidRPr="00A51957">
        <w:rPr>
          <w:sz w:val="22"/>
        </w:rPr>
        <w:fldChar w:fldCharType="end"/>
      </w:r>
      <w:r w:rsidRPr="00A51957">
        <w:rPr>
          <w:sz w:val="22"/>
        </w:rPr>
        <w:t>. In the republican period, established social an institution the one which... in libraries building restoration, renovation and transport as with transactions library in the number of an increase occur has arrived and library varieties like this can be listed :</w:t>
      </w:r>
    </w:p>
    <w:p w14:paraId="2156B747" w14:textId="77777777" w:rsidR="002C0F8E" w:rsidRPr="00A51957" w:rsidRDefault="002C0F8E" w:rsidP="00A51957">
      <w:pPr>
        <w:pStyle w:val="ListeParagraf"/>
        <w:numPr>
          <w:ilvl w:val="0"/>
          <w:numId w:val="30"/>
        </w:numPr>
        <w:spacing w:after="0" w:line="264" w:lineRule="auto"/>
        <w:ind w:left="567" w:right="567" w:firstLine="0"/>
        <w:rPr>
          <w:sz w:val="22"/>
        </w:rPr>
      </w:pPr>
      <w:r w:rsidRPr="00A51957">
        <w:rPr>
          <w:sz w:val="22"/>
        </w:rPr>
        <w:t>Ankara High Agriculture institute library</w:t>
      </w:r>
    </w:p>
    <w:p w14:paraId="16C1D126" w14:textId="77777777" w:rsidR="002C0F8E" w:rsidRPr="00A51957" w:rsidRDefault="002C0F8E" w:rsidP="00A51957">
      <w:pPr>
        <w:spacing w:after="0" w:line="264" w:lineRule="auto"/>
        <w:ind w:left="567" w:right="567" w:firstLine="0"/>
        <w:rPr>
          <w:sz w:val="22"/>
        </w:rPr>
      </w:pPr>
      <w:r w:rsidRPr="00A51957">
        <w:rPr>
          <w:sz w:val="22"/>
        </w:rPr>
        <w:t xml:space="preserve">Türkiye's and the West scientific their works Ankara Yüksek, the first library to host Agriculture institute It is the library. From Germany, 20,000 volumes received book donations with the created library, and more than 50,000 in the late 1930s book number reached. Türkiye Republic's first library being of the property well desk Jewish German-born architects by German architecture sample by taking to be done as of Western architecture also with attention </w:t>
      </w:r>
      <w:r w:rsidRPr="00A51957">
        <w:rPr>
          <w:sz w:val="22"/>
        </w:rPr>
        <w:fldChar w:fldCharType="begin" w:fldLock="1"/>
      </w:r>
      <w:r w:rsidRPr="00A51957">
        <w:rPr>
          <w:sz w:val="22"/>
        </w:rPr>
        <w:instrText>ADDIN CSL_CITATION {"citationItems":[{"id":"ITEM-1","itemData":{"ISSN":"0255-0644","author":[{"dropping-particle":"","family":"Aşkın","given":"Umur","non-dropping-particle":"","parse-names":false,"suffix":""}],"container-title":"Türk Dünyası Araştırmaları","id":"ITEM-1","issue":"231","issued":{"date-parts":[["2017"]]},"page":"85-114","title":"Ankara Yüksek Ziraat Enstitüsü: Tam Bağimsizlik Yolunda Bir Anit Kurum. Türk Dünyası Araştırmaları","type":"article-journal","volume":"117"},"locator":"109","uris":["http://www.mendeley.com/documents/?uuid=35976b27-de98-48fb-9563-0daab0687e18"]}],"mendeley":{"formattedCitation":"(Aşkın, 2017, p. 109)","plainTextFormattedCitation":"(Aşkın, 2017, p. 109)","previouslyFormattedCitation":"(Aşkın, 2017, p. 109)"},"properties":{"noteIndex":0},"schema":"https://github.com/citation-style-language/schema/raw/master/csl-citation.json"}</w:instrText>
      </w:r>
      <w:r w:rsidRPr="00A51957">
        <w:rPr>
          <w:sz w:val="22"/>
        </w:rPr>
        <w:fldChar w:fldCharType="separate"/>
      </w:r>
      <w:r w:rsidRPr="00A51957">
        <w:rPr>
          <w:noProof/>
          <w:sz w:val="22"/>
        </w:rPr>
        <w:t>(Aşkın, 2017, p. 109)</w:t>
      </w:r>
      <w:r w:rsidRPr="00A51957">
        <w:rPr>
          <w:sz w:val="22"/>
        </w:rPr>
        <w:fldChar w:fldCharType="end"/>
      </w:r>
      <w:r w:rsidRPr="00A51957">
        <w:rPr>
          <w:sz w:val="22"/>
        </w:rPr>
        <w:t>.</w:t>
      </w:r>
    </w:p>
    <w:p w14:paraId="248154AE" w14:textId="77777777" w:rsidR="002C0F8E" w:rsidRPr="00A51957" w:rsidRDefault="002C0F8E" w:rsidP="00A51957">
      <w:pPr>
        <w:pStyle w:val="ListeParagraf"/>
        <w:numPr>
          <w:ilvl w:val="0"/>
          <w:numId w:val="30"/>
        </w:numPr>
        <w:spacing w:after="0" w:line="264" w:lineRule="auto"/>
        <w:ind w:left="567" w:right="567" w:firstLine="0"/>
        <w:rPr>
          <w:sz w:val="22"/>
        </w:rPr>
      </w:pPr>
      <w:r w:rsidRPr="00A51957">
        <w:rPr>
          <w:sz w:val="22"/>
        </w:rPr>
        <w:t>Turkish History institution library</w:t>
      </w:r>
    </w:p>
    <w:p w14:paraId="109A61B1" w14:textId="77777777" w:rsidR="002C0F8E" w:rsidRPr="00A51957" w:rsidRDefault="002C0F8E" w:rsidP="00A51957">
      <w:pPr>
        <w:spacing w:after="0" w:line="264" w:lineRule="auto"/>
        <w:ind w:left="567" w:right="567" w:firstLine="0"/>
        <w:rPr>
          <w:sz w:val="22"/>
        </w:rPr>
      </w:pPr>
      <w:r w:rsidRPr="00A51957">
        <w:rPr>
          <w:sz w:val="22"/>
        </w:rPr>
        <w:t xml:space="preserve">Türkiye's republic of science and culture date in terms of importance bearing Turkish History Institution, Turkology research from what you do own specialization in the field to be executed research for the primary source central aspect own to the library owner has been </w:t>
      </w:r>
      <w:r w:rsidRPr="00A51957">
        <w:rPr>
          <w:sz w:val="22"/>
        </w:rPr>
        <w:fldChar w:fldCharType="begin" w:fldLock="1"/>
      </w:r>
      <w:r w:rsidRPr="00A51957">
        <w:rPr>
          <w:sz w:val="22"/>
        </w:rPr>
        <w:instrText>ADDIN CSL_CITATION {"citationItems":[{"id":"ITEM-1","itemData":{"URL":"https://www.ayk.gov.tr/s11-kurulular/c59-kuetuephane/tuerk-tarih-kurumu-bakanl-kuetuephanesi/","id":"ITEM-1","issued":{"date-parts":[["2022"]]},"title":"Türk Tarih Kurumu Başkanlığı Kütüphanesi","type":"webpage"},"uris":["http://www.mendeley.com/documents/?uuid=5c6a4f92-96ef-4467-8e08-710d32b4d6b5"]}],"mendeley":{"formattedCitation":"(&lt;i&gt;Türk Tarih Kurumu Başkanlığı Kütüphanesi&lt;/i&gt;, 2022)","plainTextFormattedCitation":"(Türk Tarih Kurumu Başkanlığı Kütüphanesi, 2022)","previouslyFormattedCitation":"(&lt;i&gt;Türk Tarih Kurumu Başkanlığı Kütüphanesi&lt;/i&gt;, 2022)"},"properties":{"noteIndex":0},"schema":"https://github.com/citation-style-language/schema/raw/master/csl-citation.json"}</w:instrText>
      </w:r>
      <w:r w:rsidRPr="00A51957">
        <w:rPr>
          <w:sz w:val="22"/>
        </w:rPr>
        <w:fldChar w:fldCharType="separate"/>
      </w:r>
      <w:r w:rsidRPr="00A51957">
        <w:rPr>
          <w:noProof/>
          <w:sz w:val="22"/>
        </w:rPr>
        <w:t>(</w:t>
      </w:r>
      <w:r w:rsidRPr="00A51957">
        <w:rPr>
          <w:i/>
          <w:noProof/>
          <w:sz w:val="22"/>
        </w:rPr>
        <w:t>Türk Tarih Kurumu Başkanlığı Kütüphanesi</w:t>
      </w:r>
      <w:r w:rsidRPr="00A51957">
        <w:rPr>
          <w:noProof/>
          <w:sz w:val="22"/>
        </w:rPr>
        <w:t>, 2022)</w:t>
      </w:r>
      <w:r w:rsidRPr="00A51957">
        <w:rPr>
          <w:sz w:val="22"/>
        </w:rPr>
        <w:fldChar w:fldCharType="end"/>
      </w:r>
      <w:r w:rsidRPr="00A51957">
        <w:rPr>
          <w:sz w:val="22"/>
        </w:rPr>
        <w:t>.</w:t>
      </w:r>
    </w:p>
    <w:p w14:paraId="0DA28BE9" w14:textId="77777777" w:rsidR="002C0F8E" w:rsidRPr="00A51957" w:rsidRDefault="002C0F8E" w:rsidP="00A51957">
      <w:pPr>
        <w:pStyle w:val="ListeParagraf"/>
        <w:numPr>
          <w:ilvl w:val="0"/>
          <w:numId w:val="30"/>
        </w:numPr>
        <w:spacing w:after="0" w:line="264" w:lineRule="auto"/>
        <w:ind w:left="567" w:right="567" w:firstLine="0"/>
        <w:rPr>
          <w:sz w:val="22"/>
        </w:rPr>
      </w:pPr>
      <w:r w:rsidRPr="00A51957">
        <w:rPr>
          <w:sz w:val="22"/>
        </w:rPr>
        <w:lastRenderedPageBreak/>
        <w:t>Turkish Tongue institution library</w:t>
      </w:r>
    </w:p>
    <w:p w14:paraId="2FDE1D7F" w14:textId="77777777" w:rsidR="002C0F8E" w:rsidRPr="00A51957" w:rsidRDefault="002C0F8E" w:rsidP="00A51957">
      <w:pPr>
        <w:spacing w:after="0" w:line="264" w:lineRule="auto"/>
        <w:ind w:left="567" w:right="567" w:firstLine="0"/>
        <w:rPr>
          <w:sz w:val="22"/>
        </w:rPr>
      </w:pPr>
      <w:r w:rsidRPr="00A51957">
        <w:rPr>
          <w:sz w:val="22"/>
        </w:rPr>
        <w:t xml:space="preserve">Ataturk scientific your studies however durable a with language can be done emphasized and the National Struggle in the year's tongue their work neglect did not, Turkish Tongue Institution has established. Turkish Tongue institution The library of the institution purposes in line with service </w:t>
      </w:r>
      <w:r w:rsidRPr="00A51957">
        <w:rPr>
          <w:sz w:val="22"/>
        </w:rPr>
        <w:fldChar w:fldCharType="begin" w:fldLock="1"/>
      </w:r>
      <w:r w:rsidRPr="00A51957">
        <w:rPr>
          <w:sz w:val="22"/>
        </w:rPr>
        <w:instrText>ADDIN CSL_CITATION {"citationItems":[{"id":"ITEM-1","itemData":{"URL":"https://www.tdk.gov.tr/kutuphane/kutuphane-kutuphane/kutuphane-hakkinda/#:~:text=Bu kitaplar 12 Temmuz 1932,bir kütüphane kurulmasına karar vermiştir.","id":"ITEM-1","issued":{"date-parts":[["2022"]]},"title":"Türk Dil Kurumu","type":"webpage"},"uris":["http://www.mendeley.com/documents/?uuid=e82b73ff-c219-4403-b15b-d6414e632b71"]}],"mendeley":{"formattedCitation":"(&lt;i&gt;Türk Dil Kurumu&lt;/i&gt;, 2022)","plainTextFormattedCitation":"(Türk Dil Kurumu, 2022)","previouslyFormattedCitation":"(&lt;i&gt;Türk Dil Kurumu&lt;/i&gt;, 2022)"},"properties":{"noteIndex":0},"schema":"https://github.com/citation-style-language/schema/raw/master/csl-citation.json"}</w:instrText>
      </w:r>
      <w:r w:rsidRPr="00A51957">
        <w:rPr>
          <w:sz w:val="22"/>
        </w:rPr>
        <w:fldChar w:fldCharType="separate"/>
      </w:r>
      <w:r w:rsidRPr="00A51957">
        <w:rPr>
          <w:noProof/>
          <w:sz w:val="22"/>
        </w:rPr>
        <w:t>(</w:t>
      </w:r>
      <w:r w:rsidRPr="00A51957">
        <w:rPr>
          <w:i/>
          <w:noProof/>
          <w:sz w:val="22"/>
        </w:rPr>
        <w:t>Türk Dil Kurumu</w:t>
      </w:r>
      <w:r w:rsidRPr="00A51957">
        <w:rPr>
          <w:noProof/>
          <w:sz w:val="22"/>
        </w:rPr>
        <w:t>, 2022)</w:t>
      </w:r>
      <w:r w:rsidRPr="00A51957">
        <w:rPr>
          <w:sz w:val="22"/>
        </w:rPr>
        <w:fldChar w:fldCharType="end"/>
      </w:r>
      <w:r w:rsidRPr="00A51957">
        <w:rPr>
          <w:sz w:val="22"/>
        </w:rPr>
        <w:t>.</w:t>
      </w:r>
    </w:p>
    <w:p w14:paraId="771E5F49" w14:textId="77777777" w:rsidR="002C0F8E" w:rsidRPr="00A51957" w:rsidRDefault="002C0F8E" w:rsidP="00A51957">
      <w:pPr>
        <w:pStyle w:val="ListeParagraf"/>
        <w:numPr>
          <w:ilvl w:val="0"/>
          <w:numId w:val="30"/>
        </w:numPr>
        <w:spacing w:after="0" w:line="264" w:lineRule="auto"/>
        <w:ind w:left="567" w:right="567" w:firstLine="0"/>
        <w:rPr>
          <w:sz w:val="22"/>
        </w:rPr>
      </w:pPr>
      <w:r w:rsidRPr="00A51957">
        <w:rPr>
          <w:sz w:val="22"/>
        </w:rPr>
        <w:t>Türkiye Grand National Assembly Library</w:t>
      </w:r>
    </w:p>
    <w:p w14:paraId="633A5EAA" w14:textId="77777777" w:rsidR="002C0F8E" w:rsidRPr="00A51957" w:rsidRDefault="002C0F8E" w:rsidP="00A51957">
      <w:pPr>
        <w:spacing w:after="0" w:line="264" w:lineRule="auto"/>
        <w:ind w:left="567" w:right="567" w:firstLine="0"/>
        <w:rPr>
          <w:sz w:val="22"/>
        </w:rPr>
      </w:pPr>
      <w:r w:rsidRPr="00A51957">
        <w:rPr>
          <w:sz w:val="22"/>
        </w:rPr>
        <w:t xml:space="preserve">Ottoman in the State, an institution within the established and republic open during _ to stay continue have done the one which... Türkiye Grand National Assembly library, with libraries relating to problems, hand taking any law, statute, official newspaper as own to specialization specific works casing </w:t>
      </w:r>
      <w:r w:rsidRPr="00A51957">
        <w:rPr>
          <w:sz w:val="22"/>
        </w:rPr>
        <w:fldChar w:fldCharType="begin" w:fldLock="1"/>
      </w:r>
      <w:r w:rsidRPr="00A51957">
        <w:rPr>
          <w:sz w:val="22"/>
        </w:rPr>
        <w:instrText>ADDIN CSL_CITATION {"citationItems":[{"id":"ITEM-1","itemData":{"ISSN":"2148-354X","author":[{"dropping-particle":"","family":"Çakmak","given":"Tolga","non-dropping-particle":"","parse-names":false,"suffix":""},{"dropping-particle":"","family":"Tırnavalı","given":"Sercan","non-dropping-particle":"","parse-names":false,"suffix":""}],"container-title":"Bilgi Dünyası","id":"ITEM-1","issue":"1","issued":{"date-parts":[["2020"]]},"page":"7-33","title":"Danışma Hizmetlerinin Değerlendirilmesi: Türkiye Büyük Millet Meclisi Kütüphanesi Danışma Hizmetlerine Yönelik Bir Araştırma","type":"article-journal","volume":"21"},"locator":"17","uris":["http://www.mendeley.com/documents/?uuid=5c5108f4-db8c-489c-a4f8-1cd553eb7f60"]}],"mendeley":{"formattedCitation":"(Çakmak &amp; Tırnavalı, 2020, p. 17)","plainTextFormattedCitation":"(Çakmak &amp; Tırnavalı, 2020, p. 17)","previouslyFormattedCitation":"(Çakmak &amp; Tırnavalı, 2020, p. 17)"},"properties":{"noteIndex":0},"schema":"https://github.com/citation-style-language/schema/raw/master/csl-citation.json"}</w:instrText>
      </w:r>
      <w:r w:rsidRPr="00A51957">
        <w:rPr>
          <w:sz w:val="22"/>
        </w:rPr>
        <w:fldChar w:fldCharType="separate"/>
      </w:r>
      <w:r w:rsidRPr="00A51957">
        <w:rPr>
          <w:noProof/>
          <w:sz w:val="22"/>
        </w:rPr>
        <w:t>(Çakmak &amp; Tırnavalı, 2020, p. 17)</w:t>
      </w:r>
      <w:r w:rsidRPr="00A51957">
        <w:rPr>
          <w:sz w:val="22"/>
        </w:rPr>
        <w:fldChar w:fldCharType="end"/>
      </w:r>
      <w:r w:rsidRPr="00A51957">
        <w:rPr>
          <w:sz w:val="22"/>
        </w:rPr>
        <w:t>.</w:t>
      </w:r>
    </w:p>
    <w:p w14:paraId="514E965E" w14:textId="77777777" w:rsidR="002C0F8E" w:rsidRPr="00A51957" w:rsidRDefault="002C0F8E" w:rsidP="00A51957">
      <w:pPr>
        <w:pStyle w:val="ListeParagraf"/>
        <w:numPr>
          <w:ilvl w:val="0"/>
          <w:numId w:val="30"/>
        </w:numPr>
        <w:spacing w:after="0" w:line="264" w:lineRule="auto"/>
        <w:ind w:left="567" w:right="567" w:firstLine="0"/>
        <w:rPr>
          <w:sz w:val="22"/>
        </w:rPr>
      </w:pPr>
      <w:r w:rsidRPr="00A51957">
        <w:rPr>
          <w:sz w:val="22"/>
        </w:rPr>
        <w:t>Turkish quarries Libraries</w:t>
      </w:r>
    </w:p>
    <w:p w14:paraId="4EEB8298" w14:textId="77777777" w:rsidR="002C0F8E" w:rsidRPr="00A51957" w:rsidRDefault="002C0F8E" w:rsidP="00A51957">
      <w:pPr>
        <w:spacing w:after="0" w:line="264" w:lineRule="auto"/>
        <w:ind w:left="567" w:right="567" w:firstLine="0"/>
        <w:rPr>
          <w:sz w:val="22"/>
        </w:rPr>
      </w:pPr>
      <w:r w:rsidRPr="00A51957">
        <w:rPr>
          <w:sz w:val="22"/>
        </w:rPr>
        <w:t xml:space="preserve">1912-1931 between active a way Librarianship and publishing he has done. Turkish quarry libraries Only printed, not audiovisual, materials to the public open a way into service presented </w:t>
      </w:r>
      <w:r w:rsidRPr="00A51957">
        <w:rPr>
          <w:sz w:val="22"/>
        </w:rPr>
        <w:fldChar w:fldCharType="begin" w:fldLock="1"/>
      </w:r>
      <w:r w:rsidRPr="00A51957">
        <w:rPr>
          <w:sz w:val="22"/>
        </w:rPr>
        <w:instrText>ADDIN CSL_CITATION {"citationItems":[{"id":"ITEM-1","itemData":{"ISSN":"0041-4255-2791-6472","author":[{"dropping-particle":"","family":"Akyüz","given":"Kenan","non-dropping-particle":"","parse-names":false,"suffix":""}],"container-title":"Belleten","id":"ITEM-1","issue":"196","issued":{"date-parts":[["1986"]]},"note":"DO - T2 - BELLETEN","page":"201-228","title":"Türk Ocakları","type":"article-journal","volume":"50"},"locator":"201","uris":["http://www.mendeley.com/documents/?uuid=d8f10d96-10da-42d9-aec9-b683c99c444d"]}],"mendeley":{"formattedCitation":"(Akyüz, 1986, p. 201)","plainTextFormattedCitation":"(Akyüz, 1986, p. 201)","previouslyFormattedCitation":"(Akyüz, 1986, p. 201)"},"properties":{"noteIndex":0},"schema":"https://github.com/citation-style-language/schema/raw/master/csl-citation.json"}</w:instrText>
      </w:r>
      <w:r w:rsidRPr="00A51957">
        <w:rPr>
          <w:sz w:val="22"/>
        </w:rPr>
        <w:fldChar w:fldCharType="separate"/>
      </w:r>
      <w:r w:rsidRPr="00A51957">
        <w:rPr>
          <w:noProof/>
          <w:sz w:val="22"/>
        </w:rPr>
        <w:t>(Akyüz, 1986, p. 201)</w:t>
      </w:r>
      <w:r w:rsidRPr="00A51957">
        <w:rPr>
          <w:sz w:val="22"/>
        </w:rPr>
        <w:fldChar w:fldCharType="end"/>
      </w:r>
      <w:r w:rsidRPr="00A51957">
        <w:rPr>
          <w:sz w:val="22"/>
        </w:rPr>
        <w:t xml:space="preserve">. These services Besides the foreign in language term broadcasts Turkish their translations acquirer and on loan do not give certain principles of connecting to the library to be taken your books in the selected bibliography and broadcasting from catalogs take advantage of modern librarianship _ to the understanding owner are libraries </w:t>
      </w:r>
      <w:r w:rsidRPr="00A51957">
        <w:rPr>
          <w:sz w:val="22"/>
        </w:rPr>
        <w:fldChar w:fldCharType="begin" w:fldLock="1"/>
      </w:r>
      <w:r w:rsidRPr="00A51957">
        <w:rPr>
          <w:sz w:val="22"/>
        </w:rPr>
        <w:instrText>ADDIN CSL_CITATION {"citationItems":[{"id":"ITEM-1","itemData":{"ISSN":"2147-9682","author":[{"dropping-particle":"","family":"Karaer","given":"İbrahim","non-dropping-particle":"","parse-names":false,"suffix":""}],"container-title":"Türk Kütüphaneciliği","id":"ITEM-1","issue":"2","issued":{"date-parts":[["1990"]]},"page":"55-59","title":"Türk Ocağı Kütüphaneleri (1912-1931)","type":"article-journal","volume":"4"},"locator":"55","uris":["http://www.mendeley.com/documents/?uuid=ff3da057-18a1-4c3f-98b5-b5fe900c709f"]}],"mendeley":{"formattedCitation":"(Karaer, 1990, p. 55)","plainTextFormattedCitation":"(Karaer, 1990, p. 55)","previouslyFormattedCitation":"(Karaer, 1990, p. 55)"},"properties":{"noteIndex":0},"schema":"https://github.com/citation-style-language/schema/raw/master/csl-citation.json"}</w:instrText>
      </w:r>
      <w:r w:rsidRPr="00A51957">
        <w:rPr>
          <w:sz w:val="22"/>
        </w:rPr>
        <w:fldChar w:fldCharType="separate"/>
      </w:r>
      <w:r w:rsidRPr="00A51957">
        <w:rPr>
          <w:noProof/>
          <w:sz w:val="22"/>
        </w:rPr>
        <w:t>(Karaer, 1990, p. 55)</w:t>
      </w:r>
      <w:r w:rsidRPr="00A51957">
        <w:rPr>
          <w:sz w:val="22"/>
        </w:rPr>
        <w:fldChar w:fldCharType="end"/>
      </w:r>
      <w:r w:rsidRPr="00A51957">
        <w:rPr>
          <w:sz w:val="22"/>
        </w:rPr>
        <w:t>.</w:t>
      </w:r>
    </w:p>
    <w:p w14:paraId="3BFDD105" w14:textId="77777777" w:rsidR="002C0F8E" w:rsidRPr="00A51957" w:rsidRDefault="002C0F8E" w:rsidP="00A51957">
      <w:pPr>
        <w:pStyle w:val="ListeParagraf"/>
        <w:numPr>
          <w:ilvl w:val="0"/>
          <w:numId w:val="30"/>
        </w:numPr>
        <w:spacing w:after="0" w:line="264" w:lineRule="auto"/>
        <w:ind w:left="567" w:right="567" w:firstLine="0"/>
        <w:rPr>
          <w:sz w:val="22"/>
        </w:rPr>
      </w:pPr>
      <w:r w:rsidRPr="00A51957">
        <w:rPr>
          <w:sz w:val="22"/>
        </w:rPr>
        <w:t>People's Houses Libraries</w:t>
      </w:r>
    </w:p>
    <w:p w14:paraId="13487174" w14:textId="77777777" w:rsidR="002C0F8E" w:rsidRPr="00A51957" w:rsidRDefault="002C0F8E" w:rsidP="00A51957">
      <w:pPr>
        <w:spacing w:after="0" w:line="264" w:lineRule="auto"/>
        <w:ind w:left="567" w:right="567" w:firstLine="0"/>
        <w:rPr>
          <w:sz w:val="22"/>
        </w:rPr>
      </w:pPr>
      <w:r w:rsidRPr="00A51957">
        <w:rPr>
          <w:sz w:val="22"/>
        </w:rPr>
        <w:t xml:space="preserve">Formal in 1932, the establishment, despite its origins in Turkish to the Quarries </w:t>
      </w:r>
      <w:r w:rsidRPr="00A51957">
        <w:rPr>
          <w:sz w:val="22"/>
        </w:rPr>
        <w:fldChar w:fldCharType="begin" w:fldLock="1"/>
      </w:r>
      <w:r w:rsidRPr="00A51957">
        <w:rPr>
          <w:sz w:val="22"/>
        </w:rPr>
        <w:instrText>ADDIN CSL_CITATION {"citationItems":[{"id":"ITEM-1","itemData":{"ISSN":"1300-9052-2717-6851","author":[{"dropping-particle":"","family":"Özdemir","given":"Yavuz ;","non-dropping-particle":"","parse-names":false,"suffix":""},{"dropping-particle":"","family":"Aktaş","given":"Elif","non-dropping-particle":"","parse-names":false,"suffix":""}],"container-title":"Journal of Turkish Research Institute","id":"ITEM-1","issue":"45","issued":{"date-parts":[["2011"]]},"note":"DO - T2 - Atatürk Üniversitesi Türkiyat Araştırmaları Enstitüsü Dergisi","page":"235-262","title":"Halkevleri (1932’den 1951’e)","type":"article-journal","volume":"0"},"locator":"236","uris":["http://www.mendeley.com/documents/?uuid=5fb9e823-d1b5-4bdc-8f80-ea948c0ea49b"]}],"mendeley":{"formattedCitation":"(Özdemir &amp; Aktaş, 2011, p. 236)","plainTextFormattedCitation":"(Özdemir &amp; Aktaş, 2011, p. 236)","previouslyFormattedCitation":"(Özdemir &amp; Aktaş, 2011, p. 236)"},"properties":{"noteIndex":0},"schema":"https://github.com/citation-style-language/schema/raw/master/csl-citation.json"}</w:instrText>
      </w:r>
      <w:r w:rsidRPr="00A51957">
        <w:rPr>
          <w:sz w:val="22"/>
        </w:rPr>
        <w:fldChar w:fldCharType="separate"/>
      </w:r>
      <w:r w:rsidRPr="00A51957">
        <w:rPr>
          <w:noProof/>
          <w:sz w:val="22"/>
        </w:rPr>
        <w:t>(Özdemir &amp; Aktaş, 2011, p. 236)</w:t>
      </w:r>
      <w:r w:rsidRPr="00A51957">
        <w:rPr>
          <w:sz w:val="22"/>
        </w:rPr>
        <w:fldChar w:fldCharType="end"/>
      </w:r>
      <w:r w:rsidRPr="00A51957">
        <w:rPr>
          <w:sz w:val="22"/>
        </w:rPr>
        <w:t xml:space="preserve">. People's Houses were founded, period; the people needed to be heard with books together. Most value culture centers on location </w:t>
      </w:r>
      <w:r w:rsidRPr="00A51957">
        <w:rPr>
          <w:sz w:val="22"/>
        </w:rPr>
        <w:fldChar w:fldCharType="begin" w:fldLock="1"/>
      </w:r>
      <w:r w:rsidRPr="00A51957">
        <w:rPr>
          <w:sz w:val="22"/>
        </w:rPr>
        <w:instrText>ADDIN CSL_CITATION {"citationItems":[{"id":"ITEM-1","itemData":{"DOI":"https://doi.org/10.1163/157006074X00064","author":[{"dropping-particle":"","family":"Karpat","given":"Kemal H","non-dropping-particle":"","parse-names":false,"suffix":""}],"container-title":"Die Welt des Islams","id":"ITEM-1","issue":"1-4","issued":{"date-parts":[["1974"]]},"language":"English","page":"69-84","publisher":"Brill","publisher-place":"Leiden, The Netherlands","title":"The Impact of the People's Houses On the Development of Communication in Turkey - 1931-1951","type":"article-journal","volume":"15"},"locator":"72","uris":["http://www.mendeley.com/documents/?uuid=8dc4cdce-96c4-4c8f-91b0-b896fa13f0b9"]}],"mendeley":{"formattedCitation":"(Karpat, 1974, p. 72)","plainTextFormattedCitation":"(Karpat, 1974, p. 72)","previouslyFormattedCitation":"(Karpat, 1974, p. 72)"},"properties":{"noteIndex":0},"schema":"https://github.com/citation-style-language/schema/raw/master/csl-citation.json"}</w:instrText>
      </w:r>
      <w:r w:rsidRPr="00A51957">
        <w:rPr>
          <w:sz w:val="22"/>
        </w:rPr>
        <w:fldChar w:fldCharType="separate"/>
      </w:r>
      <w:r w:rsidRPr="00A51957">
        <w:rPr>
          <w:noProof/>
          <w:sz w:val="22"/>
        </w:rPr>
        <w:t>(Karpat, 1974, p. 72)</w:t>
      </w:r>
      <w:r w:rsidRPr="00A51957">
        <w:rPr>
          <w:sz w:val="22"/>
        </w:rPr>
        <w:fldChar w:fldCharType="end"/>
      </w:r>
      <w:r w:rsidRPr="00A51957">
        <w:rPr>
          <w:color w:val="222222"/>
          <w:sz w:val="22"/>
          <w:shd w:val="clear" w:color="auto" w:fill="FFFFFF"/>
        </w:rPr>
        <w:t>.</w:t>
      </w:r>
      <w:r w:rsidRPr="00A51957">
        <w:rPr>
          <w:sz w:val="22"/>
        </w:rPr>
        <w:t xml:space="preserve"> Community home Libraries of the people demands with formed, institutions ring to deliver they want books around here to send with wealth has won.</w:t>
      </w:r>
    </w:p>
    <w:p w14:paraId="5D35314D" w14:textId="77777777" w:rsidR="002C0F8E" w:rsidRPr="00A51957" w:rsidRDefault="002C0F8E" w:rsidP="00A51957">
      <w:pPr>
        <w:pStyle w:val="ListeParagraf"/>
        <w:numPr>
          <w:ilvl w:val="0"/>
          <w:numId w:val="30"/>
        </w:numPr>
        <w:spacing w:after="0" w:line="264" w:lineRule="auto"/>
        <w:ind w:left="567" w:right="567" w:firstLine="0"/>
        <w:rPr>
          <w:sz w:val="22"/>
        </w:rPr>
      </w:pPr>
      <w:r w:rsidRPr="00A51957">
        <w:rPr>
          <w:sz w:val="22"/>
        </w:rPr>
        <w:t>Bay Institutes Libraries</w:t>
      </w:r>
    </w:p>
    <w:p w14:paraId="5CB13FB9" w14:textId="77777777" w:rsidR="002C0F8E" w:rsidRPr="00A51957" w:rsidRDefault="002C0F8E" w:rsidP="00A51957">
      <w:pPr>
        <w:spacing w:after="0" w:line="264" w:lineRule="auto"/>
        <w:ind w:left="567" w:right="567" w:firstLine="0"/>
        <w:rPr>
          <w:sz w:val="22"/>
        </w:rPr>
      </w:pPr>
      <w:r w:rsidRPr="00A51957">
        <w:rPr>
          <w:sz w:val="22"/>
        </w:rPr>
        <w:t xml:space="preserve">After the Republic's social identity configuration from their work, the most crucial somebody Bay of Institutes is the establishment. Bay's new regime of the Institutes defended society civilization to the level of transport leadership to make missions there </w:t>
      </w:r>
      <w:r w:rsidRPr="00A51957">
        <w:rPr>
          <w:sz w:val="22"/>
        </w:rPr>
        <w:fldChar w:fldCharType="begin" w:fldLock="1"/>
      </w:r>
      <w:r w:rsidRPr="00A51957">
        <w:rPr>
          <w:sz w:val="22"/>
        </w:rPr>
        <w:instrText>ADDIN CSL_CITATION {"citationItems":[{"id":"ITEM-1","itemData":{"ISSN":"1877-0428","author":[{"dropping-particle":"","family":"Kucuktamer","given":"Tugba","non-dropping-particle":"","parse-names":false,"suffix":""},{"dropping-particle":"","family":"Uzunboylu","given":"Huseyin","non-dropping-particle":"","parse-names":false,"suffix":""}],"container-title":"Procedia-Social and Behavioral Sciences","id":"ITEM-1","issued":{"date-parts":[["2015"]]},"page":"392-399","publisher":"Elsevier","title":"The conditions that enabled the foundation of the Village Institutes in Turkey and a comparison with today","type":"article-journal","volume":"185"},"locator":"393-394","uris":["http://www.mendeley.com/documents/?uuid=fd91f217-fdc4-4e6e-8524-d0236fab5fca"]}],"mendeley":{"formattedCitation":"(Kucuktamer &amp; Uzunboylu, 2015, pp. 393–394)","plainTextFormattedCitation":"(Kucuktamer &amp; Uzunboylu, 2015, pp. 393–394)","previouslyFormattedCitation":"(Kucuktamer &amp; Uzunboylu, 2015, pp. 393–394)"},"properties":{"noteIndex":0},"schema":"https://github.com/citation-style-language/schema/raw/master/csl-citation.json"}</w:instrText>
      </w:r>
      <w:r w:rsidRPr="00A51957">
        <w:rPr>
          <w:sz w:val="22"/>
        </w:rPr>
        <w:fldChar w:fldCharType="separate"/>
      </w:r>
      <w:r w:rsidRPr="00A51957">
        <w:rPr>
          <w:noProof/>
          <w:sz w:val="22"/>
        </w:rPr>
        <w:t>(Kucuktamer &amp; Uzunboylu, 2015, pp. 393–394)</w:t>
      </w:r>
      <w:r w:rsidRPr="00A51957">
        <w:rPr>
          <w:sz w:val="22"/>
        </w:rPr>
        <w:fldChar w:fldCharType="end"/>
      </w:r>
      <w:r w:rsidRPr="00A51957">
        <w:rPr>
          <w:sz w:val="22"/>
        </w:rPr>
        <w:t xml:space="preserve">. Bay of Institutes this their mission in its place in bringing at the institute librarianship activities in 1944. started and ended in 1950 </w:t>
      </w:r>
      <w:r w:rsidRPr="00A51957">
        <w:rPr>
          <w:sz w:val="22"/>
        </w:rPr>
        <w:fldChar w:fldCharType="begin" w:fldLock="1"/>
      </w:r>
      <w:r w:rsidRPr="00A51957">
        <w:rPr>
          <w:sz w:val="22"/>
        </w:rPr>
        <w:instrText>ADDIN CSL_CITATION {"citationItems":[{"id":"ITEM-1","itemData":{"ISSN":"2147-9682","author":[{"dropping-particle":"","family":"Keseroğlu","given":"Hasan S","non-dropping-particle":"","parse-names":false,"suffix":""}],"container-title":"Türk Kütüphaneciliği","id":"ITEM-1","issue":"1","issued":{"date-parts":[["2005"]]},"page":"24-40","title":"Köy enstitülerinde okuma ve kütüphane","type":"article-journal","volume":"19"},"locator":"38","uris":["http://www.mendeley.com/documents/?uuid=f9aa47ee-265d-4ad5-871e-b8569347545b"]}],"mendeley":{"formattedCitation":"(Keseroğlu, 2005, p. 38)","plainTextFormattedCitation":"(Keseroğlu, 2005, p. 38)","previouslyFormattedCitation":"(Keseroğlu, 2005, p. 38)"},"properties":{"noteIndex":0},"schema":"https://github.com/citation-style-language/schema/raw/master/csl-citation.json"}</w:instrText>
      </w:r>
      <w:r w:rsidRPr="00A51957">
        <w:rPr>
          <w:sz w:val="22"/>
        </w:rPr>
        <w:fldChar w:fldCharType="separate"/>
      </w:r>
      <w:r w:rsidRPr="00A51957">
        <w:rPr>
          <w:noProof/>
          <w:sz w:val="22"/>
        </w:rPr>
        <w:t>(Keseroğlu, 2005, p. 38)</w:t>
      </w:r>
      <w:r w:rsidRPr="00A51957">
        <w:rPr>
          <w:sz w:val="22"/>
        </w:rPr>
        <w:fldChar w:fldCharType="end"/>
      </w:r>
      <w:r w:rsidRPr="00A51957">
        <w:rPr>
          <w:sz w:val="22"/>
        </w:rPr>
        <w:t>.</w:t>
      </w:r>
    </w:p>
    <w:p w14:paraId="16E67380" w14:textId="77777777" w:rsidR="002C0F8E" w:rsidRPr="00A51957" w:rsidRDefault="002C0F8E" w:rsidP="00A51957">
      <w:pPr>
        <w:numPr>
          <w:ilvl w:val="0"/>
          <w:numId w:val="30"/>
        </w:numPr>
        <w:spacing w:after="0" w:line="264" w:lineRule="auto"/>
        <w:ind w:left="567" w:right="567" w:firstLine="0"/>
        <w:rPr>
          <w:sz w:val="22"/>
        </w:rPr>
      </w:pPr>
      <w:r w:rsidRPr="00A51957">
        <w:rPr>
          <w:sz w:val="22"/>
        </w:rPr>
        <w:t>National Library</w:t>
      </w:r>
    </w:p>
    <w:p w14:paraId="21E9C06E" w14:textId="77777777" w:rsidR="002C0F8E" w:rsidRPr="00A51957" w:rsidRDefault="002C0F8E" w:rsidP="00A51957">
      <w:pPr>
        <w:spacing w:after="0" w:line="264" w:lineRule="auto"/>
        <w:ind w:left="567" w:right="567" w:firstLine="0"/>
        <w:rPr>
          <w:sz w:val="22"/>
        </w:rPr>
      </w:pPr>
      <w:r w:rsidRPr="00A51957">
        <w:rPr>
          <w:sz w:val="22"/>
        </w:rPr>
        <w:t xml:space="preserve">abroad after the republic. Education to send many youngish somebody Adnan Ötüken, National Library's establishing most has a large share. Ötüken, National Education in 1936 Ministry by opened exam by winning librarianship education receive about to Germany gone </w:t>
      </w:r>
      <w:r w:rsidRPr="00A51957">
        <w:rPr>
          <w:sz w:val="22"/>
        </w:rPr>
        <w:fldChar w:fldCharType="begin" w:fldLock="1"/>
      </w:r>
      <w:r w:rsidRPr="00A51957">
        <w:rPr>
          <w:sz w:val="22"/>
        </w:rPr>
        <w:instrText>ADDIN CSL_CITATION {"citationItems":[{"id":"ITEM-1","itemData":{"ISSN":"2147-9682","author":[{"dropping-particle":"","family":"Ötüken","given":"Adnan","non-dropping-particle":"","parse-names":false,"suffix":""}],"container-title":"Türk Kütüphaneciliği","id":"ITEM-1","issue":"1-2","issued":{"date-parts":[["1957"]]},"page":"1-35","title":"Türkiyede Kütüphanecilik Öğretiminin Tarihçesi","type":"article-journal","volume":"6"},"locator":"6","uris":["http://www.mendeley.com/documents/?uuid=e5e718ab-732e-498d-956f-dd646a8856ee"]}],"mendeley":{"formattedCitation":"(Ötüken, 1957, p. 6)","plainTextFormattedCitation":"(Ötüken, 1957, p. 6)","previouslyFormattedCitation":"(Ötüken, 1957, p. 6)"},"properties":{"noteIndex":0},"schema":"https://github.com/citation-style-language/schema/raw/master/csl-citation.json"}</w:instrText>
      </w:r>
      <w:r w:rsidRPr="00A51957">
        <w:rPr>
          <w:sz w:val="22"/>
        </w:rPr>
        <w:fldChar w:fldCharType="separate"/>
      </w:r>
      <w:r w:rsidRPr="00A51957">
        <w:rPr>
          <w:noProof/>
          <w:sz w:val="22"/>
        </w:rPr>
        <w:t>(Ötüken, 1957, p. 6)</w:t>
      </w:r>
      <w:r w:rsidRPr="00A51957">
        <w:rPr>
          <w:sz w:val="22"/>
        </w:rPr>
        <w:fldChar w:fldCharType="end"/>
      </w:r>
      <w:r w:rsidRPr="00A51957">
        <w:rPr>
          <w:sz w:val="22"/>
        </w:rPr>
        <w:t xml:space="preserve">. Europe in their countries of the National Libraries in our country not to be lack aspect described and national culture their research possible make this _ purpose related all works and documents a together collect, science, art, and culture their research facilitate target with the National Libraries opening up for required my name threw  </w:t>
      </w:r>
      <w:r w:rsidRPr="00A51957">
        <w:rPr>
          <w:sz w:val="22"/>
        </w:rPr>
        <w:fldChar w:fldCharType="begin" w:fldLock="1"/>
      </w:r>
      <w:r w:rsidRPr="00A51957">
        <w:rPr>
          <w:sz w:val="22"/>
        </w:rPr>
        <w:instrText>ADDIN CSL_CITATION {"citationItems":[{"id":"ITEM-1","itemData":{"author":[{"dropping-particle":"","family":"Şenalp","given":"Leman","non-dropping-particle":"","parse-names":false,"suffix":""}],"container-title":"Türk Kütüphaneciliği","id":"ITEM-1","issue":"4","issued":{"date-parts":[["2008"]]},"page":"465-468","title":"Milli Kütüphane Kuruluş Yılları Üzerine…","type":"article-journal","volume":"22"},"locator":"445-446","uris":["http://www.mendeley.com/documents/?uuid=c3f0a6f6-b8bd-4ca4-a4a2-c913b5c27e96"]}],"mendeley":{"formattedCitation":"(Şenalp, 2008, pp. 445–446)","plainTextFormattedCitation":"(Şenalp, 2008, pp. 445–446)","previouslyFormattedCitation":"(Şenalp, 2008, pp. 445–446)"},"properties":{"noteIndex":0},"schema":"https://github.com/citation-style-language/schema/raw/master/csl-citation.json"}</w:instrText>
      </w:r>
      <w:r w:rsidRPr="00A51957">
        <w:rPr>
          <w:sz w:val="22"/>
        </w:rPr>
        <w:fldChar w:fldCharType="separate"/>
      </w:r>
      <w:r w:rsidRPr="00A51957">
        <w:rPr>
          <w:noProof/>
          <w:sz w:val="22"/>
        </w:rPr>
        <w:t>(Şenalp, 2008, pp. 445–446)</w:t>
      </w:r>
      <w:r w:rsidRPr="00A51957">
        <w:rPr>
          <w:sz w:val="22"/>
        </w:rPr>
        <w:fldChar w:fldCharType="end"/>
      </w:r>
      <w:r w:rsidRPr="00A51957">
        <w:rPr>
          <w:sz w:val="22"/>
        </w:rPr>
        <w:t xml:space="preserve">. National Libraries, Bibliography in the Center Türkiye Bibliography and Türkiye Articles Bibliography as many bibliographies, the library of catalogs getting ready published are libraries </w:t>
      </w:r>
      <w:r w:rsidRPr="00A51957">
        <w:rPr>
          <w:sz w:val="22"/>
        </w:rPr>
        <w:fldChar w:fldCharType="begin" w:fldLock="1"/>
      </w:r>
      <w:r w:rsidRPr="00A51957">
        <w:rPr>
          <w:sz w:val="22"/>
        </w:rPr>
        <w:instrText>ADDIN CSL_CITATION {"citationItems":[{"id":"ITEM-1","itemData":{"ISSN":"2147-9682","author":[{"dropping-particle":"","family":"Başbuğoğlu","given":"Filiz","non-dropping-particle":"","parse-names":false,"suffix":""}],"container-title":"Türk Kütüphaneciliği","id":"ITEM-1","issue":"1","issued":{"date-parts":[["1972"]]},"page":"38-46","title":"Milli Kütüphane Bibliyografya Enstitüsü","type":"article-journal","volume":"21"},"locator":"41","uris":["http://www.mendeley.com/documents/?uuid=000dfe3d-3956-4b7e-a42c-82ff90ff245c"]}],"mendeley":{"formattedCitation":"(Başbuğoğlu, 1972, p. 41)","plainTextFormattedCitation":"(Başbuğoğlu, 1972, p. 41)","previouslyFormattedCitation":"(Başbuğoğlu, 1972, p. 41)"},"properties":{"noteIndex":0},"schema":"https://github.com/citation-style-language/schema/raw/master/csl-citation.json"}</w:instrText>
      </w:r>
      <w:r w:rsidRPr="00A51957">
        <w:rPr>
          <w:sz w:val="22"/>
        </w:rPr>
        <w:fldChar w:fldCharType="separate"/>
      </w:r>
      <w:r w:rsidRPr="00A51957">
        <w:rPr>
          <w:noProof/>
          <w:sz w:val="22"/>
        </w:rPr>
        <w:t>(Başbuğoğlu, 1972, p. 41)</w:t>
      </w:r>
      <w:r w:rsidRPr="00A51957">
        <w:rPr>
          <w:sz w:val="22"/>
        </w:rPr>
        <w:fldChar w:fldCharType="end"/>
      </w:r>
      <w:r w:rsidRPr="00A51957">
        <w:rPr>
          <w:sz w:val="22"/>
        </w:rPr>
        <w:t>.</w:t>
      </w:r>
    </w:p>
    <w:p w14:paraId="1F880804" w14:textId="77777777" w:rsidR="002C0F8E" w:rsidRPr="00A51957" w:rsidRDefault="002C0F8E" w:rsidP="00A51957">
      <w:pPr>
        <w:pStyle w:val="ListeParagraf"/>
        <w:numPr>
          <w:ilvl w:val="0"/>
          <w:numId w:val="30"/>
        </w:numPr>
        <w:spacing w:after="0" w:line="264" w:lineRule="auto"/>
        <w:ind w:left="567" w:right="567" w:firstLine="0"/>
        <w:rPr>
          <w:sz w:val="22"/>
        </w:rPr>
      </w:pPr>
      <w:r w:rsidRPr="00A51957">
        <w:rPr>
          <w:sz w:val="22"/>
        </w:rPr>
        <w:t>University Libraries</w:t>
      </w:r>
    </w:p>
    <w:p w14:paraId="40A842F1" w14:textId="77777777" w:rsidR="002C0F8E" w:rsidRPr="00A51957" w:rsidRDefault="002C0F8E" w:rsidP="00A51957">
      <w:pPr>
        <w:spacing w:after="0" w:line="264" w:lineRule="auto"/>
        <w:ind w:left="567" w:right="567" w:firstLine="0"/>
        <w:rPr>
          <w:sz w:val="22"/>
        </w:rPr>
      </w:pPr>
      <w:r w:rsidRPr="00A51957">
        <w:rPr>
          <w:sz w:val="22"/>
        </w:rPr>
        <w:t xml:space="preserve">in universities course level librarianship your training to be given of the start next professional librarianship job to status got </w:t>
      </w:r>
      <w:r w:rsidRPr="00A51957">
        <w:rPr>
          <w:sz w:val="22"/>
        </w:rPr>
        <w:fldChar w:fldCharType="begin" w:fldLock="1"/>
      </w:r>
      <w:r w:rsidRPr="00A51957">
        <w:rPr>
          <w:sz w:val="22"/>
        </w:rPr>
        <w:instrText>ADDIN CSL_CITATION {"citationItems":[{"id":"ITEM-1","itemData":{"ISSN":"1301-5737","author":[{"dropping-particle":"","family":"Çelik","given":"Ahmet","non-dropping-particle":"","parse-names":false,"suffix":""},{"dropping-particle":"","family":"UÇAK","given":"Nazan ÖZENÇ","non-dropping-particle":"","parse-names":false,"suffix":""}],"container-title":"Hacettepe Üniversitesi Edebiyat Fakültesi Dergisi","id":"ITEM-1","issue":"2","issued":{"date-parts":[["1993"]]},"title":"Üniversite kütüphaneleri üzerine","type":"article-journal","volume":"10"},"locator":"120-121","uris":["http://www.mendeley.com/documents/?uuid=42da271f-bce1-42de-8757-990d7fe05095"]},{"id":"ITEM-2","itemData":{"ISSN":"1304-4990","author":[{"dropping-particle":"","family":"Rukancı","given":"Fatih","non-dropping-particle":"","parse-names":false,"suffix":""},{"dropping-particle":"","family":"Anameriç","given":"Hakan","non-dropping-particle":"","parse-names":false,"suffix":""}],"container-title":"Atatürk Üniversitesi Sosyal Bilimler Enstitüsü Dergisi","id":"ITEM-2","issue":"1","issued":{"date-parts":[["2017"]]},"page":"71-95","title":"Belgelerle Türk Kütüphanecilik Tarihi (1960-1980): Retrospektif Bir Değerlendirme (II)","type":"article-journal","volume":"21"},"locator":"74","uris":["http://www.mendeley.com/documents/?uuid=03964d7d-d2db-4e3c-9571-b06c0b015288"]}],"mendeley":{"formattedCitation":"(Çelik &amp; UÇAK, 1993, pp. 120–121; Rukancı &amp; Anameriç, 2017, p. 74)","plainTextFormattedCitation":"(Çelik &amp; UÇAK, 1993, pp. 120–121; Rukancı &amp; Anameriç, 2017, p. 74)","previouslyFormattedCitation":"(Çelik &amp; UÇAK, 1993, pp. 120–121; Rukancı &amp; Anameriç, 2017, p. 74)"},"properties":{"noteIndex":0},"schema":"https://github.com/citation-style-language/schema/raw/master/csl-citation.json"}</w:instrText>
      </w:r>
      <w:r w:rsidRPr="00A51957">
        <w:rPr>
          <w:sz w:val="22"/>
        </w:rPr>
        <w:fldChar w:fldCharType="separate"/>
      </w:r>
      <w:r w:rsidRPr="00A51957">
        <w:rPr>
          <w:noProof/>
          <w:sz w:val="22"/>
        </w:rPr>
        <w:t>(Çelik &amp; UÇAK, 1993, pp. 120–121; Rukancı &amp; Anameriç, 2017, p. 74)</w:t>
      </w:r>
      <w:r w:rsidRPr="00A51957">
        <w:rPr>
          <w:sz w:val="22"/>
        </w:rPr>
        <w:fldChar w:fldCharType="end"/>
      </w:r>
      <w:r w:rsidRPr="00A51957">
        <w:rPr>
          <w:sz w:val="22"/>
        </w:rPr>
        <w:t xml:space="preserve">. University of libraries development of society in the structure with transformations shape received and German and American science of your people under the influence remained </w:t>
      </w:r>
      <w:r w:rsidRPr="00A51957">
        <w:rPr>
          <w:sz w:val="22"/>
        </w:rPr>
        <w:fldChar w:fldCharType="begin" w:fldLock="1"/>
      </w:r>
      <w:r w:rsidRPr="00A51957">
        <w:rPr>
          <w:sz w:val="22"/>
        </w:rPr>
        <w:instrText>ADDIN CSL_CITATION {"citationItems":[{"id":"ITEM-1","itemData":{"ISSN":"2147-9682","author":[{"dropping-particle":"","family":"Üstün","given":"Ayşe","non-dropping-particle":"","parse-names":false,"suffix":""}],"container-title":"Türk Kütüphaneciliği","id":"ITEM-1","issue":"4","issued":{"date-parts":[["1977"]]},"page":"229-235","title":"Üniversite kütüphaneleri","type":"article-journal","volume":"26"},"locator":"229","uris":["http://www.mendeley.com/documents/?uuid=c7837016-b432-445f-852c-f20aefe38f37"]}],"mendeley":{"formattedCitation":"(Üstün, 1977, p. 229)","plainTextFormattedCitation":"(Üstün, 1977, p. 229)","previouslyFormattedCitation":"(Üstün, 1977, p. 229)"},"properties":{"noteIndex":0},"schema":"https://github.com/citation-style-language/schema/raw/master/csl-citation.json"}</w:instrText>
      </w:r>
      <w:r w:rsidRPr="00A51957">
        <w:rPr>
          <w:sz w:val="22"/>
        </w:rPr>
        <w:fldChar w:fldCharType="separate"/>
      </w:r>
      <w:r w:rsidRPr="00A51957">
        <w:rPr>
          <w:noProof/>
          <w:sz w:val="22"/>
        </w:rPr>
        <w:t>(Üstün, 1977, p. 229)</w:t>
      </w:r>
      <w:r w:rsidRPr="00A51957">
        <w:rPr>
          <w:sz w:val="22"/>
        </w:rPr>
        <w:fldChar w:fldCharType="end"/>
      </w:r>
      <w:r w:rsidRPr="00A51957">
        <w:rPr>
          <w:color w:val="222222"/>
          <w:sz w:val="22"/>
          <w:shd w:val="clear" w:color="auto" w:fill="FFFFFF"/>
        </w:rPr>
        <w:t>.</w:t>
      </w:r>
    </w:p>
    <w:p w14:paraId="121CE7F4" w14:textId="77777777" w:rsidR="002C0F8E" w:rsidRPr="00A51957" w:rsidRDefault="002C0F8E" w:rsidP="00A51957">
      <w:pPr>
        <w:pStyle w:val="ListeParagraf"/>
        <w:numPr>
          <w:ilvl w:val="0"/>
          <w:numId w:val="30"/>
        </w:numPr>
        <w:spacing w:after="0" w:line="264" w:lineRule="auto"/>
        <w:ind w:left="567" w:right="567" w:firstLine="0"/>
        <w:rPr>
          <w:sz w:val="22"/>
        </w:rPr>
      </w:pPr>
      <w:r w:rsidRPr="00A51957">
        <w:rPr>
          <w:sz w:val="22"/>
        </w:rPr>
        <w:t>Mobile / Mobile Libraries</w:t>
      </w:r>
    </w:p>
    <w:p w14:paraId="79FB2B4B" w14:textId="77777777" w:rsidR="002C0F8E" w:rsidRPr="00A51957" w:rsidRDefault="002C0F8E" w:rsidP="00A51957">
      <w:pPr>
        <w:spacing w:after="0" w:line="264" w:lineRule="auto"/>
        <w:ind w:left="567" w:right="567" w:firstLine="0"/>
        <w:rPr>
          <w:sz w:val="22"/>
        </w:rPr>
      </w:pPr>
      <w:r w:rsidRPr="00A51957">
        <w:rPr>
          <w:sz w:val="22"/>
        </w:rPr>
        <w:lastRenderedPageBreak/>
        <w:t xml:space="preserve">Mustafa Guzelgoz in Urgup donkey mule _ and on horseback wood with chests given mobile librarianship service with social id to convert individual contribution provided </w:t>
      </w:r>
      <w:r w:rsidRPr="00A51957">
        <w:rPr>
          <w:sz w:val="22"/>
        </w:rPr>
        <w:fldChar w:fldCharType="begin" w:fldLock="1"/>
      </w:r>
      <w:r w:rsidRPr="00A51957">
        <w:rPr>
          <w:sz w:val="22"/>
        </w:rPr>
        <w:instrText>ADDIN CSL_CITATION {"citationItems":[{"id":"ITEM-1","itemData":{"author":[{"dropping-particle":"","family":"Ersoy","given":"Osman","non-dropping-particle":"","parse-names":false,"suffix":""}],"container-title":"Türk Kütüphaneciliği,","id":"ITEM-1","issue":"3-4","issued":{"date-parts":[["1962"]]},"page":"114-127.","title":"Gezici Kütüphaneler I","type":"article-journal","volume":"11"},"locator":"114","uris":["http://www.mendeley.com/documents/?uuid=95604179-37cf-46aa-bce0-f33a68667c23"]}],"mendeley":{"formattedCitation":"(Ersoy, 1962, p. 114)","plainTextFormattedCitation":"(Ersoy, 1962, p. 114)","previouslyFormattedCitation":"(Ersoy, 1962, p. 114)"},"properties":{"noteIndex":0},"schema":"https://github.com/citation-style-language/schema/raw/master/csl-citation.json"}</w:instrText>
      </w:r>
      <w:r w:rsidRPr="00A51957">
        <w:rPr>
          <w:sz w:val="22"/>
        </w:rPr>
        <w:fldChar w:fldCharType="separate"/>
      </w:r>
      <w:r w:rsidRPr="00A51957">
        <w:rPr>
          <w:noProof/>
          <w:sz w:val="22"/>
        </w:rPr>
        <w:t>(Ersoy, 1962, p. 114)</w:t>
      </w:r>
      <w:r w:rsidRPr="00A51957">
        <w:rPr>
          <w:sz w:val="22"/>
        </w:rPr>
        <w:fldChar w:fldCharType="end"/>
      </w:r>
      <w:r w:rsidRPr="00A51957">
        <w:rPr>
          <w:sz w:val="22"/>
        </w:rPr>
        <w:t>. People's Houses shut down with distributed books casing the library _ created and more. Then the villagers acquired the library of the people at their feet to take duty, and women's libraries were visited to conduct various activities</w:t>
      </w:r>
      <w:r w:rsidRPr="00A51957">
        <w:rPr>
          <w:sz w:val="22"/>
        </w:rPr>
        <w:fldChar w:fldCharType="begin" w:fldLock="1"/>
      </w:r>
      <w:r w:rsidRPr="00A51957">
        <w:rPr>
          <w:sz w:val="22"/>
        </w:rPr>
        <w:instrText>ADDIN CSL_CITATION {"citationItems":[{"id":"ITEM-1","itemData":{"ISSN":"2147-9682","author":[{"dropping-particle":"","family":"Ersoy","given":"Osman","non-dropping-particle":"","parse-names":false,"suffix":""}],"container-title":"Türk Kütüphaneciliği","id":"ITEM-1","issue":"1-2","issued":{"date-parts":[["1963"]]},"page":"31-42","title":"Gezici kütüphaneler II","type":"article-journal","volume":"12"},"locator":"37","uris":["http://www.mendeley.com/documents/?uuid=83ee9e4d-ccbc-4b5a-a95a-655d20de57d1"]}],"mendeley":{"formattedCitation":"(Ersoy, 1963, p. 37)","plainTextFormattedCitation":"(Ersoy, 1963, p. 37)","previouslyFormattedCitation":"(Ersoy, 1963, p. 37)"},"properties":{"noteIndex":0},"schema":"https://github.com/citation-style-language/schema/raw/master/csl-citation.json"}</w:instrText>
      </w:r>
      <w:r w:rsidRPr="00A51957">
        <w:rPr>
          <w:sz w:val="22"/>
        </w:rPr>
        <w:fldChar w:fldCharType="separate"/>
      </w:r>
      <w:r w:rsidRPr="00A51957">
        <w:rPr>
          <w:noProof/>
          <w:sz w:val="22"/>
        </w:rPr>
        <w:t>(Ersoy, 1963, p. 37)</w:t>
      </w:r>
      <w:r w:rsidRPr="00A51957">
        <w:rPr>
          <w:sz w:val="22"/>
        </w:rPr>
        <w:fldChar w:fldCharType="end"/>
      </w:r>
      <w:r w:rsidRPr="00A51957">
        <w:rPr>
          <w:sz w:val="22"/>
        </w:rPr>
        <w:t>.</w:t>
      </w:r>
    </w:p>
    <w:p w14:paraId="33B8CA2B" w14:textId="77777777" w:rsidR="002C0F8E" w:rsidRPr="00A51957" w:rsidRDefault="002C0F8E" w:rsidP="00A51957">
      <w:pPr>
        <w:pStyle w:val="ListeParagraf"/>
        <w:numPr>
          <w:ilvl w:val="0"/>
          <w:numId w:val="30"/>
        </w:numPr>
        <w:spacing w:after="0" w:line="264" w:lineRule="auto"/>
        <w:ind w:left="567" w:right="567" w:firstLine="0"/>
        <w:rPr>
          <w:sz w:val="22"/>
        </w:rPr>
      </w:pPr>
      <w:r w:rsidRPr="00A51957">
        <w:rPr>
          <w:sz w:val="22"/>
        </w:rPr>
        <w:t>Personal Libraries and Special Research / Specialization Libraries</w:t>
      </w:r>
    </w:p>
    <w:p w14:paraId="53309914" w14:textId="77777777" w:rsidR="002C0F8E" w:rsidRPr="00A51957" w:rsidRDefault="002C0F8E" w:rsidP="00A51957">
      <w:pPr>
        <w:spacing w:after="0" w:line="264" w:lineRule="auto"/>
        <w:ind w:left="567" w:right="567" w:firstLine="0"/>
        <w:rPr>
          <w:sz w:val="22"/>
        </w:rPr>
      </w:pPr>
      <w:r w:rsidRPr="00A51957">
        <w:rPr>
          <w:sz w:val="22"/>
        </w:rPr>
        <w:t xml:space="preserve">in the republican period, intellectual </w:t>
      </w:r>
    </w:p>
    <w:p w14:paraId="0A6D7CB8" w14:textId="77777777" w:rsidR="002C0F8E" w:rsidRPr="00A51957" w:rsidRDefault="002C0F8E" w:rsidP="00A51957">
      <w:pPr>
        <w:spacing w:after="0" w:line="264" w:lineRule="auto"/>
        <w:ind w:left="567" w:right="567" w:firstLine="0"/>
        <w:rPr>
          <w:sz w:val="22"/>
        </w:rPr>
      </w:pPr>
      <w:r w:rsidRPr="00A51957">
        <w:rPr>
          <w:sz w:val="22"/>
        </w:rPr>
        <w:t xml:space="preserve">persons' libraries formed. Personal libraries inside donated or bought taken by libraries casing have been into service offered outside, auctions or various initiatives abroad with _ some are transferred, distributed and destroyed. In Türkiye, second-hand booksellers in the development personal of libraries are an essential contribution. Bookkeepers were formed from libraries, taken away, and sold to the books brokerage </w:t>
      </w:r>
      <w:r w:rsidRPr="00A51957">
        <w:rPr>
          <w:sz w:val="22"/>
        </w:rPr>
        <w:fldChar w:fldCharType="begin" w:fldLock="1"/>
      </w:r>
      <w:r w:rsidRPr="00A51957">
        <w:rPr>
          <w:sz w:val="22"/>
        </w:rPr>
        <w:instrText>ADDIN CSL_CITATION {"citationItems":[{"id":"ITEM-1","itemData":{"ISSN":"2147-9682","author":[{"dropping-particle":"","family":"Çakın","given":"İrfan","non-dropping-particle":"","parse-names":false,"suffix":""}],"container-title":"Türk Kütüphaneciliği","id":"ITEM-1","issue":"2","issued":{"date-parts":[["1991"]]},"page":"49-55","title":"Özel kütüphaneler: Tanım boşluğu","type":"article-journal","volume":"5"},"locator":"49-50","uris":["http://www.mendeley.com/documents/?uuid=f1a5a875-cf5f-49ae-b0ce-93e95c86080a"]}],"mendeley":{"formattedCitation":"(Çakın, 1991, pp. 49–50)","plainTextFormattedCitation":"(Çakın, 1991, pp. 49–50)","previouslyFormattedCitation":"(Çakın, 1991, pp. 49–50)"},"properties":{"noteIndex":0},"schema":"https://github.com/citation-style-language/schema/raw/master/csl-citation.json"}</w:instrText>
      </w:r>
      <w:r w:rsidRPr="00A51957">
        <w:rPr>
          <w:sz w:val="22"/>
        </w:rPr>
        <w:fldChar w:fldCharType="separate"/>
      </w:r>
      <w:r w:rsidRPr="00A51957">
        <w:rPr>
          <w:noProof/>
          <w:sz w:val="22"/>
        </w:rPr>
        <w:t>(Çakın, 1991, pp. 49–50)</w:t>
      </w:r>
      <w:r w:rsidRPr="00A51957">
        <w:rPr>
          <w:sz w:val="22"/>
        </w:rPr>
        <w:fldChar w:fldCharType="end"/>
      </w:r>
      <w:r w:rsidRPr="00A51957">
        <w:rPr>
          <w:sz w:val="22"/>
        </w:rPr>
        <w:t>.</w:t>
      </w:r>
    </w:p>
    <w:p w14:paraId="25565A44" w14:textId="77777777" w:rsidR="002C0F8E" w:rsidRPr="00A51957" w:rsidRDefault="002C0F8E" w:rsidP="00A51957">
      <w:pPr>
        <w:pStyle w:val="ListeParagraf"/>
        <w:numPr>
          <w:ilvl w:val="0"/>
          <w:numId w:val="30"/>
        </w:numPr>
        <w:spacing w:after="0" w:line="264" w:lineRule="auto"/>
        <w:ind w:left="567" w:right="567" w:firstLine="0"/>
        <w:rPr>
          <w:sz w:val="22"/>
        </w:rPr>
      </w:pPr>
      <w:r w:rsidRPr="00A51957">
        <w:rPr>
          <w:sz w:val="22"/>
        </w:rPr>
        <w:t>National Library</w:t>
      </w:r>
    </w:p>
    <w:p w14:paraId="7CD197C0" w14:textId="77777777" w:rsidR="002C0F8E" w:rsidRPr="00A51957" w:rsidRDefault="002C0F8E" w:rsidP="00A51957">
      <w:pPr>
        <w:spacing w:after="0" w:line="264" w:lineRule="auto"/>
        <w:ind w:left="567" w:right="567" w:firstLine="0"/>
        <w:rPr>
          <w:sz w:val="22"/>
        </w:rPr>
      </w:pPr>
      <w:r w:rsidRPr="00A51957">
        <w:rPr>
          <w:sz w:val="22"/>
        </w:rPr>
        <w:t xml:space="preserve">in 2015, National Library started Türkiye's most large library feature carries. Beştepe Presidency Kulliye in Location National Library, Presidency _ Administrative Works Presidency within the Support and Financial Services General Directorate, Libraries Apartment to the Presidency connected aspect service. From the National Library, use for e-Government over membership can be created or TR Identity Card / TR Identity Card number ( foreign nationality at the main door with individuals ) member aspect login available </w:t>
      </w:r>
      <w:r w:rsidRPr="00A51957">
        <w:rPr>
          <w:sz w:val="22"/>
        </w:rPr>
        <w:fldChar w:fldCharType="begin" w:fldLock="1"/>
      </w:r>
      <w:r w:rsidRPr="00A51957">
        <w:rPr>
          <w:sz w:val="22"/>
        </w:rPr>
        <w:instrText>ADDIN CSL_CITATION {"citationItems":[{"id":"ITEM-1","itemData":{"URL":"http://www.kygm.gov.tr/ ","id":"ITEM-1","issued":{"date-parts":[["2022"]]},"title":"Kütüphaneler ve Yayımlar Genel Müdürlüğü","type":"webpage"},"uris":["http://www.mendeley.com/documents/?uuid=7e7e846f-c9f1-4cab-b39f-2fcd09dd048f"]}],"mendeley":{"formattedCitation":"(&lt;i&gt;Kütüphaneler ve Yayımlar Genel Müdürlüğü&lt;/i&gt;, 2022)","plainTextFormattedCitation":"(Kütüphaneler ve Yayımlar Genel Müdürlüğü, 2022)","previouslyFormattedCitation":"(&lt;i&gt;Kütüphaneler ve Yayımlar Genel Müdürlüğü&lt;/i&gt;, 2022)"},"properties":{"noteIndex":0},"schema":"https://github.com/citation-style-language/schema/raw/master/csl-citation.json"}</w:instrText>
      </w:r>
      <w:r w:rsidRPr="00A51957">
        <w:rPr>
          <w:sz w:val="22"/>
        </w:rPr>
        <w:fldChar w:fldCharType="separate"/>
      </w:r>
      <w:r w:rsidRPr="00A51957">
        <w:rPr>
          <w:noProof/>
          <w:sz w:val="22"/>
        </w:rPr>
        <w:t>(</w:t>
      </w:r>
      <w:r w:rsidRPr="00A51957">
        <w:rPr>
          <w:i/>
          <w:noProof/>
          <w:sz w:val="22"/>
        </w:rPr>
        <w:t>Kütüphaneler ve Yayımlar Genel Müdürlüğü</w:t>
      </w:r>
      <w:r w:rsidRPr="00A51957">
        <w:rPr>
          <w:noProof/>
          <w:sz w:val="22"/>
        </w:rPr>
        <w:t>, 2022)</w:t>
      </w:r>
      <w:r w:rsidRPr="00A51957">
        <w:rPr>
          <w:sz w:val="22"/>
        </w:rPr>
        <w:fldChar w:fldCharType="end"/>
      </w:r>
      <w:r w:rsidRPr="00A51957">
        <w:rPr>
          <w:sz w:val="22"/>
        </w:rPr>
        <w:t>.</w:t>
      </w:r>
    </w:p>
    <w:p w14:paraId="0FB791AC" w14:textId="77777777" w:rsidR="002C0F8E" w:rsidRPr="00A51957" w:rsidRDefault="002C0F8E" w:rsidP="00A51957">
      <w:pPr>
        <w:spacing w:after="0" w:line="264" w:lineRule="auto"/>
        <w:ind w:left="567" w:right="567" w:firstLine="0"/>
        <w:rPr>
          <w:bCs/>
          <w:i/>
          <w:sz w:val="22"/>
        </w:rPr>
      </w:pPr>
      <w:r w:rsidRPr="00A51957">
        <w:rPr>
          <w:bCs/>
          <w:i/>
          <w:sz w:val="22"/>
        </w:rPr>
        <w:t>In libraries with the public Relationships Applications</w:t>
      </w:r>
    </w:p>
    <w:p w14:paraId="105C1CC6" w14:textId="77777777" w:rsidR="002C0F8E" w:rsidRPr="00A51957" w:rsidRDefault="002C0F8E" w:rsidP="00A51957">
      <w:pPr>
        <w:spacing w:after="0" w:line="264" w:lineRule="auto"/>
        <w:ind w:left="567" w:right="567" w:firstLine="0"/>
        <w:rPr>
          <w:sz w:val="22"/>
        </w:rPr>
      </w:pPr>
      <w:r w:rsidRPr="00A51957">
        <w:rPr>
          <w:sz w:val="22"/>
        </w:rPr>
        <w:t xml:space="preserve">with the public relations, institutions, and publics between interactive communication, business union, acceptance and the deal continuing an Administration is the function. This administration function of institutions conscience aspect being described together corporate goodwill _ emerge to be placed for long term and couple directional Contact its activities </w:t>
      </w:r>
      <w:r w:rsidRPr="00A51957">
        <w:rPr>
          <w:sz w:val="22"/>
        </w:rPr>
        <w:fldChar w:fldCharType="begin" w:fldLock="1"/>
      </w:r>
      <w:r w:rsidRPr="00A51957">
        <w:rPr>
          <w:sz w:val="22"/>
        </w:rPr>
        <w:instrText>ADDIN CSL_CITATION {"citationItems":[{"id":"ITEM-1","itemData":{"author":[{"dropping-particle":"","family":"Işık","given":"Metin","non-dropping-particle":"","parse-names":false,"suffix":""},{"dropping-particle":"","family":"Akdağ","given":"Mustafa","non-dropping-particle":"","parse-names":false,"suffix":""}],"container-title":"Konya: Eğitim akademi Yayınları","id":"ITEM-1","issued":{"date-parts":[["2009"]]},"title":"Dünden Bugüne Halkla İlişkiler","type":"book"},"locator":"21-23","uris":["http://www.mendeley.com/documents/?uuid=683a4b55-4a53-463b-9e96-5715658c3a07"]}],"mendeley":{"formattedCitation":"(Işık &amp; Akdağ, 2009, pp. 21–23)","plainTextFormattedCitation":"(Işık &amp; Akdağ, 2009, pp. 21–23)","previouslyFormattedCitation":"(Işık &amp; Akdağ, 2009, pp. 21–23)"},"properties":{"noteIndex":0},"schema":"https://github.com/citation-style-language/schema/raw/master/csl-citation.json"}</w:instrText>
      </w:r>
      <w:r w:rsidRPr="00A51957">
        <w:rPr>
          <w:sz w:val="22"/>
        </w:rPr>
        <w:fldChar w:fldCharType="separate"/>
      </w:r>
      <w:r w:rsidRPr="00A51957">
        <w:rPr>
          <w:noProof/>
          <w:sz w:val="22"/>
        </w:rPr>
        <w:t>(Işık &amp; Akdağ, 2009, pp. 21–23)</w:t>
      </w:r>
      <w:r w:rsidRPr="00A51957">
        <w:rPr>
          <w:sz w:val="22"/>
        </w:rPr>
        <w:fldChar w:fldCharType="end"/>
      </w:r>
      <w:r w:rsidRPr="00A51957">
        <w:rPr>
          <w:sz w:val="22"/>
        </w:rPr>
        <w:t xml:space="preserve">. Therefore this Contact activity To life was passed on from institutions. One is libraries. libraries with the public relationships to their applications, it is increasingly influential in giving available positive of the air preservation. In addition to this benefit with the public relationships, in libraries failing your directions detection by improving for a Contact into the bargain aspect is used </w:t>
      </w:r>
      <w:r w:rsidRPr="00A51957">
        <w:rPr>
          <w:sz w:val="22"/>
        </w:rPr>
        <w:fldChar w:fldCharType="begin" w:fldLock="1"/>
      </w:r>
      <w:r w:rsidRPr="00A51957">
        <w:rPr>
          <w:sz w:val="22"/>
        </w:rPr>
        <w:instrText>ADDIN CSL_CITATION {"citationItems":[{"id":"ITEM-1","itemData":{"ISSN":"2148-354X","author":[{"dropping-particle":"","family":"Karadeniz","given":"Şenol","non-dropping-particle":"","parse-names":false,"suffix":""}],"container-title":"Bilgi Dünyası","id":"ITEM-1","issue":"1","issued":{"date-parts":[["2010"]]},"page":"81-100","title":"Ankara’daki halk kütüphanelerinde halkla ilişkiler","type":"article-journal","volume":"11"},"locator":"88","uris":["http://www.mendeley.com/documents/?uuid=1d216755-be88-4d02-aee2-6d1f57b00b59"]}],"mendeley":{"formattedCitation":"(Karadeniz, 2010, p. 88)","plainTextFormattedCitation":"(Karadeniz, 2010, p. 88)","previouslyFormattedCitation":"(Karadeniz, 2010, p. 88)"},"properties":{"noteIndex":0},"schema":"https://github.com/citation-style-language/schema/raw/master/csl-citation.json"}</w:instrText>
      </w:r>
      <w:r w:rsidRPr="00A51957">
        <w:rPr>
          <w:sz w:val="22"/>
        </w:rPr>
        <w:fldChar w:fldCharType="separate"/>
      </w:r>
      <w:r w:rsidRPr="00A51957">
        <w:rPr>
          <w:noProof/>
          <w:sz w:val="22"/>
        </w:rPr>
        <w:t>(Karadeniz, 2010, p. 88)</w:t>
      </w:r>
      <w:r w:rsidRPr="00A51957">
        <w:rPr>
          <w:sz w:val="22"/>
        </w:rPr>
        <w:fldChar w:fldCharType="end"/>
      </w:r>
      <w:r w:rsidRPr="00A51957">
        <w:rPr>
          <w:sz w:val="22"/>
        </w:rPr>
        <w:t>. Conclusion as; libraries Corporate of your services in the introduction of readers their demands in determining and this requests in line with service its planning in creating with the public from relationships benefits.</w:t>
      </w:r>
    </w:p>
    <w:p w14:paraId="38C88EA1" w14:textId="77777777" w:rsidR="002C0F8E" w:rsidRPr="00A51957" w:rsidRDefault="002C0F8E" w:rsidP="00A51957">
      <w:pPr>
        <w:spacing w:after="0" w:line="264" w:lineRule="auto"/>
        <w:ind w:left="567" w:right="567" w:firstLine="0"/>
        <w:rPr>
          <w:sz w:val="22"/>
        </w:rPr>
      </w:pPr>
      <w:r w:rsidRPr="00A51957">
        <w:rPr>
          <w:sz w:val="22"/>
        </w:rPr>
        <w:t xml:space="preserve">Influential and of Librarianship in the development of the public your needs welcome and of Librarianship their values with the public TRUE way transfer with the public your relationships role increasingly significant </w:t>
      </w:r>
      <w:r w:rsidRPr="00A51957">
        <w:rPr>
          <w:sz w:val="22"/>
        </w:rPr>
        <w:fldChar w:fldCharType="begin" w:fldLock="1"/>
      </w:r>
      <w:r w:rsidRPr="00A51957">
        <w:rPr>
          <w:sz w:val="22"/>
        </w:rPr>
        <w:instrText>ADDIN CSL_CITATION {"citationItems":[{"id":"ITEM-1","itemData":{"ISSN":"2148-354X","author":[{"dropping-particle":"","family":"Çağlar","given":"Nermin Gül","non-dropping-particle":"","parse-names":false,"suffix":""},{"dropping-particle":"","family":"Yılmaz","given":"Bülent","non-dropping-particle":"","parse-names":false,"suffix":""}],"container-title":"Bilgi Dünyası","id":"ITEM-1","issue":"1","issued":{"date-parts":[["2007"]]},"page":"1-29","title":"Üniversite kütüphanelerinde halkla ilişkiler ve Başkent Üniversitesi Kütüphanesi","type":"article-journal","volume":"8"},"locator":"8-9","uris":["http://www.mendeley.com/documents/?uuid=25a9ba37-41bc-4b04-9e71-d374695963b2"]}],"mendeley":{"formattedCitation":"(Çağlar &amp; Yılmaz, 2007, pp. 8–9)","plainTextFormattedCitation":"(Çağlar &amp; Yılmaz, 2007, pp. 8–9)","previouslyFormattedCitation":"(Çağlar &amp; Yılmaz, 2007, pp. 8–9)"},"properties":{"noteIndex":0},"schema":"https://github.com/citation-style-language/schema/raw/master/csl-citation.json"}</w:instrText>
      </w:r>
      <w:r w:rsidRPr="00A51957">
        <w:rPr>
          <w:sz w:val="22"/>
        </w:rPr>
        <w:fldChar w:fldCharType="separate"/>
      </w:r>
      <w:r w:rsidRPr="00A51957">
        <w:rPr>
          <w:noProof/>
          <w:sz w:val="22"/>
        </w:rPr>
        <w:t>(Çağlar &amp; Yılmaz, 2007, pp. 8–9)</w:t>
      </w:r>
      <w:r w:rsidRPr="00A51957">
        <w:rPr>
          <w:sz w:val="22"/>
        </w:rPr>
        <w:fldChar w:fldCharType="end"/>
      </w:r>
      <w:r w:rsidRPr="00A51957">
        <w:rPr>
          <w:sz w:val="22"/>
        </w:rPr>
        <w:t xml:space="preserve">. It depends as; in libraries with the public relationships applications of the public, your trust win wishes _ understand and interpretation and dialogue creating important a is the key </w:t>
      </w:r>
      <w:r w:rsidRPr="00A51957">
        <w:rPr>
          <w:sz w:val="22"/>
        </w:rPr>
        <w:fldChar w:fldCharType="begin" w:fldLock="1"/>
      </w:r>
      <w:r w:rsidRPr="00A51957">
        <w:rPr>
          <w:sz w:val="22"/>
        </w:rPr>
        <w:instrText>ADDIN CSL_CITATION {"citationItems":[{"id":"ITEM-1","itemData":{"author":[{"dropping-particle":"","family":"Akman","given":"İsmail","non-dropping-particle":"","parse-names":false,"suffix":""}],"container-title":"Türk Kütüphaneciliği","id":"ITEM-1","issue":"2","issued":{"date-parts":[["2009"]]},"page":"386-392","title":"Ulus Halk Kütüphanesi ve halkla ilişkiler uygulamaları","type":"article-journal","volume":"23"},"locator":"388","uris":["http://www.mendeley.com/documents/?uuid=12d8e4ee-63ba-4f0f-8b4a-760de0e31dc3"]}],"mendeley":{"formattedCitation":"(Akman, 2009, p. 388)","plainTextFormattedCitation":"(Akman, 2009, p. 388)","previouslyFormattedCitation":"(Akman, 2009, p. 388)"},"properties":{"noteIndex":0},"schema":"https://github.com/citation-style-language/schema/raw/master/csl-citation.json"}</w:instrText>
      </w:r>
      <w:r w:rsidRPr="00A51957">
        <w:rPr>
          <w:sz w:val="22"/>
        </w:rPr>
        <w:fldChar w:fldCharType="separate"/>
      </w:r>
      <w:r w:rsidRPr="00A51957">
        <w:rPr>
          <w:noProof/>
          <w:sz w:val="22"/>
        </w:rPr>
        <w:t>(Akman, 2009, p. 388)</w:t>
      </w:r>
      <w:r w:rsidRPr="00A51957">
        <w:rPr>
          <w:sz w:val="22"/>
        </w:rPr>
        <w:fldChar w:fldCharType="end"/>
      </w:r>
      <w:r w:rsidRPr="00A51957">
        <w:rPr>
          <w:sz w:val="22"/>
        </w:rPr>
        <w:t>. Successful librarianship in his approach of the people requirement for resources productive use of basis is taken. Therefore, a couple directional with the public relationships approach should be adopted in librarianship.</w:t>
      </w:r>
    </w:p>
    <w:p w14:paraId="011480E5" w14:textId="77777777" w:rsidR="002C0F8E" w:rsidRPr="00A51957" w:rsidRDefault="002C0F8E" w:rsidP="00A51957">
      <w:pPr>
        <w:spacing w:after="0" w:line="264" w:lineRule="auto"/>
        <w:ind w:left="567" w:right="567" w:firstLine="0"/>
        <w:rPr>
          <w:sz w:val="22"/>
        </w:rPr>
      </w:pPr>
      <w:r w:rsidRPr="00A51957">
        <w:rPr>
          <w:sz w:val="22"/>
        </w:rPr>
        <w:t xml:space="preserve"> According to Wolfe </w:t>
      </w:r>
      <w:r w:rsidRPr="00A51957">
        <w:rPr>
          <w:sz w:val="22"/>
        </w:rPr>
        <w:fldChar w:fldCharType="begin" w:fldLock="1"/>
      </w:r>
      <w:r w:rsidRPr="00A51957">
        <w:rPr>
          <w:sz w:val="22"/>
        </w:rPr>
        <w:instrText>ADDIN CSL_CITATION {"citationItems":[{"id":"ITEM-1","itemData":{"ISBN":"155570266X","author":[{"dropping-particle":"","family":"Wolfe","given":"Lisa A","non-dropping-particle":"","parse-names":false,"suffix":""}],"id":"ITEM-1","issued":{"date-parts":[["1997"]]},"publisher":"ERIC","title":"Library Public Relations, Promotions, and Communications: A How-To-Do-It Manual. How-To-Do-It Manuals for Librarians Number 75.","type":"book"},"locator":"4","suppress-author":1,"uris":["http://www.mendeley.com/documents/?uuid=954f6393-5813-441e-8559-12457b124d4f"]}],"mendeley":{"formattedCitation":"(1997, p. 4)","plainTextFormattedCitation":"(1997, p. 4)","previouslyFormattedCitation":"(1997, p. 4)"},"properties":{"noteIndex":0},"schema":"https://github.com/citation-style-language/schema/raw/master/csl-citation.json"}</w:instrText>
      </w:r>
      <w:r w:rsidRPr="00A51957">
        <w:rPr>
          <w:sz w:val="22"/>
        </w:rPr>
        <w:fldChar w:fldCharType="separate"/>
      </w:r>
      <w:r w:rsidRPr="00A51957">
        <w:rPr>
          <w:noProof/>
          <w:sz w:val="22"/>
        </w:rPr>
        <w:t>(1997, p. 4)</w:t>
      </w:r>
      <w:r w:rsidRPr="00A51957">
        <w:rPr>
          <w:sz w:val="22"/>
        </w:rPr>
        <w:fldChar w:fldCharType="end"/>
      </w:r>
      <w:r w:rsidRPr="00A51957">
        <w:rPr>
          <w:sz w:val="22"/>
        </w:rPr>
        <w:t xml:space="preserve">, librarianship of your values ring library, adopting programs and developing your service with the public relationships to their applications Location is given. In addition to these applications in the public negative, your attitudes away in the removal with the public relationships from their applications effective in a way are used </w:t>
      </w:r>
      <w:r w:rsidRPr="00A51957">
        <w:rPr>
          <w:sz w:val="22"/>
        </w:rPr>
        <w:fldChar w:fldCharType="begin" w:fldLock="1"/>
      </w:r>
      <w:r w:rsidRPr="00A51957">
        <w:rPr>
          <w:sz w:val="22"/>
        </w:rPr>
        <w:instrText>ADDIN CSL_CITATION {"citationItems":[{"id":"ITEM-1","itemData":{"author":[{"dropping-particle":"","family":"Akkaya","given":"Mehmet Ali","non-dropping-particle":"","parse-names":false,"suffix":""}],"container-title":"Türk Kütüphaneciliği","id":"ITEM-1","issue":"1","issued":{"date-parts":[["2013"]]},"page":"168-179","title":"Halk kütüphanelerinde halkla ilişkiler ve Narlıdere İlçe Halk Kütüphanesi örneği","type":"article-journal","volume":"27"},"locator":"172","uris":["http://www.mendeley.com/documents/?uuid=b579d2c6-69b9-4677-b33a-6630b1e7b3b6"]}],"mendeley":{"formattedCitation":"(Akkaya, 2013, p. 172)","plainTextFormattedCitation":"(Akkaya, 2013, p. 172)","previouslyFormattedCitation":"(Akkaya, 2013, p. 172)"},"properties":{"noteIndex":0},"schema":"https://github.com/citation-style-language/schema/raw/master/csl-citation.json"}</w:instrText>
      </w:r>
      <w:r w:rsidRPr="00A51957">
        <w:rPr>
          <w:sz w:val="22"/>
        </w:rPr>
        <w:fldChar w:fldCharType="separate"/>
      </w:r>
      <w:r w:rsidRPr="00A51957">
        <w:rPr>
          <w:noProof/>
          <w:sz w:val="22"/>
        </w:rPr>
        <w:t>(Akkaya, 2013, p. 172)</w:t>
      </w:r>
      <w:r w:rsidRPr="00A51957">
        <w:rPr>
          <w:sz w:val="22"/>
        </w:rPr>
        <w:fldChar w:fldCharType="end"/>
      </w:r>
      <w:r w:rsidRPr="00A51957">
        <w:rPr>
          <w:sz w:val="22"/>
        </w:rPr>
        <w:t>. In short, user-focused, favorable to the image owner and goodwill _ approach adopted a modern in Librarianship with the public relationships of applications approach indispensable a is the item.</w:t>
      </w:r>
    </w:p>
    <w:p w14:paraId="0AA192D5" w14:textId="77777777" w:rsidR="002C0F8E" w:rsidRPr="00A51957" w:rsidRDefault="002C0F8E" w:rsidP="00A51957">
      <w:pPr>
        <w:spacing w:after="0" w:line="264" w:lineRule="auto"/>
        <w:ind w:left="567" w:right="567" w:firstLine="0"/>
        <w:rPr>
          <w:sz w:val="22"/>
        </w:rPr>
      </w:pPr>
      <w:r w:rsidRPr="00A51957">
        <w:rPr>
          <w:sz w:val="22"/>
        </w:rPr>
        <w:lastRenderedPageBreak/>
        <w:t>Libraries, public relationships their tools use information its function in its place to reflect various events and participation incentives. _ In this context, in libraries with the public, your relationships activities and this your activities importance this way can be sorted:</w:t>
      </w:r>
    </w:p>
    <w:p w14:paraId="738AAD59" w14:textId="77777777" w:rsidR="002C0F8E" w:rsidRPr="00A51957" w:rsidRDefault="002C0F8E" w:rsidP="002C0F8E">
      <w:pPr>
        <w:spacing w:line="269" w:lineRule="auto"/>
        <w:ind w:left="0" w:firstLine="11"/>
        <w:rPr>
          <w:sz w:val="22"/>
        </w:rPr>
      </w:pPr>
    </w:p>
    <w:p w14:paraId="08FBDD74" w14:textId="6AF88D20" w:rsidR="002C0F8E" w:rsidRPr="00A51957" w:rsidRDefault="002C0F8E" w:rsidP="0084666F">
      <w:pPr>
        <w:spacing w:after="0" w:line="264" w:lineRule="auto"/>
        <w:ind w:left="567" w:right="567" w:firstLine="0"/>
        <w:rPr>
          <w:b/>
          <w:sz w:val="22"/>
        </w:rPr>
      </w:pPr>
      <w:r w:rsidRPr="00A51957">
        <w:rPr>
          <w:b/>
          <w:sz w:val="22"/>
        </w:rPr>
        <w:t xml:space="preserve">Figure 1: </w:t>
      </w:r>
      <w:r w:rsidRPr="00A51957">
        <w:rPr>
          <w:sz w:val="22"/>
        </w:rPr>
        <w:t>In Libraries with the public, Your relationships Activities and These Activities importance</w:t>
      </w:r>
    </w:p>
    <w:p w14:paraId="416B5A32" w14:textId="77777777" w:rsidR="002C0F8E" w:rsidRPr="00A51957" w:rsidRDefault="002C0F8E" w:rsidP="0084666F">
      <w:pPr>
        <w:spacing w:after="0" w:line="264" w:lineRule="auto"/>
        <w:ind w:left="567" w:right="567" w:firstLine="0"/>
        <w:rPr>
          <w:b/>
          <w:sz w:val="22"/>
        </w:rPr>
      </w:pPr>
    </w:p>
    <w:p w14:paraId="4E700CB3" w14:textId="4F9AEED1" w:rsidR="002C0F8E" w:rsidRPr="00A51957" w:rsidRDefault="002C0F8E" w:rsidP="0084666F">
      <w:pPr>
        <w:spacing w:after="0" w:line="264" w:lineRule="auto"/>
        <w:ind w:left="567" w:right="567" w:firstLine="0"/>
        <w:rPr>
          <w:sz w:val="22"/>
        </w:rPr>
      </w:pPr>
      <w:r w:rsidRPr="00A51957">
        <w:rPr>
          <w:noProof/>
          <w:sz w:val="22"/>
          <w:lang w:val="en-US" w:eastAsia="en-US"/>
        </w:rPr>
        <w:drawing>
          <wp:inline distT="0" distB="0" distL="0" distR="0" wp14:anchorId="4AAA1B33" wp14:editId="2617741B">
            <wp:extent cx="5010150" cy="2076450"/>
            <wp:effectExtent l="0" t="0" r="0" b="0"/>
            <wp:docPr id="9" name="Diyagram 9"/>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BA41561" w14:textId="34509C2F" w:rsidR="002C0F8E" w:rsidRPr="00A51957" w:rsidRDefault="002C0F8E" w:rsidP="0084666F">
      <w:pPr>
        <w:spacing w:after="0" w:line="264" w:lineRule="auto"/>
        <w:ind w:left="567" w:right="567" w:firstLine="0"/>
        <w:rPr>
          <w:sz w:val="22"/>
        </w:rPr>
      </w:pPr>
      <w:r w:rsidRPr="00A51957">
        <w:rPr>
          <w:b/>
          <w:sz w:val="22"/>
        </w:rPr>
        <w:t xml:space="preserve">Source: </w:t>
      </w:r>
      <w:r w:rsidRPr="00A51957">
        <w:rPr>
          <w:sz w:val="22"/>
        </w:rPr>
        <w:fldChar w:fldCharType="begin" w:fldLock="1"/>
      </w:r>
      <w:r w:rsidRPr="00A51957">
        <w:rPr>
          <w:sz w:val="22"/>
        </w:rPr>
        <w:instrText>ADDIN CSL_CITATION {"citationItems":[{"id":"ITEM-1","itemData":{"author":[{"dropping-particle":"","family":"Keten","given":"Burcu Bulut","non-dropping-particle":"","parse-names":false,"suffix":""}],"container-title":"Türk Kütüphaneciliği","id":"ITEM-1","issue":"1","issued":{"date-parts":[["2008"]]},"page":"129-134","title":"Türk Kütüphaneciler Derneği TKD Halkla İlişkiler Grubu HİG: Bir Sürekli Çalışma Grubunun Kuruluş Öyküsü","type":"article-journal","volume":"22"},"locator":"113","uris":["http://www.mendeley.com/documents/?uuid=fe3e4c95-35fc-4598-8835-2bd0cd5b261d"]},{"id":"ITEM-2","itemData":{"author":[{"dropping-particle":"","family":"Hazarika","given":"Tribeni","non-dropping-particle":"","parse-names":false,"suffix":""}],"container-title":"GRANTHAKUTI-A Peer Reviewed &amp; Refereed Annual Journal on Libraryand Information Science and Related Studies","id":"ITEM-2","issue":"1","issued":{"date-parts":[["2021"]]},"page":"120-127","title":"Public Relations in Library Extension Services","type":"article-journal","volume":"7"},"locator":"125-126","uris":["http://www.mendeley.com/documents/?uuid=7fc0dd10-67c1-4e82-94ad-acb22f4cd939"]}],"mendeley":{"formattedCitation":"(Hazarika, 2021, pp. 125–126; Keten, 2008, p. 113)","plainTextFormattedCitation":"(Hazarika, 2021, pp. 125–126; Keten, 2008, p. 113)","previouslyFormattedCitation":"(Hazarika, 2021, pp. 125–126; Keten, 2008, p. 113)"},"properties":{"noteIndex":0},"schema":"https://github.com/citation-style-language/schema/raw/master/csl-citation.json"}</w:instrText>
      </w:r>
      <w:r w:rsidRPr="00A51957">
        <w:rPr>
          <w:sz w:val="22"/>
        </w:rPr>
        <w:fldChar w:fldCharType="separate"/>
      </w:r>
      <w:r w:rsidRPr="00A51957">
        <w:rPr>
          <w:noProof/>
          <w:sz w:val="22"/>
        </w:rPr>
        <w:t>(Hazarika, 2021, pp. 125–126; Keten, 2008, p. 113)</w:t>
      </w:r>
      <w:r w:rsidRPr="00A51957">
        <w:rPr>
          <w:sz w:val="22"/>
        </w:rPr>
        <w:fldChar w:fldCharType="end"/>
      </w:r>
    </w:p>
    <w:p w14:paraId="138497CF" w14:textId="77777777" w:rsidR="00BB42D8" w:rsidRPr="00A51957" w:rsidRDefault="00BB42D8" w:rsidP="0084666F">
      <w:pPr>
        <w:spacing w:after="0" w:line="264" w:lineRule="auto"/>
        <w:ind w:left="567" w:right="567" w:firstLine="0"/>
        <w:rPr>
          <w:sz w:val="22"/>
        </w:rPr>
      </w:pPr>
    </w:p>
    <w:p w14:paraId="20D508BA" w14:textId="60C0A6C8" w:rsidR="002C0F8E" w:rsidRPr="00A51957" w:rsidRDefault="002C0F8E" w:rsidP="00A51957">
      <w:pPr>
        <w:spacing w:after="0" w:line="264" w:lineRule="auto"/>
        <w:ind w:left="567" w:right="567" w:firstLine="0"/>
        <w:rPr>
          <w:sz w:val="22"/>
          <w:lang w:val="en-GB"/>
        </w:rPr>
      </w:pPr>
      <w:r w:rsidRPr="00A51957">
        <w:rPr>
          <w:sz w:val="22"/>
        </w:rPr>
        <w:t xml:space="preserve">In libraries with the public relationships activities in the scope of library policies with the public by telling drying against prestige and reliability creates. It depends on the library with people between bonds by establishing information on the formation contribution provided. Therefore </w:t>
      </w:r>
      <w:r w:rsidRPr="00A51957">
        <w:rPr>
          <w:sz w:val="22"/>
          <w:lang w:val="en-GB"/>
        </w:rPr>
        <w:t>libraries from sources take advantage of incentive by being TRUE information TRUE on the ground access to society is gained.</w:t>
      </w:r>
    </w:p>
    <w:p w14:paraId="59CB248A" w14:textId="77777777" w:rsidR="00BB42D8" w:rsidRPr="00A51957" w:rsidRDefault="00BB42D8" w:rsidP="00A51957">
      <w:pPr>
        <w:spacing w:after="0" w:line="264" w:lineRule="auto"/>
        <w:ind w:left="567" w:right="567" w:firstLine="0"/>
        <w:rPr>
          <w:sz w:val="22"/>
        </w:rPr>
      </w:pPr>
    </w:p>
    <w:p w14:paraId="27BC7CEC" w14:textId="6145B2D3" w:rsidR="002C0F8E" w:rsidRPr="00A51957" w:rsidRDefault="002C0F8E" w:rsidP="00A51957">
      <w:pPr>
        <w:spacing w:after="0" w:line="264" w:lineRule="auto"/>
        <w:ind w:left="567" w:right="567" w:firstLine="0"/>
        <w:rPr>
          <w:b/>
          <w:i/>
          <w:sz w:val="22"/>
        </w:rPr>
      </w:pPr>
      <w:r w:rsidRPr="00A51957">
        <w:rPr>
          <w:b/>
          <w:i/>
          <w:sz w:val="22"/>
        </w:rPr>
        <w:t>Library week and with the public Relationships application Aspect Activity Management</w:t>
      </w:r>
    </w:p>
    <w:p w14:paraId="49EA29AF" w14:textId="77777777" w:rsidR="00BB42D8" w:rsidRPr="00A51957" w:rsidRDefault="00BB42D8" w:rsidP="00A51957">
      <w:pPr>
        <w:spacing w:after="0" w:line="264" w:lineRule="auto"/>
        <w:ind w:left="567" w:right="567" w:firstLine="0"/>
        <w:rPr>
          <w:b/>
          <w:i/>
          <w:sz w:val="22"/>
        </w:rPr>
      </w:pPr>
    </w:p>
    <w:p w14:paraId="051129CD" w14:textId="77777777" w:rsidR="002C0F8E" w:rsidRPr="00A51957" w:rsidRDefault="002C0F8E" w:rsidP="00A51957">
      <w:pPr>
        <w:shd w:val="clear" w:color="auto" w:fill="FFFFFF"/>
        <w:spacing w:after="0" w:line="264" w:lineRule="auto"/>
        <w:ind w:left="567" w:right="567" w:firstLine="0"/>
        <w:rPr>
          <w:sz w:val="22"/>
        </w:rPr>
      </w:pPr>
      <w:r w:rsidRPr="00A51957">
        <w:rPr>
          <w:sz w:val="22"/>
        </w:rPr>
        <w:t xml:space="preserve">In Türkiye, people go to libraries for library resources to use an incentive for the purpose; since 1964, this Last Monday of March every year, _ the day " Library as " week " has been celebrated. Library in weeks panels, conferences, seminars, and symposiums being organized; readers book and with the authors bringing together fairs are organized; award-winning competitions and draws </w:t>
      </w:r>
      <w:r w:rsidRPr="00A51957">
        <w:rPr>
          <w:sz w:val="22"/>
        </w:rPr>
        <w:fldChar w:fldCharType="begin" w:fldLock="1"/>
      </w:r>
      <w:r w:rsidRPr="00A51957">
        <w:rPr>
          <w:sz w:val="22"/>
        </w:rPr>
        <w:instrText>ADDIN CSL_CITATION {"citationItems":[{"id":"ITEM-1","itemData":{"URL":"http://www.kygm.gov.tr/ ","id":"ITEM-1","issued":{"date-parts":[["2022"]]},"title":"Kütüphaneler ve Yayımlar Genel Müdürlüğü","type":"webpage"},"uris":["http://www.mendeley.com/documents/?uuid=7e7e846f-c9f1-4cab-b39f-2fcd09dd048f"]}],"mendeley":{"formattedCitation":"(&lt;i&gt;Kütüphaneler ve Yayımlar Genel Müdürlüğü&lt;/i&gt;, 2022)","plainTextFormattedCitation":"(Kütüphaneler ve Yayımlar Genel Müdürlüğü, 2022)","previouslyFormattedCitation":"(&lt;i&gt;Kütüphaneler ve Yayımlar Genel Müdürlüğü&lt;/i&gt;, 2022)"},"properties":{"noteIndex":0},"schema":"https://github.com/citation-style-language/schema/raw/master/csl-citation.json"}</w:instrText>
      </w:r>
      <w:r w:rsidRPr="00A51957">
        <w:rPr>
          <w:sz w:val="22"/>
        </w:rPr>
        <w:fldChar w:fldCharType="separate"/>
      </w:r>
      <w:r w:rsidRPr="00A51957">
        <w:rPr>
          <w:noProof/>
          <w:sz w:val="22"/>
        </w:rPr>
        <w:t>(</w:t>
      </w:r>
      <w:r w:rsidRPr="00A51957">
        <w:rPr>
          <w:i/>
          <w:noProof/>
          <w:sz w:val="22"/>
        </w:rPr>
        <w:t>Kütüphaneler ve Yayımlar Genel Müdürlüğü</w:t>
      </w:r>
      <w:r w:rsidRPr="00A51957">
        <w:rPr>
          <w:noProof/>
          <w:sz w:val="22"/>
        </w:rPr>
        <w:t>, 2022)</w:t>
      </w:r>
      <w:r w:rsidRPr="00A51957">
        <w:rPr>
          <w:sz w:val="22"/>
        </w:rPr>
        <w:fldChar w:fldCharType="end"/>
      </w:r>
      <w:r w:rsidRPr="00A51957">
        <w:rPr>
          <w:sz w:val="22"/>
        </w:rPr>
        <w:t>.</w:t>
      </w:r>
    </w:p>
    <w:p w14:paraId="7E7D5C8F" w14:textId="77777777" w:rsidR="002C0F8E" w:rsidRPr="00A51957" w:rsidRDefault="002C0F8E" w:rsidP="00A51957">
      <w:pPr>
        <w:shd w:val="clear" w:color="auto" w:fill="FFFFFF"/>
        <w:spacing w:after="0" w:line="264" w:lineRule="auto"/>
        <w:ind w:left="567" w:right="567" w:firstLine="0"/>
        <w:rPr>
          <w:sz w:val="22"/>
        </w:rPr>
      </w:pPr>
      <w:r w:rsidRPr="00A51957">
        <w:rPr>
          <w:sz w:val="22"/>
        </w:rPr>
        <w:t xml:space="preserve">" Library Celebration of the Week with relating to Library your week Celebration Regulation, TR Official  Newspaper 17625, on March 6, 1982, prepared the purpose of your celebration, how and where that you can by the way public provisions contains. To the regulation by your celebrations responsibility and management, Culture and Tourism to the Ministry connected Libraries and Publications General Directorate with Turkish Librarians Association. This regulation purpose of the Constitution in line with cultural development democratic by ways to realize contribute found libraries citizens closely their recognition by providing more     lots to take advantage of recruitment for the purpose celebrated ' Library in the week to do activities to determine ." </w:t>
      </w:r>
      <w:r w:rsidRPr="00A51957">
        <w:rPr>
          <w:sz w:val="22"/>
        </w:rPr>
        <w:fldChar w:fldCharType="begin" w:fldLock="1"/>
      </w:r>
      <w:r w:rsidRPr="00A51957">
        <w:rPr>
          <w:sz w:val="22"/>
        </w:rPr>
        <w:instrText>ADDIN CSL_CITATION {"citationItems":[{"id":"ITEM-1","itemData":{"id":"ITEM-1","issued":{"date-parts":[["1982"]]},"title":"Kütüphane Haftasını Kutlama Yönetmeliği, T.C. Resmi Gazete","type":"report"},"uris":["http://www.mendeley.com/documents/?uuid=11192c0e-e17b-4d5d-b529-697042f2e178"]}],"mendeley":{"formattedCitation":"(&lt;i&gt;Kütüphane Haftasını Kutlama Yönetmeliği, T.C. Resmi Gazete&lt;/i&gt;, 1982)","plainTextFormattedCitation":"(Kütüphane Haftasını Kutlama Yönetmeliği, T.C. Resmi Gazete, 1982)","previouslyFormattedCitation":"(&lt;i&gt;Kütüphane Haftasını Kutlama Yönetmeliği, T.C. Resmi Gazete&lt;/i&gt;, 1982)"},"properties":{"noteIndex":0},"schema":"https://github.com/citation-style-language/schema/raw/master/csl-citation.json"}</w:instrText>
      </w:r>
      <w:r w:rsidRPr="00A51957">
        <w:rPr>
          <w:sz w:val="22"/>
        </w:rPr>
        <w:fldChar w:fldCharType="separate"/>
      </w:r>
      <w:r w:rsidRPr="00A51957">
        <w:rPr>
          <w:noProof/>
          <w:sz w:val="22"/>
        </w:rPr>
        <w:t>(</w:t>
      </w:r>
      <w:r w:rsidRPr="00A51957">
        <w:rPr>
          <w:i/>
          <w:noProof/>
          <w:sz w:val="22"/>
        </w:rPr>
        <w:t>Kütüphane Haftasını Kutlama Yönetmeliği, T.C. Resmi Gazete</w:t>
      </w:r>
      <w:r w:rsidRPr="00A51957">
        <w:rPr>
          <w:noProof/>
          <w:sz w:val="22"/>
        </w:rPr>
        <w:t>, 1982)</w:t>
      </w:r>
      <w:r w:rsidRPr="00A51957">
        <w:rPr>
          <w:sz w:val="22"/>
        </w:rPr>
        <w:fldChar w:fldCharType="end"/>
      </w:r>
      <w:r w:rsidRPr="00A51957">
        <w:rPr>
          <w:sz w:val="22"/>
        </w:rPr>
        <w:t>.</w:t>
      </w:r>
    </w:p>
    <w:p w14:paraId="2A54D7E8" w14:textId="77777777" w:rsidR="002C0F8E" w:rsidRPr="00A51957" w:rsidRDefault="002C0F8E" w:rsidP="00A51957">
      <w:pPr>
        <w:shd w:val="clear" w:color="auto" w:fill="FFFFFF"/>
        <w:spacing w:after="0" w:line="264" w:lineRule="auto"/>
        <w:ind w:left="567" w:right="567" w:firstLine="0"/>
        <w:rPr>
          <w:sz w:val="22"/>
        </w:rPr>
      </w:pPr>
      <w:r w:rsidRPr="00A51957">
        <w:rPr>
          <w:sz w:val="22"/>
        </w:rPr>
        <w:t>Formal newspaper in content in the center and upstate to do celebrations for the fundamentals and criteria. This way, the Location takes :</w:t>
      </w:r>
    </w:p>
    <w:p w14:paraId="13EB9FCC" w14:textId="77777777" w:rsidR="002C0F8E" w:rsidRPr="00A51957" w:rsidRDefault="002C0F8E" w:rsidP="00A51957">
      <w:pPr>
        <w:shd w:val="clear" w:color="auto" w:fill="FFFFFF"/>
        <w:spacing w:after="0" w:line="264" w:lineRule="auto"/>
        <w:ind w:left="567" w:right="567" w:firstLine="0"/>
        <w:rPr>
          <w:sz w:val="22"/>
        </w:rPr>
      </w:pPr>
      <w:r w:rsidRPr="00A51957">
        <w:rPr>
          <w:sz w:val="22"/>
        </w:rPr>
        <w:t xml:space="preserve">a) In the Center : </w:t>
      </w:r>
    </w:p>
    <w:p w14:paraId="515E17A5" w14:textId="77777777" w:rsidR="002C0F8E" w:rsidRPr="00A51957" w:rsidRDefault="002C0F8E" w:rsidP="00A51957">
      <w:pPr>
        <w:shd w:val="clear" w:color="auto" w:fill="FFFFFF"/>
        <w:spacing w:after="0" w:line="264" w:lineRule="auto"/>
        <w:ind w:left="567" w:right="567" w:firstLine="0"/>
        <w:rPr>
          <w:sz w:val="22"/>
        </w:rPr>
      </w:pPr>
      <w:r w:rsidRPr="00A51957">
        <w:rPr>
          <w:sz w:val="22"/>
        </w:rPr>
        <w:t xml:space="preserve">1. Library weeks, General by the directorate, library and librarianship their issues hand area on matters congress, symposium, etc. is regulated. All three of these meetings per year at </w:t>
      </w:r>
      <w:r w:rsidRPr="00A51957">
        <w:rPr>
          <w:sz w:val="22"/>
        </w:rPr>
        <w:lastRenderedPageBreak/>
        <w:t>an international level to be done for external countries reputed library of the authorities Invitation to be is worked.</w:t>
      </w:r>
    </w:p>
    <w:p w14:paraId="21BDFA2C" w14:textId="77777777" w:rsidR="002C0F8E" w:rsidRPr="00A51957" w:rsidRDefault="002C0F8E" w:rsidP="00A51957">
      <w:pPr>
        <w:shd w:val="clear" w:color="auto" w:fill="FFFFFF"/>
        <w:spacing w:after="0" w:line="264" w:lineRule="auto"/>
        <w:ind w:left="567" w:right="567" w:firstLine="0"/>
        <w:rPr>
          <w:sz w:val="22"/>
        </w:rPr>
      </w:pPr>
      <w:r w:rsidRPr="00A51957">
        <w:rPr>
          <w:sz w:val="22"/>
        </w:rPr>
        <w:t>2. One last year inside retired the one which... and in libraries 20 years worked the one which... to librarians one by one plate given.</w:t>
      </w:r>
    </w:p>
    <w:p w14:paraId="10332CAC" w14:textId="77777777" w:rsidR="002C0F8E" w:rsidRPr="00A51957" w:rsidRDefault="002C0F8E" w:rsidP="00A51957">
      <w:pPr>
        <w:shd w:val="clear" w:color="auto" w:fill="FFFFFF"/>
        <w:spacing w:after="0" w:line="264" w:lineRule="auto"/>
        <w:ind w:left="567" w:right="567" w:firstLine="0"/>
        <w:rPr>
          <w:sz w:val="22"/>
        </w:rPr>
      </w:pPr>
      <w:r w:rsidRPr="00A51957">
        <w:rPr>
          <w:sz w:val="22"/>
        </w:rPr>
        <w:t xml:space="preserve">b) In the countryside : </w:t>
      </w:r>
    </w:p>
    <w:p w14:paraId="16458F4A" w14:textId="77777777" w:rsidR="002C0F8E" w:rsidRPr="00A51957" w:rsidRDefault="002C0F8E" w:rsidP="00A51957">
      <w:pPr>
        <w:shd w:val="clear" w:color="auto" w:fill="FFFFFF"/>
        <w:spacing w:after="0" w:line="264" w:lineRule="auto"/>
        <w:ind w:left="567" w:right="567" w:firstLine="0"/>
        <w:rPr>
          <w:sz w:val="22"/>
        </w:rPr>
      </w:pPr>
      <w:r w:rsidRPr="00A51957">
        <w:rPr>
          <w:sz w:val="22"/>
        </w:rPr>
        <w:t>1. To the Ministry connected all new publications in libraries to readers introductory exhibitions are arranged,</w:t>
      </w:r>
    </w:p>
    <w:p w14:paraId="0596C455" w14:textId="77777777" w:rsidR="002C0F8E" w:rsidRPr="00A51957" w:rsidRDefault="002C0F8E" w:rsidP="00A51957">
      <w:pPr>
        <w:shd w:val="clear" w:color="auto" w:fill="FFFFFF"/>
        <w:spacing w:after="0" w:line="264" w:lineRule="auto"/>
        <w:ind w:left="567" w:right="567" w:firstLine="0"/>
        <w:rPr>
          <w:sz w:val="22"/>
        </w:rPr>
      </w:pPr>
      <w:r w:rsidRPr="00A51957">
        <w:rPr>
          <w:sz w:val="22"/>
        </w:rPr>
        <w:t>In the 2nd Exhibition, Atatürk and to their reforms belonging book and term your publications display for   an “Atatürk Corner ” leaves,</w:t>
      </w:r>
    </w:p>
    <w:p w14:paraId="03F69812" w14:textId="77777777" w:rsidR="002C0F8E" w:rsidRPr="00A51957" w:rsidRDefault="002C0F8E" w:rsidP="00A51957">
      <w:pPr>
        <w:shd w:val="clear" w:color="auto" w:fill="FFFFFF"/>
        <w:spacing w:after="0" w:line="264" w:lineRule="auto"/>
        <w:ind w:left="567" w:right="567" w:firstLine="0"/>
        <w:rPr>
          <w:sz w:val="22"/>
        </w:rPr>
      </w:pPr>
      <w:r w:rsidRPr="00A51957">
        <w:rPr>
          <w:sz w:val="22"/>
        </w:rPr>
        <w:t>3. Library staff with a meeting by making will be exhibited your books selection of the exhibition arrangement shape, opening program and week during will be given conferences it is decided and at the exhibition will be assigned employee detection is done,</w:t>
      </w:r>
    </w:p>
    <w:p w14:paraId="26349DF1" w14:textId="77777777" w:rsidR="002C0F8E" w:rsidRPr="00A51957" w:rsidRDefault="002C0F8E" w:rsidP="00A51957">
      <w:pPr>
        <w:shd w:val="clear" w:color="auto" w:fill="FFFFFF"/>
        <w:spacing w:after="0" w:line="264" w:lineRule="auto"/>
        <w:ind w:left="567" w:right="567" w:firstLine="0"/>
        <w:rPr>
          <w:sz w:val="22"/>
        </w:rPr>
      </w:pPr>
      <w:r w:rsidRPr="00A51957">
        <w:rPr>
          <w:sz w:val="22"/>
        </w:rPr>
        <w:t>4. Exhibit will be held your place cleaning, arrangement and your posters to the preparation a week previously starts,</w:t>
      </w:r>
    </w:p>
    <w:p w14:paraId="4B9BF141" w14:textId="77777777" w:rsidR="002C0F8E" w:rsidRPr="00A51957" w:rsidRDefault="002C0F8E" w:rsidP="00A51957">
      <w:pPr>
        <w:shd w:val="clear" w:color="auto" w:fill="FFFFFF"/>
        <w:spacing w:after="0" w:line="264" w:lineRule="auto"/>
        <w:ind w:left="567" w:right="567" w:firstLine="0"/>
        <w:rPr>
          <w:sz w:val="22"/>
        </w:rPr>
      </w:pPr>
      <w:r w:rsidRPr="00A51957">
        <w:rPr>
          <w:sz w:val="22"/>
        </w:rPr>
        <w:t>5. Exhibition to the opening of the library located your province protocol list in consideration by keeping concerned Invitation is done,</w:t>
      </w:r>
    </w:p>
    <w:p w14:paraId="38832820" w14:textId="77777777" w:rsidR="002C0F8E" w:rsidRPr="00A51957" w:rsidRDefault="002C0F8E" w:rsidP="00A51957">
      <w:pPr>
        <w:shd w:val="clear" w:color="auto" w:fill="FFFFFF"/>
        <w:spacing w:after="0" w:line="264" w:lineRule="auto"/>
        <w:ind w:left="567" w:right="567" w:firstLine="0"/>
        <w:rPr>
          <w:sz w:val="22"/>
        </w:rPr>
      </w:pPr>
      <w:r w:rsidRPr="00A51957">
        <w:rPr>
          <w:sz w:val="22"/>
        </w:rPr>
        <w:t>6. First and middle graduates your schools to the exhibition visit be programmed by preparing relating to places sent,</w:t>
      </w:r>
    </w:p>
    <w:p w14:paraId="1AA7217A" w14:textId="77777777" w:rsidR="002C0F8E" w:rsidRPr="00A51957" w:rsidRDefault="002C0F8E" w:rsidP="00A51957">
      <w:pPr>
        <w:shd w:val="clear" w:color="auto" w:fill="FFFFFF"/>
        <w:spacing w:after="0" w:line="264" w:lineRule="auto"/>
        <w:ind w:left="567" w:right="567" w:firstLine="0"/>
        <w:rPr>
          <w:sz w:val="22"/>
        </w:rPr>
      </w:pPr>
      <w:r w:rsidRPr="00A51957">
        <w:rPr>
          <w:sz w:val="22"/>
        </w:rPr>
        <w:t>7. Exhibition, very purposeful hall found in libraries this in the hall if reading _ from the halls take advantage of utilizing is prepared . from reading rooms utilization during the reader of your services not to be interrupted Caution is done,</w:t>
      </w:r>
    </w:p>
    <w:p w14:paraId="18BC1499" w14:textId="77777777" w:rsidR="002C0F8E" w:rsidRPr="00A51957" w:rsidRDefault="002C0F8E" w:rsidP="00A51957">
      <w:pPr>
        <w:shd w:val="clear" w:color="auto" w:fill="FFFFFF"/>
        <w:spacing w:after="0" w:line="264" w:lineRule="auto"/>
        <w:ind w:left="567" w:right="567" w:firstLine="0"/>
        <w:rPr>
          <w:sz w:val="22"/>
        </w:rPr>
      </w:pPr>
      <w:r w:rsidRPr="00A51957">
        <w:rPr>
          <w:sz w:val="22"/>
        </w:rPr>
        <w:t>8. Local from the possibilities using ( local newspapers, municipality speaker, TRT, etc.) located to the environment week with Relating to announcements is done,</w:t>
      </w:r>
    </w:p>
    <w:p w14:paraId="026EEBCE" w14:textId="77777777" w:rsidR="002C0F8E" w:rsidRPr="00A51957" w:rsidRDefault="002C0F8E" w:rsidP="00A51957">
      <w:pPr>
        <w:shd w:val="clear" w:color="auto" w:fill="FFFFFF"/>
        <w:spacing w:after="0" w:line="264" w:lineRule="auto"/>
        <w:ind w:left="567" w:right="567" w:firstLine="0"/>
        <w:rPr>
          <w:sz w:val="22"/>
        </w:rPr>
      </w:pPr>
      <w:r w:rsidRPr="00A51957">
        <w:rPr>
          <w:sz w:val="22"/>
        </w:rPr>
        <w:t>9. Library and book read my subjects working articles by preparing local in the newspapers their publication is provided,</w:t>
      </w:r>
    </w:p>
    <w:p w14:paraId="7458F67B" w14:textId="77777777" w:rsidR="002C0F8E" w:rsidRPr="00A51957" w:rsidRDefault="002C0F8E" w:rsidP="00A51957">
      <w:pPr>
        <w:shd w:val="clear" w:color="auto" w:fill="FFFFFF"/>
        <w:spacing w:after="0" w:line="264" w:lineRule="auto"/>
        <w:ind w:left="567" w:right="567" w:firstLine="0"/>
        <w:rPr>
          <w:sz w:val="22"/>
        </w:rPr>
      </w:pPr>
      <w:r w:rsidRPr="00A51957">
        <w:rPr>
          <w:sz w:val="22"/>
        </w:rPr>
        <w:t>10. Library around found other with organizations partnership by making necessary material (film and slide machines, films , posters, etc.) and week during trainer and cultural film and slide shows is arranged,</w:t>
      </w:r>
    </w:p>
    <w:p w14:paraId="13F4B2D1" w14:textId="77777777" w:rsidR="002C0F8E" w:rsidRPr="00A51957" w:rsidRDefault="002C0F8E" w:rsidP="00A51957">
      <w:pPr>
        <w:shd w:val="clear" w:color="auto" w:fill="FFFFFF"/>
        <w:spacing w:after="0" w:line="264" w:lineRule="auto"/>
        <w:ind w:left="567" w:right="567" w:firstLine="0"/>
        <w:rPr>
          <w:sz w:val="22"/>
        </w:rPr>
      </w:pPr>
      <w:r w:rsidRPr="00A51957">
        <w:rPr>
          <w:sz w:val="22"/>
        </w:rPr>
        <w:t>11. Week during in the library, ( building accessible if not appropriate the one which... other an on the ground ) around found other education and culture with their organization's partnership by making of the week the importance of will indicate conferences is given,</w:t>
      </w:r>
    </w:p>
    <w:p w14:paraId="2D7CB626" w14:textId="77777777" w:rsidR="002C0F8E" w:rsidRPr="00A51957" w:rsidRDefault="002C0F8E" w:rsidP="00A51957">
      <w:pPr>
        <w:shd w:val="clear" w:color="auto" w:fill="FFFFFF"/>
        <w:spacing w:after="0" w:line="264" w:lineRule="auto"/>
        <w:ind w:left="567" w:right="567" w:firstLine="0"/>
        <w:rPr>
          <w:sz w:val="22"/>
        </w:rPr>
      </w:pPr>
      <w:r w:rsidRPr="00A51957">
        <w:rPr>
          <w:sz w:val="22"/>
        </w:rPr>
        <w:t>12. Surrounding schools, other education, and cultural organizations with partnership buildings white library, and with book relating to various organizing competitions ( painting, composition, poetry, etc.) is provided,</w:t>
      </w:r>
    </w:p>
    <w:p w14:paraId="24648874" w14:textId="77777777" w:rsidR="002C0F8E" w:rsidRPr="00A51957" w:rsidRDefault="002C0F8E" w:rsidP="00A51957">
      <w:pPr>
        <w:shd w:val="clear" w:color="auto" w:fill="FFFFFF"/>
        <w:spacing w:after="0" w:line="264" w:lineRule="auto"/>
        <w:ind w:left="567" w:right="567" w:firstLine="0"/>
        <w:rPr>
          <w:sz w:val="22"/>
        </w:rPr>
      </w:pPr>
      <w:r w:rsidRPr="00A51957">
        <w:rPr>
          <w:sz w:val="22"/>
        </w:rPr>
        <w:t>13. Above stated activities and exhibition preparations for the studies two months ago are started.</w:t>
      </w:r>
    </w:p>
    <w:p w14:paraId="3FD389E8" w14:textId="77777777" w:rsidR="002C0F8E" w:rsidRPr="00A51957" w:rsidRDefault="002C0F8E" w:rsidP="00A51957">
      <w:pPr>
        <w:shd w:val="clear" w:color="auto" w:fill="FFFFFF"/>
        <w:spacing w:after="0" w:line="264" w:lineRule="auto"/>
        <w:ind w:left="567" w:right="567" w:firstLine="0"/>
        <w:rPr>
          <w:sz w:val="22"/>
        </w:rPr>
      </w:pPr>
      <w:r w:rsidRPr="00A51957">
        <w:rPr>
          <w:sz w:val="22"/>
        </w:rPr>
        <w:t xml:space="preserve">Library in the week held your activities prestige increase, more interest wake purpose with the public relationships from their applications. In this context Library, week activities planning and managed process with the public relationships specialists by activity components ( management, program, participant ) and installation ) suitable should be organized as </w:t>
      </w:r>
      <w:r w:rsidRPr="00A51957">
        <w:rPr>
          <w:sz w:val="22"/>
        </w:rPr>
        <w:fldChar w:fldCharType="begin" w:fldLock="1"/>
      </w:r>
      <w:r w:rsidRPr="00A51957">
        <w:rPr>
          <w:sz w:val="22"/>
        </w:rPr>
        <w:instrText>ADDIN CSL_CITATION {"citationItems":[{"id":"ITEM-1","itemData":{"author":[{"dropping-particle":"","family":"Getz","given":"Donald","non-dropping-particle":"","parse-names":false,"suffix":""}],"container-title":"Events beyond 2000: Setting the agenda, proceedings of the conference on events evaluation, research, and education","editor":[{"dropping-particle":"","family":"K. Jago","given":"&amp; A. J. Veal","non-dropping-particle":"","parse-names":false,"suffix":""}],"id":"ITEM-1","issued":{"date-parts":[["2000"]]},"page":"10-21","publisher":"University of Technology.","title":"Developing a research agenda for the event management field","type":"chapter"},"locator":"16","uris":["http://www.mendeley.com/documents/?uuid=e575cc18-a609-4e4a-b00c-3203b7ae3cf8"]}],"mendeley":{"formattedCitation":"(Getz, 2000, p. 16)","plainTextFormattedCitation":"(Getz, 2000, p. 16)","previouslyFormattedCitation":"(Getz, 2000, p. 16)"},"properties":{"noteIndex":0},"schema":"https://github.com/citation-style-language/schema/raw/master/csl-citation.json"}</w:instrText>
      </w:r>
      <w:r w:rsidRPr="00A51957">
        <w:rPr>
          <w:sz w:val="22"/>
        </w:rPr>
        <w:fldChar w:fldCharType="separate"/>
      </w:r>
      <w:r w:rsidRPr="00A51957">
        <w:rPr>
          <w:noProof/>
          <w:sz w:val="22"/>
        </w:rPr>
        <w:t>(Getz, 2000, p. 16)</w:t>
      </w:r>
      <w:r w:rsidRPr="00A51957">
        <w:rPr>
          <w:sz w:val="22"/>
        </w:rPr>
        <w:fldChar w:fldCharType="end"/>
      </w:r>
      <w:r w:rsidRPr="00A51957">
        <w:rPr>
          <w:sz w:val="22"/>
        </w:rPr>
        <w:t xml:space="preserve">. with the public, they are related of experts organized by this event a country or the region will affect mega event if the level aspect is characterized . in the media wide in proportion Location covering events significant event aspect while being named clear a theme around taking shape events qualified events aspect is defined. A place-associated events signature activity aspect while editing special a moment to celebrate organized for _ celebrations notable activity aspect classified </w:t>
      </w:r>
      <w:r w:rsidRPr="00A51957">
        <w:rPr>
          <w:sz w:val="22"/>
        </w:rPr>
        <w:fldChar w:fldCharType="begin" w:fldLock="1"/>
      </w:r>
      <w:r w:rsidRPr="00A51957">
        <w:rPr>
          <w:sz w:val="22"/>
        </w:rPr>
        <w:instrText>ADDIN CSL_CITATION {"citationItems":[{"id":"ITEM-1","itemData":{"author":[{"dropping-particle":"","family":"Wagen","given":"L ;","non-dropping-particle":"Van Der","parse-names":false,"suffix":""},{"dropping-particle":"","family":"White","given":"Lauren","non-dropping-particle":"","parse-names":false,"suffix":""}],"id":"ITEM-1","issued":{"date-parts":[["2002"]]},"publisher":"Englewood Cliffs","publisher-place":"Prentice Hall","title":"Event management: for tourism, cultural, business, and sporting events.","type":"book"},"locator":"7-10","uris":["http://www.mendeley.com/documents/?uuid=42646d98-2079-4ac6-99dd-e883ae3132f1"]}],"mendeley":{"formattedCitation":"(Van Der Wagen &amp; White, 2002, pp. 7–10)","plainTextFormattedCitation":"(Van Der Wagen &amp; White, 2002, pp. 7–10)","previouslyFormattedCitation":"(Van Der Wagen &amp; White, 2002, pp. 7–10)"},"properties":{"noteIndex":0},"schema":"https://github.com/citation-style-language/schema/raw/master/csl-citation.json"}</w:instrText>
      </w:r>
      <w:r w:rsidRPr="00A51957">
        <w:rPr>
          <w:sz w:val="22"/>
        </w:rPr>
        <w:fldChar w:fldCharType="separate"/>
      </w:r>
      <w:r w:rsidRPr="00A51957">
        <w:rPr>
          <w:noProof/>
          <w:sz w:val="22"/>
        </w:rPr>
        <w:t>(Van Der Wagen &amp; White, 2002, pp. 7–10)</w:t>
      </w:r>
      <w:r w:rsidRPr="00A51957">
        <w:rPr>
          <w:sz w:val="22"/>
        </w:rPr>
        <w:fldChar w:fldCharType="end"/>
      </w:r>
      <w:r w:rsidRPr="00A51957">
        <w:rPr>
          <w:sz w:val="22"/>
        </w:rPr>
        <w:t>. These event types affect areas differently because own in separate activity culture has developed can be said.</w:t>
      </w:r>
    </w:p>
    <w:p w14:paraId="315E52DD" w14:textId="77777777" w:rsidR="002C0F8E" w:rsidRPr="00A51957" w:rsidRDefault="002C0F8E" w:rsidP="00A51957">
      <w:pPr>
        <w:shd w:val="clear" w:color="auto" w:fill="FFFFFF"/>
        <w:spacing w:after="0" w:line="264" w:lineRule="auto"/>
        <w:ind w:left="567" w:right="567" w:firstLine="0"/>
        <w:rPr>
          <w:sz w:val="22"/>
        </w:rPr>
      </w:pPr>
      <w:r w:rsidRPr="00A51957">
        <w:rPr>
          <w:sz w:val="22"/>
        </w:rPr>
        <w:t xml:space="preserve">Events, community cultural, religious, or seasonal _ celebrations, including editable festivals. This event In addition to the concept; of notable cultural contributions, provides </w:t>
      </w:r>
      <w:r w:rsidRPr="00A51957">
        <w:rPr>
          <w:sz w:val="22"/>
        </w:rPr>
        <w:lastRenderedPageBreak/>
        <w:t xml:space="preserve">dance, cinema, theater, concerts, and competition </w:t>
      </w:r>
      <w:r w:rsidRPr="00A51957">
        <w:rPr>
          <w:sz w:val="22"/>
        </w:rPr>
        <w:fldChar w:fldCharType="begin" w:fldLock="1"/>
      </w:r>
      <w:r w:rsidRPr="00A51957">
        <w:rPr>
          <w:sz w:val="22"/>
        </w:rPr>
        <w:instrText>ADDIN CSL_CITATION {"citationItems":[{"id":"ITEM-1","itemData":{"author":[{"dropping-particle":"","family":"Ziakas","given":"V.","non-dropping-particle":"","parse-names":false,"suffix":""}],"id":"ITEM-1","issued":{"date-parts":[["2013"]]},"publisher":"Routledge","publisher-place":"New York","title":"Event portfolio planning and management: A holistic approach.","type":"book"},"locator":"93","uris":["http://www.mendeley.com/documents/?uuid=b5a08533-331d-4bea-8a05-228290e83a93"]},{"id":"ITEM-2","itemData":{"author":[{"dropping-particle":"","family":"Özkanal","given":"B.","non-dropping-particle":"","parse-names":false,"suffix":""}],"container-title":"Erciyes İletişim Dergisi,","id":"ITEM-2","issue":"3","issued":{"date-parts":[["2014"]]},"page":"12-26","title":"Bir Halkla İlişkiler Araci Olarak Kurumsal Etkinlikler: Anadolu Üniversitesi Örneği.","type":"article-journal","volume":"3"},"locator":"15","uris":["http://www.mendeley.com/documents/?uuid=a66f90a6-877c-43b1-93b7-dbf349339b19"]}],"mendeley":{"formattedCitation":"(Özkanal, 2014, p. 15; Ziakas, 2013, p. 93)","plainTextFormattedCitation":"(Özkanal, 2014, p. 15; Ziakas, 2013, p. 93)","previouslyFormattedCitation":"(Özkanal, 2014, p. 15; Ziakas, 2013, p. 93)"},"properties":{"noteIndex":0},"schema":"https://github.com/citation-style-language/schema/raw/master/csl-citation.json"}</w:instrText>
      </w:r>
      <w:r w:rsidRPr="00A51957">
        <w:rPr>
          <w:sz w:val="22"/>
        </w:rPr>
        <w:fldChar w:fldCharType="separate"/>
      </w:r>
      <w:r w:rsidRPr="00A51957">
        <w:rPr>
          <w:noProof/>
          <w:sz w:val="22"/>
        </w:rPr>
        <w:t>(Özkanal, 2014, p. 15; Ziakas, 2013, p. 93)</w:t>
      </w:r>
      <w:r w:rsidRPr="00A51957">
        <w:rPr>
          <w:sz w:val="22"/>
        </w:rPr>
        <w:fldChar w:fldCharType="end"/>
      </w:r>
      <w:r w:rsidRPr="00A51957">
        <w:rPr>
          <w:sz w:val="22"/>
        </w:rPr>
        <w:t xml:space="preserve">. </w:t>
      </w:r>
      <w:r w:rsidRPr="00A51957">
        <w:rPr>
          <w:sz w:val="22"/>
          <w:shd w:val="clear" w:color="auto" w:fill="FFFFFF"/>
        </w:rPr>
        <w:t xml:space="preserve">In addition to the scientific or work the world appeal, M.I.C.E events are also organized. M.I.C.E events include fairs, congresses, meetings, commercial shows, panels, and workshops as events Location </w:t>
      </w:r>
      <w:r w:rsidRPr="00A51957">
        <w:rPr>
          <w:sz w:val="22"/>
        </w:rPr>
        <w:t xml:space="preserve">takes </w:t>
      </w:r>
      <w:r w:rsidRPr="00A51957">
        <w:rPr>
          <w:sz w:val="22"/>
        </w:rPr>
        <w:fldChar w:fldCharType="begin" w:fldLock="1"/>
      </w:r>
      <w:r w:rsidRPr="00A51957">
        <w:rPr>
          <w:sz w:val="22"/>
        </w:rPr>
        <w:instrText>ADDIN CSL_CITATION {"citationItems":[{"id":"ITEM-1","itemData":{"author":[{"dropping-particle":"","family":"Arcodia","given":"C.","non-dropping-particle":"","parse-names":false,"suffix":""},{"dropping-particle":"","family":"Robb","given":"A.","non-dropping-particle":"","parse-names":false,"suffix":""}],"container-title":"Events beyond","id":"ITEM-1","issue":"4","issued":{"date-parts":[["2000"]]},"page":"154-160.","title":"A future for event management: A taxonomy of event management terms.","type":"article-journal","volume":"6"},"locator":"156","uris":["http://www.mendeley.com/documents/?uuid=9fec7e70-2848-4f3f-9b56-4b4adbf3ae15"]},{"id":"ITEM-2","itemData":{"ISSN":"-2667-4750","author":[{"dropping-particle":"","family":"Şahin","given":"Esen","non-dropping-particle":"","parse-names":false,"suffix":""},{"dropping-particle":"","family":"Karakullukcu","given":"Bayram","non-dropping-particle":"","parse-names":false,"suffix":""}],"container-title":"Journal","id":"ITEM-2","issue":"42.1","issued":{"date-parts":[["2019"]]},"note":"DO - T2 - Selçuk Üniversitesi Sosyal Bilimler Enstitüsü Dergisi","page":"248-268","title":"Event Marketing as A Form of Cultural Production and Its Relationship with City Marketing: The Case of Selcuklu Congress Center","type":"article-journal"},"locator":"249","uris":["http://www.mendeley.com/documents/?uuid=a714dba8-b3e3-4e49-a025-873483f5817f"]}],"mendeley":{"formattedCitation":"(Arcodia &amp; Robb, 2000, p. 156; Şahin &amp; Karakullukcu, 2019, p. 249)","plainTextFormattedCitation":"(Arcodia &amp; Robb, 2000, p. 156; Şahin &amp; Karakullukcu, 2019, p. 249)","previouslyFormattedCitation":"(Arcodia &amp; Robb, 2000, p. 156; Şahin &amp; Karakullukcu, 2019, p. 249)"},"properties":{"noteIndex":0},"schema":"https://github.com/citation-style-language/schema/raw/master/csl-citation.json"}</w:instrText>
      </w:r>
      <w:r w:rsidRPr="00A51957">
        <w:rPr>
          <w:sz w:val="22"/>
        </w:rPr>
        <w:fldChar w:fldCharType="separate"/>
      </w:r>
      <w:r w:rsidRPr="00A51957">
        <w:rPr>
          <w:noProof/>
          <w:sz w:val="22"/>
        </w:rPr>
        <w:t>(Arcodia &amp; Robb, 2000, p. 156; Şahin &amp; Karakullukcu, 2019, p. 249)</w:t>
      </w:r>
      <w:r w:rsidRPr="00A51957">
        <w:rPr>
          <w:sz w:val="22"/>
        </w:rPr>
        <w:fldChar w:fldCharType="end"/>
      </w:r>
      <w:r w:rsidRPr="00A51957">
        <w:rPr>
          <w:sz w:val="22"/>
        </w:rPr>
        <w:t>.</w:t>
      </w:r>
    </w:p>
    <w:p w14:paraId="0A9DAA00" w14:textId="77777777" w:rsidR="002C0F8E" w:rsidRPr="00A51957" w:rsidRDefault="002C0F8E" w:rsidP="00A51957">
      <w:pPr>
        <w:shd w:val="clear" w:color="auto" w:fill="FFFFFF"/>
        <w:spacing w:after="0" w:line="264" w:lineRule="auto"/>
        <w:ind w:left="567" w:right="567" w:firstLine="0"/>
        <w:rPr>
          <w:sz w:val="22"/>
        </w:rPr>
      </w:pPr>
      <w:r w:rsidRPr="00A51957">
        <w:rPr>
          <w:sz w:val="22"/>
        </w:rPr>
        <w:t>Library week, events in the scope of held your activities content when examined held events this way can be grouped :</w:t>
      </w:r>
    </w:p>
    <w:p w14:paraId="5D8F80F0" w14:textId="77777777" w:rsidR="002C0F8E" w:rsidRPr="00A51957" w:rsidRDefault="002C0F8E" w:rsidP="002C0F8E">
      <w:pPr>
        <w:shd w:val="clear" w:color="auto" w:fill="FFFFFF"/>
        <w:spacing w:after="60" w:line="276" w:lineRule="auto"/>
        <w:rPr>
          <w:sz w:val="22"/>
        </w:rPr>
      </w:pPr>
    </w:p>
    <w:p w14:paraId="279329EB" w14:textId="7CBB30EB" w:rsidR="002C0F8E" w:rsidRPr="00A51957" w:rsidRDefault="00BB42D8" w:rsidP="0084666F">
      <w:pPr>
        <w:shd w:val="clear" w:color="auto" w:fill="FFFFFF"/>
        <w:spacing w:after="0" w:line="264" w:lineRule="auto"/>
        <w:ind w:left="567" w:right="567"/>
        <w:rPr>
          <w:b/>
          <w:sz w:val="22"/>
        </w:rPr>
      </w:pPr>
      <w:r w:rsidRPr="00A51957">
        <w:rPr>
          <w:b/>
          <w:sz w:val="22"/>
        </w:rPr>
        <w:t xml:space="preserve">Figure 2: </w:t>
      </w:r>
      <w:r w:rsidR="002C0F8E" w:rsidRPr="00A51957">
        <w:rPr>
          <w:sz w:val="22"/>
        </w:rPr>
        <w:t>Librarianship week Events</w:t>
      </w:r>
    </w:p>
    <w:p w14:paraId="53BBDA09" w14:textId="77777777" w:rsidR="002C0F8E" w:rsidRPr="00A51957" w:rsidRDefault="002C0F8E" w:rsidP="0084666F">
      <w:pPr>
        <w:shd w:val="clear" w:color="auto" w:fill="FFFFFF"/>
        <w:spacing w:after="0" w:line="264" w:lineRule="auto"/>
        <w:ind w:left="567" w:right="567"/>
        <w:rPr>
          <w:sz w:val="22"/>
        </w:rPr>
      </w:pPr>
    </w:p>
    <w:p w14:paraId="68A877EA" w14:textId="413D87C8" w:rsidR="002C0F8E" w:rsidRPr="00A51957" w:rsidRDefault="002C0F8E" w:rsidP="0084666F">
      <w:pPr>
        <w:shd w:val="clear" w:color="auto" w:fill="FFFFFF"/>
        <w:spacing w:after="0" w:line="264" w:lineRule="auto"/>
        <w:ind w:left="567" w:right="567"/>
        <w:rPr>
          <w:sz w:val="22"/>
        </w:rPr>
      </w:pPr>
      <w:r w:rsidRPr="00A51957">
        <w:rPr>
          <w:noProof/>
          <w:sz w:val="22"/>
          <w:lang w:val="en-US" w:eastAsia="en-US"/>
        </w:rPr>
        <w:drawing>
          <wp:inline distT="0" distB="0" distL="0" distR="0" wp14:anchorId="7AE25B4D" wp14:editId="0B48E548">
            <wp:extent cx="4991100" cy="2828925"/>
            <wp:effectExtent l="0" t="0" r="0" b="47625"/>
            <wp:docPr id="8" name="Diyagram 8"/>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220D3463" w14:textId="5FD0CFF2" w:rsidR="002C0F8E" w:rsidRPr="00A51957" w:rsidRDefault="002C0F8E" w:rsidP="0084666F">
      <w:pPr>
        <w:shd w:val="clear" w:color="auto" w:fill="FFFFFF"/>
        <w:spacing w:after="0" w:line="264" w:lineRule="auto"/>
        <w:ind w:left="567" w:right="567" w:hanging="11"/>
        <w:rPr>
          <w:sz w:val="22"/>
        </w:rPr>
      </w:pPr>
      <w:r w:rsidRPr="00A51957">
        <w:rPr>
          <w:b/>
          <w:sz w:val="22"/>
        </w:rPr>
        <w:t xml:space="preserve">Source: </w:t>
      </w:r>
      <w:r w:rsidRPr="00A51957">
        <w:rPr>
          <w:sz w:val="22"/>
        </w:rPr>
        <w:fldChar w:fldCharType="begin" w:fldLock="1"/>
      </w:r>
      <w:r w:rsidRPr="00A51957">
        <w:rPr>
          <w:sz w:val="22"/>
        </w:rPr>
        <w:instrText>ADDIN CSL_CITATION {"citationItems":[{"id":"ITEM-1","itemData":{"ISSN":"2150-6698","author":[{"dropping-particle":"","family":"Benefiel","given":"Candace R","non-dropping-particle":"","parse-names":false,"suffix":""},{"dropping-particle":"","family":"LaGrange","given":"Johanne","non-dropping-particle":"","parse-names":false,"suffix":""},{"dropping-particle":"","family":"Conturbia","given":"Sandra","non-dropping-particle":"da","parse-names":false,"suffix":""}],"container-title":"College &amp; Research Libraries News","id":"ITEM-1","issue":"2","issued":{"date-parts":[["1992"]]},"page":"85-89","title":"Fun, friends, and good pr: Celebrating National Library Week in an academic library","type":"article-journal","volume":"53"},"locator":"86","uris":["http://www.mendeley.com/documents/?uuid=81cf659d-cd79-419b-8219-17653dcdaa87"]},{"id":"ITEM-2","itemData":{"author":[{"dropping-particle":"","family":"Karadeniz","given":"Şenol","non-dropping-particle":"","parse-names":false,"suffix":""}],"container-title":"Türk Kütüphaneciliği","id":"ITEM-2","issue":"1","issued":{"date-parts":[["2013"]]},"page":"223-224","title":"49. Kütüphane Haftası’nın Ardından","type":"article-journal","volume":"27"},"locator":"223-224","uris":["http://www.mendeley.com/documents/?uuid=5d28643d-b4d8-4d38-958d-2a6d09ba019c"]}],"mendeley":{"formattedCitation":"(Benefiel et al., 1992, p. 86; Karadeniz, 2013, pp. 223–224)","plainTextFormattedCitation":"(Benefiel et al., 1992, p. 86; Karadeniz, 2013, pp. 223–224)","previouslyFormattedCitation":"(Benefiel et al., 1992, p. 86; Karadeniz, 2013, pp. 223–224)"},"properties":{"noteIndex":0},"schema":"https://github.com/citation-style-language/schema/raw/master/csl-citation.json"}</w:instrText>
      </w:r>
      <w:r w:rsidRPr="00A51957">
        <w:rPr>
          <w:sz w:val="22"/>
        </w:rPr>
        <w:fldChar w:fldCharType="separate"/>
      </w:r>
      <w:r w:rsidRPr="00A51957">
        <w:rPr>
          <w:noProof/>
          <w:sz w:val="22"/>
        </w:rPr>
        <w:t>(Benefiel et al., 1992, p. 86; Karadeniz, 2013, pp. 223–224)</w:t>
      </w:r>
      <w:r w:rsidRPr="00A51957">
        <w:rPr>
          <w:sz w:val="22"/>
        </w:rPr>
        <w:fldChar w:fldCharType="end"/>
      </w:r>
      <w:r w:rsidRPr="00A51957">
        <w:rPr>
          <w:sz w:val="22"/>
        </w:rPr>
        <w:t xml:space="preserve"> </w:t>
      </w:r>
    </w:p>
    <w:p w14:paraId="68C668E1" w14:textId="77777777" w:rsidR="00BB42D8" w:rsidRPr="00A51957" w:rsidRDefault="00BB42D8" w:rsidP="0084666F">
      <w:pPr>
        <w:shd w:val="clear" w:color="auto" w:fill="FFFFFF"/>
        <w:spacing w:after="0" w:line="264" w:lineRule="auto"/>
        <w:ind w:left="567" w:right="567" w:hanging="11"/>
        <w:rPr>
          <w:sz w:val="22"/>
        </w:rPr>
      </w:pPr>
    </w:p>
    <w:p w14:paraId="6F9F6E69" w14:textId="1EB26425" w:rsidR="002C0F8E" w:rsidRPr="00A51957" w:rsidRDefault="002C0F8E" w:rsidP="00A51957">
      <w:pPr>
        <w:spacing w:after="0" w:line="264" w:lineRule="auto"/>
        <w:ind w:left="567" w:right="567" w:firstLine="0"/>
        <w:rPr>
          <w:sz w:val="22"/>
        </w:rPr>
      </w:pPr>
      <w:r w:rsidRPr="00A51957">
        <w:rPr>
          <w:sz w:val="22"/>
        </w:rPr>
        <w:t xml:space="preserve">To Yılmaz According to </w:t>
      </w:r>
      <w:r w:rsidRPr="00A51957">
        <w:rPr>
          <w:sz w:val="22"/>
        </w:rPr>
        <w:fldChar w:fldCharType="begin" w:fldLock="1"/>
      </w:r>
      <w:r w:rsidRPr="00A51957">
        <w:rPr>
          <w:sz w:val="22"/>
        </w:rPr>
        <w:instrText>ADDIN CSL_CITATION {"citationItems":[{"id":"ITEM-1","itemData":{"ISSN":"-2147-9682","author":[{"dropping-particle":"","family":"Yılmaz","given":"Erol","non-dropping-particle":"","parse-names":false,"suffix":""}],"container-title":"Türk Kütüphaneciliği","id":"ITEM-1","issue":"1","issued":{"date-parts":[["2010"]]},"note":"DO - T2 - Türk Kütüphaneciliği","page":"130-143","title":"Reconsidering the Library Week","type":"article-journal","volume":"24"},"locator":"133-139","suppress-author":1,"uris":["http://www.mendeley.com/documents/?uuid=3d3b0ce4-552c-4188-a7a4-2c415a67410f"]}],"mendeley":{"formattedCitation":"(2010, pp. 133–139)","plainTextFormattedCitation":"(2010, pp. 133–139)","previouslyFormattedCitation":"(2010, pp. 133–139)"},"properties":{"noteIndex":0},"schema":"https://github.com/citation-style-language/schema/raw/master/csl-citation.json"}</w:instrText>
      </w:r>
      <w:r w:rsidRPr="00A51957">
        <w:rPr>
          <w:sz w:val="22"/>
        </w:rPr>
        <w:fldChar w:fldCharType="separate"/>
      </w:r>
      <w:r w:rsidRPr="00A51957">
        <w:rPr>
          <w:noProof/>
          <w:sz w:val="22"/>
        </w:rPr>
        <w:t>(2010, pp. 133–139)</w:t>
      </w:r>
      <w:r w:rsidRPr="00A51957">
        <w:rPr>
          <w:sz w:val="22"/>
        </w:rPr>
        <w:fldChar w:fldCharType="end"/>
      </w:r>
      <w:r w:rsidRPr="00A51957">
        <w:rPr>
          <w:sz w:val="22"/>
        </w:rPr>
        <w:t xml:space="preserve">, Library in the week to do your activities to scale increasingly is essential. Therefore this event, libraries, and information services in terms of in society an awareness if not created, request increase if not available, libraries your presence either will be questioned or virtualized. _ For this reason, the Library week to do your activities contents, " awareness to the purpose of " creation " appropriate being condition because you carry quite is critical </w:t>
      </w:r>
      <w:r w:rsidRPr="00A51957">
        <w:rPr>
          <w:sz w:val="22"/>
        </w:rPr>
        <w:fldChar w:fldCharType="begin" w:fldLock="1"/>
      </w:r>
      <w:r w:rsidRPr="00A51957">
        <w:rPr>
          <w:sz w:val="22"/>
        </w:rPr>
        <w:instrText>ADDIN CSL_CITATION {"citationItems":[{"id":"ITEM-1","itemData":{"ISSN":"1301-5737","author":[{"dropping-particle":"","family":"Yılmaz","given":"B.","non-dropping-particle":"","parse-names":false,"suffix":""}],"container-title":"Hacettepe Üniversitesi Edebiyat Fakültesi Dergisi","id":"ITEM-1","issue":"2","issued":{"date-parts":[["2003"]]},"page":"11-29","title":"Toplumsal iletişim ve Kütüphane","type":"article-journal","volume":"20"},"locator":"23","suppress-author":1,"uris":["http://www.mendeley.com/documents/?uuid=22a7a358-baad-4d74-8d26-fb74b1b571be"]}],"mendeley":{"formattedCitation":"(2003, p. 23)","manualFormatting":"(Yılmaz, 2003, p. 23)","plainTextFormattedCitation":"(2003, p. 23)","previouslyFormattedCitation":"(2003, p. 23)"},"properties":{"noteIndex":0},"schema":"https://github.com/citation-style-language/schema/raw/master/csl-citation.json"}</w:instrText>
      </w:r>
      <w:r w:rsidRPr="00A51957">
        <w:rPr>
          <w:sz w:val="22"/>
        </w:rPr>
        <w:fldChar w:fldCharType="separate"/>
      </w:r>
      <w:r w:rsidRPr="00A51957">
        <w:rPr>
          <w:noProof/>
          <w:sz w:val="22"/>
        </w:rPr>
        <w:t>(Yılmaz, 2003, p. 23)</w:t>
      </w:r>
      <w:r w:rsidRPr="00A51957">
        <w:rPr>
          <w:sz w:val="22"/>
        </w:rPr>
        <w:fldChar w:fldCharType="end"/>
      </w:r>
      <w:r w:rsidRPr="00A51957">
        <w:rPr>
          <w:sz w:val="22"/>
        </w:rPr>
        <w:t xml:space="preserve">. Mission outside all types made activity aim to the audience to reach an obstacle. _ your purpose assimilation and Formal in the newspaper materialized celebration to the fundamentals loyal stay; with the public relationships tools design with media communication etc. aim in line with should be planned </w:t>
      </w:r>
      <w:r w:rsidRPr="00A51957">
        <w:rPr>
          <w:sz w:val="22"/>
        </w:rPr>
        <w:fldChar w:fldCharType="begin" w:fldLock="1"/>
      </w:r>
      <w:r w:rsidRPr="00A51957">
        <w:rPr>
          <w:sz w:val="22"/>
        </w:rPr>
        <w:instrText>ADDIN CSL_CITATION {"citationItems":[{"id":"ITEM-1","itemData":{"ISSN":"-2148-8673","author":[{"dropping-particle":"","family":"Aladağ","given":"Hilmi Hüseyin","non-dropping-particle":"","parse-names":false,"suffix":""}],"container-title":"International Journal of Social and Educational Sciences","id":"ITEM-1","issue":"12","issued":{"date-parts":[["2019"]]},"note":"DO - T2 - Uluslararası Sosyal ve Eğitim Bilimleri Dergisi","page":"133-147","title":"In Our History of Library after 1960s; Analysis of Some “Library Week” Posters in The Framework of Roland Barthes’s Semiotics Method","type":"article-journal","volume":"6"},"locator":"135-136","uris":["http://www.mendeley.com/documents/?uuid=b69f66cb-dced-4e81-98eb-e5996b9421f6"]}],"mendeley":{"formattedCitation":"(Aladağ, 2019, pp. 135–136)","plainTextFormattedCitation":"(Aladağ, 2019, pp. 135–136)","previouslyFormattedCitation":"(Aladağ, 2019, pp. 135–136)"},"properties":{"noteIndex":0},"schema":"https://github.com/citation-style-language/schema/raw/master/csl-citation.json"}</w:instrText>
      </w:r>
      <w:r w:rsidRPr="00A51957">
        <w:rPr>
          <w:sz w:val="22"/>
        </w:rPr>
        <w:fldChar w:fldCharType="separate"/>
      </w:r>
      <w:r w:rsidRPr="00A51957">
        <w:rPr>
          <w:noProof/>
          <w:sz w:val="22"/>
        </w:rPr>
        <w:t>(Aladağ, 2019, pp. 135–136)</w:t>
      </w:r>
      <w:r w:rsidRPr="00A51957">
        <w:rPr>
          <w:sz w:val="22"/>
        </w:rPr>
        <w:fldChar w:fldCharType="end"/>
      </w:r>
      <w:r w:rsidRPr="00A51957">
        <w:rPr>
          <w:sz w:val="22"/>
        </w:rPr>
        <w:t>.</w:t>
      </w:r>
    </w:p>
    <w:p w14:paraId="3CB8A234" w14:textId="77777777" w:rsidR="00BB42D8" w:rsidRPr="00A51957" w:rsidRDefault="00BB42D8" w:rsidP="00A51957">
      <w:pPr>
        <w:spacing w:after="0" w:line="264" w:lineRule="auto"/>
        <w:ind w:left="567" w:right="567" w:firstLine="0"/>
        <w:rPr>
          <w:sz w:val="22"/>
        </w:rPr>
      </w:pPr>
    </w:p>
    <w:p w14:paraId="525BB80A" w14:textId="123378AA" w:rsidR="002C0F8E" w:rsidRPr="00A51957" w:rsidRDefault="002C0F8E" w:rsidP="00A51957">
      <w:pPr>
        <w:spacing w:after="0" w:line="264" w:lineRule="auto"/>
        <w:ind w:left="567" w:right="567" w:firstLine="0"/>
        <w:rPr>
          <w:b/>
          <w:bCs/>
          <w:sz w:val="22"/>
        </w:rPr>
      </w:pPr>
      <w:r w:rsidRPr="00A51957">
        <w:rPr>
          <w:b/>
          <w:bCs/>
          <w:sz w:val="22"/>
        </w:rPr>
        <w:t>Method</w:t>
      </w:r>
    </w:p>
    <w:p w14:paraId="5BA8C814" w14:textId="77777777" w:rsidR="00BB42D8" w:rsidRPr="00A51957" w:rsidRDefault="00BB42D8" w:rsidP="00A51957">
      <w:pPr>
        <w:spacing w:after="0" w:line="264" w:lineRule="auto"/>
        <w:ind w:left="567" w:right="567" w:firstLine="0"/>
        <w:rPr>
          <w:b/>
          <w:bCs/>
          <w:sz w:val="22"/>
        </w:rPr>
      </w:pPr>
    </w:p>
    <w:p w14:paraId="23B04841" w14:textId="77777777" w:rsidR="002C0F8E" w:rsidRPr="00A51957" w:rsidRDefault="002C0F8E" w:rsidP="00A51957">
      <w:pPr>
        <w:spacing w:after="0" w:line="264" w:lineRule="auto"/>
        <w:ind w:left="567" w:right="567" w:firstLine="0"/>
        <w:rPr>
          <w:sz w:val="22"/>
        </w:rPr>
      </w:pPr>
      <w:r w:rsidRPr="00A51957">
        <w:rPr>
          <w:sz w:val="22"/>
        </w:rPr>
        <w:t xml:space="preserve">In this research Turkish Librarianship Association by Librarianship in the week held events contents analysis by the method scrutinized. Contents analysis, coding, and coded data analysis do not process by being together a subject on you trends detection to make for </w:t>
      </w:r>
      <w:r w:rsidRPr="00A51957">
        <w:rPr>
          <w:sz w:val="22"/>
        </w:rPr>
        <w:fldChar w:fldCharType="begin" w:fldLock="1"/>
      </w:r>
      <w:r w:rsidRPr="00A51957">
        <w:rPr>
          <w:sz w:val="22"/>
        </w:rPr>
        <w:instrText>ADDIN CSL_CITATION {"citationItems":[{"id":"ITEM-1","itemData":{"DOI":"https://doi.org/10.1016/0740-8188(94)90026-4","ISSN":"0740-8188","abstract":"This review examines the basic tenets of qualitative or naturalistic methods in terms of their original grounding in the basic social sciences and their value to library and information science research. Examination of the five key points provides the understanding needed to move from contemplation to use of these methods: the research problem, data gathering, content analysis, theory development, and validity techniques.","author":[{"dropping-particle":"","family":"Westbrook","given":"Lynn","non-dropping-particle":"","parse-names":false,"suffix":""}],"container-title":"Library &amp; Information Science Research","id":"ITEM-1","issue":"3","issued":{"date-parts":[["1994"]]},"page":"241-254","title":"Qualitative research methods: A review of major stages, data analysis techniques, and quality controls","type":"article-journal","volume":"16"},"locator":"248","uris":["http://www.mendeley.com/documents/?uuid=b82e3de2-5a56-4c85-932c-bcf56e1a937e"]},{"id":"ITEM-2","itemData":{"author":[{"dropping-particle":"","family":"Ültay , E., Akyurt, H., &amp; Ültay","given":"N.","non-dropping-particle":"","parse-names":false,"suffix":""}],"container-title":"IBAD Journal of Social Sciences","id":"ITEM-2","issue":"10","issued":{"date-parts":[["2021"]]},"page":"188-201.","title":"Descriptive content analysis in social sciences .","type":"article-journal"},"locator":"190","uris":["http://www.mendeley.com/documents/?uuid=0b4332c4-e398-465c-bb69-b5e351f786f1"]}],"mendeley":{"formattedCitation":"(Ültay , E., Akyurt, H., &amp; Ültay, 2021, p. 190; Westbrook, 1994, p. 248)","plainTextFormattedCitation":"(Ültay , E., Akyurt, H., &amp; Ültay, 2021, p. 190; Westbrook, 1994, p. 248)","previouslyFormattedCitation":"(Ültay , E., Akyurt, H., &amp; Ültay, 2021, p. 190; Westbrook, 1994, p. 248)"},"properties":{"noteIndex":0},"schema":"https://github.com/citation-style-language/schema/raw/master/csl-citation.json"}</w:instrText>
      </w:r>
      <w:r w:rsidRPr="00A51957">
        <w:rPr>
          <w:sz w:val="22"/>
        </w:rPr>
        <w:fldChar w:fldCharType="separate"/>
      </w:r>
      <w:r w:rsidRPr="00A51957">
        <w:rPr>
          <w:noProof/>
          <w:sz w:val="22"/>
        </w:rPr>
        <w:t>(Ültay , E., Akyurt, H., &amp; Ültay, 2021, p. 190; Westbrook, 1994, p. 248)</w:t>
      </w:r>
      <w:r w:rsidRPr="00A51957">
        <w:rPr>
          <w:sz w:val="22"/>
        </w:rPr>
        <w:fldChar w:fldCharType="end"/>
      </w:r>
      <w:r w:rsidRPr="00A51957">
        <w:rPr>
          <w:sz w:val="22"/>
        </w:rPr>
        <w:t xml:space="preserve">. This research on the method's primary principles of systematicity, objectivity, and generality </w:t>
      </w:r>
      <w:r w:rsidRPr="00A51957">
        <w:rPr>
          <w:sz w:val="22"/>
        </w:rPr>
        <w:fldChar w:fldCharType="begin" w:fldLock="1"/>
      </w:r>
      <w:r w:rsidRPr="00A51957">
        <w:rPr>
          <w:sz w:val="22"/>
        </w:rPr>
        <w:instrText>ADDIN CSL_CITATION {"citationItems":[{"id":"ITEM-1","itemData":{"author":[{"dropping-particle":"","family":"Hepkul","given":"Ayşe","non-dropping-particle":"","parse-names":false,"suffix":""}],"container-title":"Anadolu Üniversitesi İktisadi ve İdari Bilimler Fakültesi Dergisi","id":"ITEM-1","issue":"1","issued":{"date-parts":[["2002"]]},"page":"1-12","title":"Bir Sosyal Bilim Araştırma Yöntemi Olarak İçerik Analizi","type":"article-journal","volume":"18"},"locator":"4","uris":["http://www.mendeley.com/documents/?uuid=24a85cd6-a792-4b44-b678-8b37dd6cd45f"]}],"mendeley":{"formattedCitation":"(Hepkul, 2002, p. 4)","plainTextFormattedCitation":"(Hepkul, 2002, p. 4)","previouslyFormattedCitation":"(Hepkul, 2002, p. 4)"},"properties":{"noteIndex":0},"schema":"https://github.com/citation-style-language/schema/raw/master/csl-citation.json"}</w:instrText>
      </w:r>
      <w:r w:rsidRPr="00A51957">
        <w:rPr>
          <w:sz w:val="22"/>
        </w:rPr>
        <w:fldChar w:fldCharType="separate"/>
      </w:r>
      <w:r w:rsidRPr="00A51957">
        <w:rPr>
          <w:noProof/>
          <w:sz w:val="22"/>
        </w:rPr>
        <w:t>(Hepkul, 2002, p. 4)</w:t>
      </w:r>
      <w:r w:rsidRPr="00A51957">
        <w:rPr>
          <w:sz w:val="22"/>
        </w:rPr>
        <w:fldChar w:fldCharType="end"/>
      </w:r>
      <w:r w:rsidRPr="00A51957">
        <w:rPr>
          <w:sz w:val="22"/>
        </w:rPr>
        <w:t xml:space="preserve"> .. Moreover,  acording to Lune and Berg </w:t>
      </w:r>
      <w:r w:rsidRPr="00A51957">
        <w:rPr>
          <w:sz w:val="22"/>
        </w:rPr>
        <w:fldChar w:fldCharType="begin" w:fldLock="1"/>
      </w:r>
      <w:r w:rsidRPr="00A51957">
        <w:rPr>
          <w:sz w:val="22"/>
        </w:rPr>
        <w:instrText>ADDIN CSL_CITATION {"citationItems":[{"id":"ITEM-1","itemData":{"ISBN":"9780134202136","abstract":"Qualitative Research Methods - collection, organization, and analysis strategies This text shows novice researchers how to design, collect, and analyze qualitative data and then present their results to the scientific community. The book stresses the importance of ethics in research and taking the time to properly design and think through any research endeavor. Learning Goals Upon completing this book, readers should be able to: Effectively design, collect, organize, and analyze data and then to present results to the scientific community Use the Internet as both a resource and a means for accessing qualitative data Explore current issues in the world of researchers, which include a serious concern about ethical behavior and protocols in research and a more reflexive and sensitive role for the researcher Recognize the importance of ethical concerns before they actually begin the research collection, organization, and analytic process Understand basic elements associated with researcher reflexivity and research voice Note: MySearchLab does not come automatically packaged with this text. To purchase MySearchLab, please visit: www.mysearchlab.com or you can purchase a ValuePack of the text + MySearchLab with eText (at no additional cost). ValuePack ISBN-10: 0205824617 / ValuePack ISBN-13: 9780205824618","author":[{"dropping-particle":"","family":"Berg","given":"Bruce L","non-dropping-particle":"","parse-names":false,"suffix":""},{"dropping-particle":"","family":"Lune","given":"Howard","non-dropping-particle":"","parse-names":false,"suffix":""}],"container-title":"Pearson","id":"ITEM-1","issued":{"date-parts":[["2016"]]},"title":"Methods for the Social Sciences","type":"book"},"locator":"189","suppress-author":1,"uris":["http://www.mendeley.com/documents/?uuid=2ab217cf-7ec5-44a4-8283-f9de24404efd"]}],"mendeley":{"formattedCitation":"(2016, p. 189)","plainTextFormattedCitation":"(2016, p. 189)","previouslyFormattedCitation":"(2016, p. 189)"},"properties":{"noteIndex":0},"schema":"https://github.com/citation-style-language/schema/raw/master/csl-citation.json"}</w:instrText>
      </w:r>
      <w:r w:rsidRPr="00A51957">
        <w:rPr>
          <w:sz w:val="22"/>
        </w:rPr>
        <w:fldChar w:fldCharType="separate"/>
      </w:r>
      <w:r w:rsidRPr="00A51957">
        <w:rPr>
          <w:noProof/>
          <w:sz w:val="22"/>
        </w:rPr>
        <w:t>(2016, p. 189)</w:t>
      </w:r>
      <w:r w:rsidRPr="00A51957">
        <w:rPr>
          <w:sz w:val="22"/>
        </w:rPr>
        <w:fldChar w:fldCharType="end"/>
      </w:r>
      <w:r w:rsidRPr="00A51957">
        <w:rPr>
          <w:sz w:val="22"/>
        </w:rPr>
        <w:t xml:space="preserve"> wrote text contents to the mother while coding code. The theme will form seven elements following is like :</w:t>
      </w:r>
    </w:p>
    <w:p w14:paraId="3CD09950" w14:textId="77777777" w:rsidR="002C0F8E" w:rsidRPr="00A51957" w:rsidRDefault="002C0F8E" w:rsidP="00BB42D8">
      <w:pPr>
        <w:spacing w:line="269" w:lineRule="auto"/>
        <w:ind w:left="11" w:hanging="11"/>
        <w:rPr>
          <w:sz w:val="22"/>
        </w:rPr>
      </w:pPr>
    </w:p>
    <w:p w14:paraId="18BB5C05" w14:textId="35A5CE62" w:rsidR="002C0F8E" w:rsidRPr="00A51957" w:rsidRDefault="00BB42D8" w:rsidP="0084666F">
      <w:pPr>
        <w:spacing w:after="0" w:line="264" w:lineRule="auto"/>
        <w:ind w:left="567" w:right="567" w:hanging="11"/>
        <w:rPr>
          <w:b/>
          <w:sz w:val="22"/>
        </w:rPr>
      </w:pPr>
      <w:r w:rsidRPr="00A51957">
        <w:rPr>
          <w:b/>
          <w:sz w:val="22"/>
        </w:rPr>
        <w:lastRenderedPageBreak/>
        <w:t xml:space="preserve">Figure 3: </w:t>
      </w:r>
      <w:r w:rsidR="002C0F8E" w:rsidRPr="00A51957">
        <w:rPr>
          <w:sz w:val="22"/>
        </w:rPr>
        <w:t>Content In your analysis Counting Required Elements</w:t>
      </w:r>
    </w:p>
    <w:p w14:paraId="66C5EBF4" w14:textId="77777777" w:rsidR="002C0F8E" w:rsidRPr="00A51957" w:rsidRDefault="002C0F8E" w:rsidP="0084666F">
      <w:pPr>
        <w:spacing w:after="0" w:line="264" w:lineRule="auto"/>
        <w:ind w:left="567" w:right="567" w:hanging="11"/>
        <w:rPr>
          <w:sz w:val="22"/>
        </w:rPr>
      </w:pPr>
    </w:p>
    <w:p w14:paraId="51F9DC10" w14:textId="0B2F86A8" w:rsidR="002C0F8E" w:rsidRPr="00A51957" w:rsidRDefault="002C0F8E" w:rsidP="0084666F">
      <w:pPr>
        <w:spacing w:after="0" w:line="264" w:lineRule="auto"/>
        <w:ind w:left="567" w:right="567"/>
        <w:rPr>
          <w:sz w:val="22"/>
        </w:rPr>
      </w:pPr>
      <w:r w:rsidRPr="00A51957">
        <w:rPr>
          <w:noProof/>
          <w:sz w:val="22"/>
          <w:lang w:val="en-US" w:eastAsia="en-US"/>
        </w:rPr>
        <w:drawing>
          <wp:inline distT="0" distB="0" distL="0" distR="0" wp14:anchorId="58D588C4" wp14:editId="012D442D">
            <wp:extent cx="5038725" cy="2857500"/>
            <wp:effectExtent l="0" t="0" r="0" b="19050"/>
            <wp:docPr id="7" name="Diyagram 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797C2548" w14:textId="77777777" w:rsidR="002C0F8E" w:rsidRPr="00A51957" w:rsidRDefault="002C0F8E" w:rsidP="0084666F">
      <w:pPr>
        <w:spacing w:after="0" w:line="264" w:lineRule="auto"/>
        <w:ind w:left="567" w:right="567" w:firstLine="0"/>
        <w:rPr>
          <w:sz w:val="22"/>
        </w:rPr>
      </w:pPr>
      <w:r w:rsidRPr="00A51957">
        <w:rPr>
          <w:sz w:val="22"/>
        </w:rPr>
        <w:t>Library week activities maxqda in the program contents analysis by the method prudence this study research questions this way sortable</w:t>
      </w:r>
    </w:p>
    <w:p w14:paraId="2AAF2256" w14:textId="77777777" w:rsidR="002C0F8E" w:rsidRPr="00A51957" w:rsidRDefault="002C0F8E" w:rsidP="0084666F">
      <w:pPr>
        <w:pStyle w:val="ListeParagraf"/>
        <w:numPr>
          <w:ilvl w:val="0"/>
          <w:numId w:val="31"/>
        </w:numPr>
        <w:spacing w:after="0" w:line="264" w:lineRule="auto"/>
        <w:ind w:left="567" w:right="567" w:firstLine="0"/>
        <w:rPr>
          <w:sz w:val="22"/>
        </w:rPr>
      </w:pPr>
      <w:r w:rsidRPr="00A51957">
        <w:rPr>
          <w:sz w:val="22"/>
        </w:rPr>
        <w:t>Librarianship week at the celebrations used activity types. What are they?</w:t>
      </w:r>
    </w:p>
    <w:p w14:paraId="1BC4F55E" w14:textId="77777777" w:rsidR="002C0F8E" w:rsidRPr="00A51957" w:rsidRDefault="002C0F8E" w:rsidP="0084666F">
      <w:pPr>
        <w:pStyle w:val="ListeParagraf"/>
        <w:numPr>
          <w:ilvl w:val="0"/>
          <w:numId w:val="31"/>
        </w:numPr>
        <w:spacing w:after="0" w:line="264" w:lineRule="auto"/>
        <w:ind w:left="567" w:right="567" w:firstLine="0"/>
        <w:rPr>
          <w:sz w:val="22"/>
        </w:rPr>
      </w:pPr>
      <w:r w:rsidRPr="00A51957">
        <w:rPr>
          <w:sz w:val="22"/>
        </w:rPr>
        <w:t>Librarianship in the week most used activity Type which is it?</w:t>
      </w:r>
    </w:p>
    <w:p w14:paraId="6E05CC7F" w14:textId="77777777" w:rsidR="002C0F8E" w:rsidRPr="00A51957" w:rsidRDefault="002C0F8E" w:rsidP="0084666F">
      <w:pPr>
        <w:pStyle w:val="ListeParagraf"/>
        <w:numPr>
          <w:ilvl w:val="0"/>
          <w:numId w:val="31"/>
        </w:numPr>
        <w:spacing w:after="0" w:line="264" w:lineRule="auto"/>
        <w:ind w:left="567" w:right="567" w:firstLine="0"/>
        <w:rPr>
          <w:sz w:val="22"/>
        </w:rPr>
      </w:pPr>
      <w:r w:rsidRPr="00A51957">
        <w:rPr>
          <w:sz w:val="22"/>
        </w:rPr>
        <w:t>Librarianship week celebrations which activity to scale enters?</w:t>
      </w:r>
    </w:p>
    <w:p w14:paraId="6F830A90" w14:textId="77777777" w:rsidR="002C0F8E" w:rsidRPr="00A51957" w:rsidRDefault="002C0F8E" w:rsidP="0084666F">
      <w:pPr>
        <w:pStyle w:val="ListeParagraf"/>
        <w:numPr>
          <w:ilvl w:val="0"/>
          <w:numId w:val="31"/>
        </w:numPr>
        <w:spacing w:after="0" w:line="264" w:lineRule="auto"/>
        <w:ind w:left="567" w:right="567" w:firstLine="0"/>
        <w:rPr>
          <w:sz w:val="22"/>
        </w:rPr>
      </w:pPr>
      <w:r w:rsidRPr="00A51957">
        <w:rPr>
          <w:sz w:val="22"/>
        </w:rPr>
        <w:t>Librarianship week activities content similarity does it show?</w:t>
      </w:r>
    </w:p>
    <w:p w14:paraId="11391BD8" w14:textId="77777777" w:rsidR="002C0F8E" w:rsidRPr="00A51957" w:rsidRDefault="002C0F8E" w:rsidP="0084666F">
      <w:pPr>
        <w:spacing w:after="0" w:line="264" w:lineRule="auto"/>
        <w:ind w:left="567" w:right="567" w:firstLine="0"/>
        <w:rPr>
          <w:b/>
          <w:bCs/>
          <w:sz w:val="22"/>
        </w:rPr>
      </w:pPr>
    </w:p>
    <w:p w14:paraId="56EDE5BD" w14:textId="77777777" w:rsidR="002C0F8E" w:rsidRPr="00A51957" w:rsidRDefault="002C0F8E" w:rsidP="0084666F">
      <w:pPr>
        <w:spacing w:after="0" w:line="264" w:lineRule="auto"/>
        <w:ind w:left="567" w:right="567" w:firstLine="0"/>
        <w:rPr>
          <w:b/>
          <w:bCs/>
          <w:sz w:val="22"/>
        </w:rPr>
      </w:pPr>
      <w:r w:rsidRPr="00A51957">
        <w:rPr>
          <w:b/>
          <w:bCs/>
          <w:sz w:val="22"/>
        </w:rPr>
        <w:t>Results</w:t>
      </w:r>
    </w:p>
    <w:p w14:paraId="7F936D4E" w14:textId="77777777" w:rsidR="002C0F8E" w:rsidRPr="00A51957" w:rsidRDefault="002C0F8E" w:rsidP="0084666F">
      <w:pPr>
        <w:spacing w:after="0" w:line="264" w:lineRule="auto"/>
        <w:ind w:left="567" w:right="567" w:firstLine="0"/>
        <w:rPr>
          <w:sz w:val="22"/>
        </w:rPr>
      </w:pPr>
    </w:p>
    <w:p w14:paraId="55D54DE2" w14:textId="77777777" w:rsidR="002C0F8E" w:rsidRPr="00A51957" w:rsidRDefault="002C0F8E" w:rsidP="0084666F">
      <w:pPr>
        <w:spacing w:after="0" w:line="264" w:lineRule="auto"/>
        <w:ind w:left="567" w:right="567" w:firstLine="0"/>
        <w:rPr>
          <w:sz w:val="22"/>
        </w:rPr>
      </w:pPr>
      <w:r w:rsidRPr="00A51957">
        <w:rPr>
          <w:sz w:val="22"/>
        </w:rPr>
        <w:t>In this study, the Turkish Librarianship Association's 2018-2022 years between Librarianship week celebrations are intended to the organized by events analysis. This purpose is in line with celebration programs maxqda in the program contents analysis by the method by examining get made Results is as follows :</w:t>
      </w:r>
    </w:p>
    <w:p w14:paraId="7319BD60" w14:textId="77777777" w:rsidR="002C0F8E" w:rsidRPr="00A51957" w:rsidRDefault="002C0F8E" w:rsidP="0084666F">
      <w:pPr>
        <w:spacing w:after="0" w:line="264" w:lineRule="auto"/>
        <w:ind w:left="567" w:right="567" w:firstLine="0"/>
        <w:rPr>
          <w:sz w:val="22"/>
        </w:rPr>
      </w:pPr>
      <w:r w:rsidRPr="00A51957">
        <w:rPr>
          <w:sz w:val="22"/>
        </w:rPr>
        <w:t>Events to types and to categories by when grouped activity types promotion activities, artistic events, and M.I.C.E events as subheadings _ separated. Activity scale if signature activities subtitle _ there are. These themes and sub-themes frequency distribution table the following is like :</w:t>
      </w:r>
    </w:p>
    <w:p w14:paraId="3D8309C1" w14:textId="77777777" w:rsidR="002C0F8E" w:rsidRPr="00A51957" w:rsidRDefault="002C0F8E" w:rsidP="0084666F">
      <w:pPr>
        <w:spacing w:after="0" w:line="264" w:lineRule="auto"/>
        <w:ind w:left="567" w:right="567" w:firstLine="0"/>
        <w:rPr>
          <w:sz w:val="22"/>
        </w:rPr>
      </w:pPr>
    </w:p>
    <w:p w14:paraId="49A1A5A6" w14:textId="50FF348E" w:rsidR="00BB42D8" w:rsidRPr="00A51957" w:rsidRDefault="00BB42D8" w:rsidP="0084666F">
      <w:pPr>
        <w:spacing w:after="0" w:line="264" w:lineRule="auto"/>
        <w:ind w:left="567" w:right="567" w:hanging="11"/>
        <w:rPr>
          <w:sz w:val="22"/>
        </w:rPr>
      </w:pPr>
      <w:r w:rsidRPr="00A51957">
        <w:rPr>
          <w:b/>
          <w:sz w:val="22"/>
        </w:rPr>
        <w:t xml:space="preserve">Table 1: </w:t>
      </w:r>
      <w:r w:rsidR="002C0F8E" w:rsidRPr="00A51957">
        <w:rPr>
          <w:sz w:val="22"/>
        </w:rPr>
        <w:t>LibraryHousekeeping week Code matrix Frequency Table</w:t>
      </w:r>
    </w:p>
    <w:tbl>
      <w:tblPr>
        <w:tblStyle w:val="KlavuzTablo2"/>
        <w:tblpPr w:leftFromText="180" w:rightFromText="180" w:vertAnchor="text" w:horzAnchor="margin" w:tblpX="567" w:tblpY="1166"/>
        <w:tblW w:w="7869" w:type="dxa"/>
        <w:tblLook w:val="04A0" w:firstRow="1" w:lastRow="0" w:firstColumn="1" w:lastColumn="0" w:noHBand="0" w:noVBand="1"/>
      </w:tblPr>
      <w:tblGrid>
        <w:gridCol w:w="4566"/>
        <w:gridCol w:w="3303"/>
      </w:tblGrid>
      <w:tr w:rsidR="002C0F8E" w:rsidRPr="00A51957" w14:paraId="7EEB9A9C" w14:textId="77777777" w:rsidTr="0084666F">
        <w:trPr>
          <w:cnfStyle w:val="100000000000" w:firstRow="1" w:lastRow="0" w:firstColumn="0" w:lastColumn="0" w:oddVBand="0" w:evenVBand="0" w:oddHBand="0"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566" w:type="dxa"/>
            <w:noWrap/>
            <w:hideMark/>
          </w:tcPr>
          <w:p w14:paraId="00D0B6A3" w14:textId="77777777" w:rsidR="002C0F8E" w:rsidRPr="00A51957" w:rsidRDefault="002C0F8E" w:rsidP="0084666F">
            <w:pPr>
              <w:spacing w:after="60" w:line="276" w:lineRule="auto"/>
              <w:ind w:left="360"/>
              <w:rPr>
                <w:b w:val="0"/>
                <w:bCs w:val="0"/>
                <w:sz w:val="22"/>
                <w:lang w:val="en-GB"/>
              </w:rPr>
            </w:pPr>
            <w:r w:rsidRPr="00A51957">
              <w:rPr>
                <w:b w:val="0"/>
                <w:bCs w:val="0"/>
                <w:sz w:val="22"/>
                <w:lang w:val="en-GB"/>
              </w:rPr>
              <w:t>Code themes</w:t>
            </w:r>
          </w:p>
        </w:tc>
        <w:tc>
          <w:tcPr>
            <w:tcW w:w="0" w:type="auto"/>
            <w:noWrap/>
            <w:hideMark/>
          </w:tcPr>
          <w:p w14:paraId="61FB40A3" w14:textId="77777777" w:rsidR="002C0F8E" w:rsidRPr="00A51957" w:rsidRDefault="002C0F8E" w:rsidP="0084666F">
            <w:pPr>
              <w:spacing w:after="60" w:line="276" w:lineRule="auto"/>
              <w:ind w:left="360"/>
              <w:cnfStyle w:val="100000000000" w:firstRow="1" w:lastRow="0" w:firstColumn="0" w:lastColumn="0" w:oddVBand="0" w:evenVBand="0" w:oddHBand="0" w:evenHBand="0" w:firstRowFirstColumn="0" w:firstRowLastColumn="0" w:lastRowFirstColumn="0" w:lastRowLastColumn="0"/>
              <w:rPr>
                <w:b w:val="0"/>
                <w:bCs w:val="0"/>
                <w:sz w:val="22"/>
                <w:lang w:val="en-GB"/>
              </w:rPr>
            </w:pPr>
            <w:r w:rsidRPr="00A51957">
              <w:rPr>
                <w:b w:val="0"/>
                <w:bCs w:val="0"/>
                <w:sz w:val="22"/>
                <w:lang w:val="en-GB"/>
              </w:rPr>
              <w:t>Code Frequencies</w:t>
            </w:r>
          </w:p>
        </w:tc>
      </w:tr>
      <w:tr w:rsidR="002C0F8E" w:rsidRPr="00A51957" w14:paraId="0FB6DD12" w14:textId="77777777" w:rsidTr="0084666F">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566" w:type="dxa"/>
            <w:hideMark/>
          </w:tcPr>
          <w:p w14:paraId="2F973F78" w14:textId="77777777" w:rsidR="002C0F8E" w:rsidRPr="00A51957" w:rsidRDefault="002C0F8E" w:rsidP="0084666F">
            <w:pPr>
              <w:spacing w:after="60" w:line="276" w:lineRule="auto"/>
              <w:ind w:left="360"/>
              <w:rPr>
                <w:b w:val="0"/>
                <w:bCs w:val="0"/>
                <w:sz w:val="22"/>
                <w:lang w:val="en-GB"/>
              </w:rPr>
            </w:pPr>
            <w:r w:rsidRPr="00A51957">
              <w:rPr>
                <w:b w:val="0"/>
                <w:bCs w:val="0"/>
                <w:sz w:val="22"/>
                <w:lang w:val="en-GB"/>
              </w:rPr>
              <w:t>1) Activity Types</w:t>
            </w:r>
          </w:p>
        </w:tc>
        <w:tc>
          <w:tcPr>
            <w:tcW w:w="0" w:type="auto"/>
            <w:hideMark/>
          </w:tcPr>
          <w:p w14:paraId="586AAE8B" w14:textId="77777777" w:rsidR="002C0F8E" w:rsidRPr="00A51957" w:rsidRDefault="002C0F8E" w:rsidP="0084666F">
            <w:pPr>
              <w:spacing w:after="60" w:line="276" w:lineRule="auto"/>
              <w:ind w:left="360"/>
              <w:cnfStyle w:val="000000100000" w:firstRow="0" w:lastRow="0" w:firstColumn="0" w:lastColumn="0" w:oddVBand="0" w:evenVBand="0" w:oddHBand="1" w:evenHBand="0" w:firstRowFirstColumn="0" w:firstRowLastColumn="0" w:lastRowFirstColumn="0" w:lastRowLastColumn="0"/>
              <w:rPr>
                <w:sz w:val="22"/>
                <w:lang w:val="en-GB"/>
              </w:rPr>
            </w:pPr>
            <w:r w:rsidRPr="00A51957">
              <w:rPr>
                <w:sz w:val="22"/>
                <w:lang w:val="en-GB"/>
              </w:rPr>
              <w:t> </w:t>
            </w:r>
          </w:p>
        </w:tc>
      </w:tr>
      <w:tr w:rsidR="002C0F8E" w:rsidRPr="00A51957" w14:paraId="021A7D9E" w14:textId="77777777" w:rsidTr="0084666F">
        <w:trPr>
          <w:trHeight w:val="212"/>
        </w:trPr>
        <w:tc>
          <w:tcPr>
            <w:cnfStyle w:val="001000000000" w:firstRow="0" w:lastRow="0" w:firstColumn="1" w:lastColumn="0" w:oddVBand="0" w:evenVBand="0" w:oddHBand="0" w:evenHBand="0" w:firstRowFirstColumn="0" w:firstRowLastColumn="0" w:lastRowFirstColumn="0" w:lastRowLastColumn="0"/>
            <w:tcW w:w="4566" w:type="dxa"/>
            <w:hideMark/>
          </w:tcPr>
          <w:p w14:paraId="754BB575" w14:textId="77777777" w:rsidR="002C0F8E" w:rsidRPr="00A51957" w:rsidRDefault="002C0F8E" w:rsidP="0084666F">
            <w:pPr>
              <w:spacing w:after="60" w:line="276" w:lineRule="auto"/>
              <w:ind w:left="360"/>
              <w:rPr>
                <w:b w:val="0"/>
                <w:bCs w:val="0"/>
                <w:sz w:val="22"/>
                <w:lang w:val="en-GB"/>
              </w:rPr>
            </w:pPr>
            <w:r w:rsidRPr="00A51957">
              <w:rPr>
                <w:b w:val="0"/>
                <w:bCs w:val="0"/>
                <w:sz w:val="22"/>
                <w:lang w:val="en-GB"/>
              </w:rPr>
              <w:t>a) Promotion Events</w:t>
            </w:r>
          </w:p>
        </w:tc>
        <w:tc>
          <w:tcPr>
            <w:tcW w:w="0" w:type="auto"/>
            <w:hideMark/>
          </w:tcPr>
          <w:p w14:paraId="747D3300" w14:textId="77777777" w:rsidR="002C0F8E" w:rsidRPr="00A51957" w:rsidRDefault="002C0F8E" w:rsidP="0084666F">
            <w:pPr>
              <w:spacing w:after="60" w:line="276" w:lineRule="auto"/>
              <w:ind w:left="360"/>
              <w:cnfStyle w:val="000000000000" w:firstRow="0" w:lastRow="0" w:firstColumn="0" w:lastColumn="0" w:oddVBand="0" w:evenVBand="0" w:oddHBand="0" w:evenHBand="0" w:firstRowFirstColumn="0" w:firstRowLastColumn="0" w:lastRowFirstColumn="0" w:lastRowLastColumn="0"/>
              <w:rPr>
                <w:sz w:val="22"/>
                <w:lang w:val="en-GB"/>
              </w:rPr>
            </w:pPr>
            <w:r w:rsidRPr="00A51957">
              <w:rPr>
                <w:sz w:val="22"/>
                <w:lang w:val="en-GB"/>
              </w:rPr>
              <w:t>10</w:t>
            </w:r>
          </w:p>
        </w:tc>
      </w:tr>
      <w:tr w:rsidR="002C0F8E" w:rsidRPr="00A51957" w14:paraId="424CE68E" w14:textId="77777777" w:rsidTr="0084666F">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566" w:type="dxa"/>
            <w:hideMark/>
          </w:tcPr>
          <w:p w14:paraId="4D51B831" w14:textId="77777777" w:rsidR="002C0F8E" w:rsidRPr="00A51957" w:rsidRDefault="002C0F8E" w:rsidP="0084666F">
            <w:pPr>
              <w:spacing w:after="60" w:line="276" w:lineRule="auto"/>
              <w:ind w:left="360"/>
              <w:rPr>
                <w:b w:val="0"/>
                <w:bCs w:val="0"/>
                <w:sz w:val="22"/>
                <w:lang w:val="en-GB"/>
              </w:rPr>
            </w:pPr>
            <w:r w:rsidRPr="00A51957">
              <w:rPr>
                <w:b w:val="0"/>
                <w:bCs w:val="0"/>
                <w:sz w:val="22"/>
                <w:lang w:val="en-GB"/>
              </w:rPr>
              <w:t>b) artistic Events</w:t>
            </w:r>
          </w:p>
        </w:tc>
        <w:tc>
          <w:tcPr>
            <w:tcW w:w="0" w:type="auto"/>
            <w:hideMark/>
          </w:tcPr>
          <w:p w14:paraId="53140692" w14:textId="77777777" w:rsidR="002C0F8E" w:rsidRPr="00A51957" w:rsidRDefault="002C0F8E" w:rsidP="0084666F">
            <w:pPr>
              <w:spacing w:after="60" w:line="276" w:lineRule="auto"/>
              <w:ind w:left="360"/>
              <w:cnfStyle w:val="000000100000" w:firstRow="0" w:lastRow="0" w:firstColumn="0" w:lastColumn="0" w:oddVBand="0" w:evenVBand="0" w:oddHBand="1" w:evenHBand="0" w:firstRowFirstColumn="0" w:firstRowLastColumn="0" w:lastRowFirstColumn="0" w:lastRowLastColumn="0"/>
              <w:rPr>
                <w:sz w:val="22"/>
                <w:lang w:val="en-GB"/>
              </w:rPr>
            </w:pPr>
            <w:r w:rsidRPr="00A51957">
              <w:rPr>
                <w:sz w:val="22"/>
                <w:lang w:val="en-GB"/>
              </w:rPr>
              <w:t> </w:t>
            </w:r>
          </w:p>
        </w:tc>
      </w:tr>
      <w:tr w:rsidR="002C0F8E" w:rsidRPr="00A51957" w14:paraId="4ED2D9B5" w14:textId="77777777" w:rsidTr="0084666F">
        <w:trPr>
          <w:trHeight w:val="212"/>
        </w:trPr>
        <w:tc>
          <w:tcPr>
            <w:cnfStyle w:val="001000000000" w:firstRow="0" w:lastRow="0" w:firstColumn="1" w:lastColumn="0" w:oddVBand="0" w:evenVBand="0" w:oddHBand="0" w:evenHBand="0" w:firstRowFirstColumn="0" w:firstRowLastColumn="0" w:lastRowFirstColumn="0" w:lastRowLastColumn="0"/>
            <w:tcW w:w="4566" w:type="dxa"/>
            <w:hideMark/>
          </w:tcPr>
          <w:p w14:paraId="1B35B56C" w14:textId="77777777" w:rsidR="002C0F8E" w:rsidRPr="00A51957" w:rsidRDefault="002C0F8E" w:rsidP="0084666F">
            <w:pPr>
              <w:spacing w:after="60" w:line="276" w:lineRule="auto"/>
              <w:ind w:left="360"/>
              <w:rPr>
                <w:b w:val="0"/>
                <w:bCs w:val="0"/>
                <w:sz w:val="22"/>
                <w:lang w:val="en-GB"/>
              </w:rPr>
            </w:pPr>
            <w:r w:rsidRPr="00A51957">
              <w:rPr>
                <w:b w:val="0"/>
                <w:bCs w:val="0"/>
                <w:sz w:val="22"/>
                <w:lang w:val="en-GB"/>
              </w:rPr>
              <w:t>Concert</w:t>
            </w:r>
          </w:p>
        </w:tc>
        <w:tc>
          <w:tcPr>
            <w:tcW w:w="0" w:type="auto"/>
            <w:hideMark/>
          </w:tcPr>
          <w:p w14:paraId="767DAFEC" w14:textId="77777777" w:rsidR="002C0F8E" w:rsidRPr="00A51957" w:rsidRDefault="002C0F8E" w:rsidP="0084666F">
            <w:pPr>
              <w:spacing w:after="60" w:line="276" w:lineRule="auto"/>
              <w:ind w:left="360"/>
              <w:cnfStyle w:val="000000000000" w:firstRow="0" w:lastRow="0" w:firstColumn="0" w:lastColumn="0" w:oddVBand="0" w:evenVBand="0" w:oddHBand="0" w:evenHBand="0" w:firstRowFirstColumn="0" w:firstRowLastColumn="0" w:lastRowFirstColumn="0" w:lastRowLastColumn="0"/>
              <w:rPr>
                <w:sz w:val="22"/>
                <w:lang w:val="en-GB"/>
              </w:rPr>
            </w:pPr>
            <w:r w:rsidRPr="00A51957">
              <w:rPr>
                <w:sz w:val="22"/>
                <w:lang w:val="en-GB"/>
              </w:rPr>
              <w:t>6</w:t>
            </w:r>
          </w:p>
        </w:tc>
      </w:tr>
      <w:tr w:rsidR="002C0F8E" w:rsidRPr="00A51957" w14:paraId="7234BB51" w14:textId="77777777" w:rsidTr="0084666F">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566" w:type="dxa"/>
            <w:hideMark/>
          </w:tcPr>
          <w:p w14:paraId="09F6E107" w14:textId="77777777" w:rsidR="002C0F8E" w:rsidRPr="00A51957" w:rsidRDefault="002C0F8E" w:rsidP="0084666F">
            <w:pPr>
              <w:spacing w:after="60" w:line="276" w:lineRule="auto"/>
              <w:ind w:left="360"/>
              <w:rPr>
                <w:b w:val="0"/>
                <w:bCs w:val="0"/>
                <w:sz w:val="22"/>
                <w:lang w:val="en-GB"/>
              </w:rPr>
            </w:pPr>
            <w:r w:rsidRPr="00A51957">
              <w:rPr>
                <w:b w:val="0"/>
                <w:bCs w:val="0"/>
                <w:sz w:val="22"/>
                <w:lang w:val="en-GB"/>
              </w:rPr>
              <w:t>Cinema/ Documentary notation</w:t>
            </w:r>
          </w:p>
        </w:tc>
        <w:tc>
          <w:tcPr>
            <w:tcW w:w="0" w:type="auto"/>
            <w:hideMark/>
          </w:tcPr>
          <w:p w14:paraId="5F238F13" w14:textId="77777777" w:rsidR="002C0F8E" w:rsidRPr="00A51957" w:rsidRDefault="002C0F8E" w:rsidP="0084666F">
            <w:pPr>
              <w:spacing w:after="60" w:line="276" w:lineRule="auto"/>
              <w:ind w:left="360"/>
              <w:cnfStyle w:val="000000100000" w:firstRow="0" w:lastRow="0" w:firstColumn="0" w:lastColumn="0" w:oddVBand="0" w:evenVBand="0" w:oddHBand="1" w:evenHBand="0" w:firstRowFirstColumn="0" w:firstRowLastColumn="0" w:lastRowFirstColumn="0" w:lastRowLastColumn="0"/>
              <w:rPr>
                <w:sz w:val="22"/>
                <w:lang w:val="en-GB"/>
              </w:rPr>
            </w:pPr>
            <w:r w:rsidRPr="00A51957">
              <w:rPr>
                <w:sz w:val="22"/>
                <w:lang w:val="en-GB"/>
              </w:rPr>
              <w:t>1</w:t>
            </w:r>
          </w:p>
        </w:tc>
      </w:tr>
      <w:tr w:rsidR="002C0F8E" w:rsidRPr="00A51957" w14:paraId="6C2AE286" w14:textId="77777777" w:rsidTr="0084666F">
        <w:trPr>
          <w:trHeight w:val="212"/>
        </w:trPr>
        <w:tc>
          <w:tcPr>
            <w:cnfStyle w:val="001000000000" w:firstRow="0" w:lastRow="0" w:firstColumn="1" w:lastColumn="0" w:oddVBand="0" w:evenVBand="0" w:oddHBand="0" w:evenHBand="0" w:firstRowFirstColumn="0" w:firstRowLastColumn="0" w:lastRowFirstColumn="0" w:lastRowLastColumn="0"/>
            <w:tcW w:w="4566" w:type="dxa"/>
            <w:hideMark/>
          </w:tcPr>
          <w:p w14:paraId="6C031672" w14:textId="77777777" w:rsidR="002C0F8E" w:rsidRPr="00A51957" w:rsidRDefault="002C0F8E" w:rsidP="0084666F">
            <w:pPr>
              <w:spacing w:after="60" w:line="276" w:lineRule="auto"/>
              <w:ind w:left="360"/>
              <w:rPr>
                <w:b w:val="0"/>
                <w:bCs w:val="0"/>
                <w:sz w:val="22"/>
                <w:lang w:val="en-GB"/>
              </w:rPr>
            </w:pPr>
            <w:r w:rsidRPr="00A51957">
              <w:rPr>
                <w:b w:val="0"/>
                <w:bCs w:val="0"/>
                <w:sz w:val="22"/>
                <w:lang w:val="en-GB"/>
              </w:rPr>
              <w:lastRenderedPageBreak/>
              <w:t>c) MI CE</w:t>
            </w:r>
          </w:p>
        </w:tc>
        <w:tc>
          <w:tcPr>
            <w:tcW w:w="0" w:type="auto"/>
            <w:hideMark/>
          </w:tcPr>
          <w:p w14:paraId="4D8115B7" w14:textId="77777777" w:rsidR="002C0F8E" w:rsidRPr="00A51957" w:rsidRDefault="002C0F8E" w:rsidP="0084666F">
            <w:pPr>
              <w:spacing w:after="60" w:line="276" w:lineRule="auto"/>
              <w:ind w:left="360"/>
              <w:cnfStyle w:val="000000000000" w:firstRow="0" w:lastRow="0" w:firstColumn="0" w:lastColumn="0" w:oddVBand="0" w:evenVBand="0" w:oddHBand="0" w:evenHBand="0" w:firstRowFirstColumn="0" w:firstRowLastColumn="0" w:lastRowFirstColumn="0" w:lastRowLastColumn="0"/>
              <w:rPr>
                <w:sz w:val="22"/>
                <w:lang w:val="en-GB"/>
              </w:rPr>
            </w:pPr>
            <w:r w:rsidRPr="00A51957">
              <w:rPr>
                <w:sz w:val="22"/>
                <w:lang w:val="en-GB"/>
              </w:rPr>
              <w:t> </w:t>
            </w:r>
          </w:p>
        </w:tc>
      </w:tr>
      <w:tr w:rsidR="002C0F8E" w:rsidRPr="00A51957" w14:paraId="254382F8" w14:textId="77777777" w:rsidTr="0084666F">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566" w:type="dxa"/>
            <w:hideMark/>
          </w:tcPr>
          <w:p w14:paraId="44410EBD" w14:textId="77777777" w:rsidR="002C0F8E" w:rsidRPr="00A51957" w:rsidRDefault="002C0F8E" w:rsidP="0084666F">
            <w:pPr>
              <w:spacing w:after="60" w:line="276" w:lineRule="auto"/>
              <w:ind w:left="360"/>
              <w:rPr>
                <w:b w:val="0"/>
                <w:bCs w:val="0"/>
                <w:sz w:val="22"/>
                <w:lang w:val="en-GB"/>
              </w:rPr>
            </w:pPr>
            <w:r w:rsidRPr="00A51957">
              <w:rPr>
                <w:b w:val="0"/>
                <w:bCs w:val="0"/>
                <w:sz w:val="22"/>
                <w:lang w:val="en-GB"/>
              </w:rPr>
              <w:t>Conference</w:t>
            </w:r>
          </w:p>
        </w:tc>
        <w:tc>
          <w:tcPr>
            <w:tcW w:w="0" w:type="auto"/>
            <w:hideMark/>
          </w:tcPr>
          <w:p w14:paraId="0EDF3D68" w14:textId="77777777" w:rsidR="002C0F8E" w:rsidRPr="00A51957" w:rsidRDefault="002C0F8E" w:rsidP="0084666F">
            <w:pPr>
              <w:spacing w:after="60" w:line="276" w:lineRule="auto"/>
              <w:ind w:left="360"/>
              <w:cnfStyle w:val="000000100000" w:firstRow="0" w:lastRow="0" w:firstColumn="0" w:lastColumn="0" w:oddVBand="0" w:evenVBand="0" w:oddHBand="1" w:evenHBand="0" w:firstRowFirstColumn="0" w:firstRowLastColumn="0" w:lastRowFirstColumn="0" w:lastRowLastColumn="0"/>
              <w:rPr>
                <w:sz w:val="22"/>
                <w:lang w:val="en-GB"/>
              </w:rPr>
            </w:pPr>
            <w:r w:rsidRPr="00A51957">
              <w:rPr>
                <w:sz w:val="22"/>
                <w:lang w:val="en-GB"/>
              </w:rPr>
              <w:t>5</w:t>
            </w:r>
          </w:p>
        </w:tc>
      </w:tr>
      <w:tr w:rsidR="002C0F8E" w:rsidRPr="00A51957" w14:paraId="65A1E41B" w14:textId="77777777" w:rsidTr="0084666F">
        <w:trPr>
          <w:trHeight w:val="212"/>
        </w:trPr>
        <w:tc>
          <w:tcPr>
            <w:cnfStyle w:val="001000000000" w:firstRow="0" w:lastRow="0" w:firstColumn="1" w:lastColumn="0" w:oddVBand="0" w:evenVBand="0" w:oddHBand="0" w:evenHBand="0" w:firstRowFirstColumn="0" w:firstRowLastColumn="0" w:lastRowFirstColumn="0" w:lastRowLastColumn="0"/>
            <w:tcW w:w="4566" w:type="dxa"/>
            <w:hideMark/>
          </w:tcPr>
          <w:p w14:paraId="2A0422CF" w14:textId="77777777" w:rsidR="002C0F8E" w:rsidRPr="00A51957" w:rsidRDefault="002C0F8E" w:rsidP="0084666F">
            <w:pPr>
              <w:spacing w:after="60" w:line="276" w:lineRule="auto"/>
              <w:ind w:left="360"/>
              <w:rPr>
                <w:b w:val="0"/>
                <w:bCs w:val="0"/>
                <w:sz w:val="22"/>
                <w:lang w:val="en-GB"/>
              </w:rPr>
            </w:pPr>
            <w:r w:rsidRPr="00A51957">
              <w:rPr>
                <w:b w:val="0"/>
                <w:bCs w:val="0"/>
                <w:sz w:val="22"/>
                <w:lang w:val="en-GB"/>
              </w:rPr>
              <w:t>Panel</w:t>
            </w:r>
          </w:p>
        </w:tc>
        <w:tc>
          <w:tcPr>
            <w:tcW w:w="0" w:type="auto"/>
            <w:hideMark/>
          </w:tcPr>
          <w:p w14:paraId="7BB83A4F" w14:textId="77777777" w:rsidR="002C0F8E" w:rsidRPr="00A51957" w:rsidRDefault="002C0F8E" w:rsidP="0084666F">
            <w:pPr>
              <w:spacing w:after="60" w:line="276" w:lineRule="auto"/>
              <w:ind w:left="360"/>
              <w:cnfStyle w:val="000000000000" w:firstRow="0" w:lastRow="0" w:firstColumn="0" w:lastColumn="0" w:oddVBand="0" w:evenVBand="0" w:oddHBand="0" w:evenHBand="0" w:firstRowFirstColumn="0" w:firstRowLastColumn="0" w:lastRowFirstColumn="0" w:lastRowLastColumn="0"/>
              <w:rPr>
                <w:sz w:val="22"/>
                <w:lang w:val="en-GB"/>
              </w:rPr>
            </w:pPr>
            <w:r w:rsidRPr="00A51957">
              <w:rPr>
                <w:sz w:val="22"/>
                <w:lang w:val="en-GB"/>
              </w:rPr>
              <w:t>20</w:t>
            </w:r>
          </w:p>
        </w:tc>
      </w:tr>
      <w:tr w:rsidR="002C0F8E" w:rsidRPr="00A51957" w14:paraId="35E29D07" w14:textId="77777777" w:rsidTr="0084666F">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566" w:type="dxa"/>
            <w:hideMark/>
          </w:tcPr>
          <w:p w14:paraId="0EB8BFF2" w14:textId="77777777" w:rsidR="002C0F8E" w:rsidRPr="00A51957" w:rsidRDefault="002C0F8E" w:rsidP="0084666F">
            <w:pPr>
              <w:spacing w:after="60" w:line="276" w:lineRule="auto"/>
              <w:ind w:left="360"/>
              <w:rPr>
                <w:b w:val="0"/>
                <w:bCs w:val="0"/>
                <w:sz w:val="22"/>
                <w:lang w:val="en-GB"/>
              </w:rPr>
            </w:pPr>
            <w:r w:rsidRPr="00A51957">
              <w:rPr>
                <w:b w:val="0"/>
                <w:bCs w:val="0"/>
                <w:sz w:val="22"/>
                <w:lang w:val="en-GB"/>
              </w:rPr>
              <w:t>Seminar</w:t>
            </w:r>
          </w:p>
        </w:tc>
        <w:tc>
          <w:tcPr>
            <w:tcW w:w="0" w:type="auto"/>
            <w:hideMark/>
          </w:tcPr>
          <w:p w14:paraId="60A85C1D" w14:textId="77777777" w:rsidR="002C0F8E" w:rsidRPr="00A51957" w:rsidRDefault="002C0F8E" w:rsidP="0084666F">
            <w:pPr>
              <w:spacing w:after="60" w:line="276" w:lineRule="auto"/>
              <w:ind w:left="360"/>
              <w:cnfStyle w:val="000000100000" w:firstRow="0" w:lastRow="0" w:firstColumn="0" w:lastColumn="0" w:oddVBand="0" w:evenVBand="0" w:oddHBand="1" w:evenHBand="0" w:firstRowFirstColumn="0" w:firstRowLastColumn="0" w:lastRowFirstColumn="0" w:lastRowLastColumn="0"/>
              <w:rPr>
                <w:sz w:val="22"/>
                <w:lang w:val="en-GB"/>
              </w:rPr>
            </w:pPr>
            <w:r w:rsidRPr="00A51957">
              <w:rPr>
                <w:sz w:val="22"/>
                <w:lang w:val="en-GB"/>
              </w:rPr>
              <w:t>17</w:t>
            </w:r>
          </w:p>
        </w:tc>
      </w:tr>
      <w:tr w:rsidR="002C0F8E" w:rsidRPr="00A51957" w14:paraId="3D17AFD3" w14:textId="77777777" w:rsidTr="0084666F">
        <w:trPr>
          <w:trHeight w:val="212"/>
        </w:trPr>
        <w:tc>
          <w:tcPr>
            <w:cnfStyle w:val="001000000000" w:firstRow="0" w:lastRow="0" w:firstColumn="1" w:lastColumn="0" w:oddVBand="0" w:evenVBand="0" w:oddHBand="0" w:evenHBand="0" w:firstRowFirstColumn="0" w:firstRowLastColumn="0" w:lastRowFirstColumn="0" w:lastRowLastColumn="0"/>
            <w:tcW w:w="4566" w:type="dxa"/>
            <w:hideMark/>
          </w:tcPr>
          <w:p w14:paraId="51AEDCE0" w14:textId="77777777" w:rsidR="002C0F8E" w:rsidRPr="00A51957" w:rsidRDefault="002C0F8E" w:rsidP="0084666F">
            <w:pPr>
              <w:spacing w:after="60" w:line="276" w:lineRule="auto"/>
              <w:ind w:left="360"/>
              <w:rPr>
                <w:b w:val="0"/>
                <w:bCs w:val="0"/>
                <w:sz w:val="22"/>
                <w:lang w:val="en-GB"/>
              </w:rPr>
            </w:pPr>
            <w:r w:rsidRPr="00A51957">
              <w:rPr>
                <w:b w:val="0"/>
                <w:bCs w:val="0"/>
                <w:sz w:val="22"/>
                <w:lang w:val="en-GB"/>
              </w:rPr>
              <w:t>Workshop</w:t>
            </w:r>
          </w:p>
        </w:tc>
        <w:tc>
          <w:tcPr>
            <w:tcW w:w="0" w:type="auto"/>
            <w:hideMark/>
          </w:tcPr>
          <w:p w14:paraId="3C5C5438" w14:textId="77777777" w:rsidR="002C0F8E" w:rsidRPr="00A51957" w:rsidRDefault="002C0F8E" w:rsidP="0084666F">
            <w:pPr>
              <w:spacing w:after="60" w:line="276" w:lineRule="auto"/>
              <w:ind w:left="360"/>
              <w:cnfStyle w:val="000000000000" w:firstRow="0" w:lastRow="0" w:firstColumn="0" w:lastColumn="0" w:oddVBand="0" w:evenVBand="0" w:oddHBand="0" w:evenHBand="0" w:firstRowFirstColumn="0" w:firstRowLastColumn="0" w:lastRowFirstColumn="0" w:lastRowLastColumn="0"/>
              <w:rPr>
                <w:sz w:val="22"/>
                <w:lang w:val="en-GB"/>
              </w:rPr>
            </w:pPr>
            <w:r w:rsidRPr="00A51957">
              <w:rPr>
                <w:sz w:val="22"/>
                <w:lang w:val="en-GB"/>
              </w:rPr>
              <w:t>1</w:t>
            </w:r>
          </w:p>
        </w:tc>
      </w:tr>
      <w:tr w:rsidR="002C0F8E" w:rsidRPr="00A51957" w14:paraId="300CFCD7" w14:textId="77777777" w:rsidTr="0084666F">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566" w:type="dxa"/>
            <w:hideMark/>
          </w:tcPr>
          <w:p w14:paraId="50C1166E" w14:textId="77777777" w:rsidR="002C0F8E" w:rsidRPr="00A51957" w:rsidRDefault="002C0F8E" w:rsidP="0084666F">
            <w:pPr>
              <w:spacing w:after="60" w:line="276" w:lineRule="auto"/>
              <w:ind w:left="360"/>
              <w:rPr>
                <w:b w:val="0"/>
                <w:bCs w:val="0"/>
                <w:sz w:val="22"/>
                <w:lang w:val="en-GB"/>
              </w:rPr>
            </w:pPr>
            <w:r w:rsidRPr="00A51957">
              <w:rPr>
                <w:b w:val="0"/>
                <w:bCs w:val="0"/>
                <w:sz w:val="22"/>
                <w:lang w:val="en-GB"/>
              </w:rPr>
              <w:t>Speeches</w:t>
            </w:r>
          </w:p>
        </w:tc>
        <w:tc>
          <w:tcPr>
            <w:tcW w:w="0" w:type="auto"/>
            <w:hideMark/>
          </w:tcPr>
          <w:p w14:paraId="1A865F91" w14:textId="77777777" w:rsidR="002C0F8E" w:rsidRPr="00A51957" w:rsidRDefault="002C0F8E" w:rsidP="0084666F">
            <w:pPr>
              <w:spacing w:after="60" w:line="276" w:lineRule="auto"/>
              <w:ind w:left="360"/>
              <w:cnfStyle w:val="000000100000" w:firstRow="0" w:lastRow="0" w:firstColumn="0" w:lastColumn="0" w:oddVBand="0" w:evenVBand="0" w:oddHBand="1" w:evenHBand="0" w:firstRowFirstColumn="0" w:firstRowLastColumn="0" w:lastRowFirstColumn="0" w:lastRowLastColumn="0"/>
              <w:rPr>
                <w:sz w:val="22"/>
                <w:lang w:val="en-GB"/>
              </w:rPr>
            </w:pPr>
            <w:r w:rsidRPr="00A51957">
              <w:rPr>
                <w:sz w:val="22"/>
                <w:lang w:val="en-GB"/>
              </w:rPr>
              <w:t>13</w:t>
            </w:r>
          </w:p>
        </w:tc>
      </w:tr>
      <w:tr w:rsidR="002C0F8E" w:rsidRPr="00A51957" w14:paraId="7C7A4911" w14:textId="77777777" w:rsidTr="0084666F">
        <w:trPr>
          <w:trHeight w:val="212"/>
        </w:trPr>
        <w:tc>
          <w:tcPr>
            <w:cnfStyle w:val="001000000000" w:firstRow="0" w:lastRow="0" w:firstColumn="1" w:lastColumn="0" w:oddVBand="0" w:evenVBand="0" w:oddHBand="0" w:evenHBand="0" w:firstRowFirstColumn="0" w:firstRowLastColumn="0" w:lastRowFirstColumn="0" w:lastRowLastColumn="0"/>
            <w:tcW w:w="4566" w:type="dxa"/>
            <w:hideMark/>
          </w:tcPr>
          <w:p w14:paraId="7D4CA2A9" w14:textId="77777777" w:rsidR="002C0F8E" w:rsidRPr="00A51957" w:rsidRDefault="002C0F8E" w:rsidP="0084666F">
            <w:pPr>
              <w:spacing w:after="60" w:line="276" w:lineRule="auto"/>
              <w:ind w:left="360"/>
              <w:rPr>
                <w:b w:val="0"/>
                <w:bCs w:val="0"/>
                <w:sz w:val="22"/>
                <w:lang w:val="en-GB"/>
              </w:rPr>
            </w:pPr>
            <w:r w:rsidRPr="00A51957">
              <w:rPr>
                <w:b w:val="0"/>
                <w:bCs w:val="0"/>
                <w:sz w:val="22"/>
                <w:lang w:val="en-GB"/>
              </w:rPr>
              <w:t>Prize Ceremonies</w:t>
            </w:r>
          </w:p>
        </w:tc>
        <w:tc>
          <w:tcPr>
            <w:tcW w:w="0" w:type="auto"/>
            <w:hideMark/>
          </w:tcPr>
          <w:p w14:paraId="00093671" w14:textId="77777777" w:rsidR="002C0F8E" w:rsidRPr="00A51957" w:rsidRDefault="002C0F8E" w:rsidP="0084666F">
            <w:pPr>
              <w:spacing w:after="60" w:line="276" w:lineRule="auto"/>
              <w:ind w:left="360"/>
              <w:cnfStyle w:val="000000000000" w:firstRow="0" w:lastRow="0" w:firstColumn="0" w:lastColumn="0" w:oddVBand="0" w:evenVBand="0" w:oddHBand="0" w:evenHBand="0" w:firstRowFirstColumn="0" w:firstRowLastColumn="0" w:lastRowFirstColumn="0" w:lastRowLastColumn="0"/>
              <w:rPr>
                <w:sz w:val="22"/>
                <w:lang w:val="en-GB"/>
              </w:rPr>
            </w:pPr>
            <w:r w:rsidRPr="00A51957">
              <w:rPr>
                <w:sz w:val="22"/>
                <w:lang w:val="en-GB"/>
              </w:rPr>
              <w:t>8</w:t>
            </w:r>
          </w:p>
        </w:tc>
      </w:tr>
      <w:tr w:rsidR="002C0F8E" w:rsidRPr="00A51957" w14:paraId="444B95A2" w14:textId="77777777" w:rsidTr="0084666F">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566" w:type="dxa"/>
            <w:hideMark/>
          </w:tcPr>
          <w:p w14:paraId="7A51FDF8" w14:textId="77777777" w:rsidR="002C0F8E" w:rsidRPr="00A51957" w:rsidRDefault="002C0F8E" w:rsidP="0084666F">
            <w:pPr>
              <w:spacing w:after="60" w:line="276" w:lineRule="auto"/>
              <w:ind w:left="360"/>
              <w:rPr>
                <w:b w:val="0"/>
                <w:bCs w:val="0"/>
                <w:sz w:val="22"/>
                <w:lang w:val="en-GB"/>
              </w:rPr>
            </w:pPr>
            <w:r w:rsidRPr="00A51957">
              <w:rPr>
                <w:b w:val="0"/>
                <w:bCs w:val="0"/>
                <w:sz w:val="22"/>
                <w:lang w:val="en-GB"/>
              </w:rPr>
              <w:t>2) Activity scale</w:t>
            </w:r>
          </w:p>
        </w:tc>
        <w:tc>
          <w:tcPr>
            <w:tcW w:w="0" w:type="auto"/>
            <w:hideMark/>
          </w:tcPr>
          <w:p w14:paraId="36891731" w14:textId="77777777" w:rsidR="002C0F8E" w:rsidRPr="00A51957" w:rsidRDefault="002C0F8E" w:rsidP="0084666F">
            <w:pPr>
              <w:spacing w:after="60" w:line="276" w:lineRule="auto"/>
              <w:ind w:left="360"/>
              <w:cnfStyle w:val="000000100000" w:firstRow="0" w:lastRow="0" w:firstColumn="0" w:lastColumn="0" w:oddVBand="0" w:evenVBand="0" w:oddHBand="1" w:evenHBand="0" w:firstRowFirstColumn="0" w:firstRowLastColumn="0" w:lastRowFirstColumn="0" w:lastRowLastColumn="0"/>
              <w:rPr>
                <w:sz w:val="22"/>
                <w:lang w:val="en-GB"/>
              </w:rPr>
            </w:pPr>
            <w:r w:rsidRPr="00A51957">
              <w:rPr>
                <w:sz w:val="22"/>
                <w:lang w:val="en-GB"/>
              </w:rPr>
              <w:t> </w:t>
            </w:r>
          </w:p>
        </w:tc>
      </w:tr>
      <w:tr w:rsidR="002C0F8E" w:rsidRPr="00A51957" w14:paraId="5878B322" w14:textId="77777777" w:rsidTr="0084666F">
        <w:trPr>
          <w:trHeight w:val="212"/>
        </w:trPr>
        <w:tc>
          <w:tcPr>
            <w:cnfStyle w:val="001000000000" w:firstRow="0" w:lastRow="0" w:firstColumn="1" w:lastColumn="0" w:oddVBand="0" w:evenVBand="0" w:oddHBand="0" w:evenHBand="0" w:firstRowFirstColumn="0" w:firstRowLastColumn="0" w:lastRowFirstColumn="0" w:lastRowLastColumn="0"/>
            <w:tcW w:w="4566" w:type="dxa"/>
            <w:hideMark/>
          </w:tcPr>
          <w:p w14:paraId="22B831BC" w14:textId="77777777" w:rsidR="002C0F8E" w:rsidRPr="00A51957" w:rsidRDefault="002C0F8E" w:rsidP="0084666F">
            <w:pPr>
              <w:spacing w:after="60" w:line="276" w:lineRule="auto"/>
              <w:ind w:left="360"/>
              <w:rPr>
                <w:b w:val="0"/>
                <w:bCs w:val="0"/>
                <w:sz w:val="22"/>
                <w:lang w:val="en-GB"/>
              </w:rPr>
            </w:pPr>
            <w:r w:rsidRPr="00A51957">
              <w:rPr>
                <w:b w:val="0"/>
                <w:bCs w:val="0"/>
                <w:sz w:val="22"/>
                <w:lang w:val="en-GB"/>
              </w:rPr>
              <w:t>Signature Events</w:t>
            </w:r>
          </w:p>
        </w:tc>
        <w:tc>
          <w:tcPr>
            <w:tcW w:w="0" w:type="auto"/>
            <w:hideMark/>
          </w:tcPr>
          <w:p w14:paraId="0F58B086" w14:textId="77777777" w:rsidR="002C0F8E" w:rsidRPr="00A51957" w:rsidRDefault="002C0F8E" w:rsidP="0084666F">
            <w:pPr>
              <w:spacing w:after="60" w:line="276" w:lineRule="auto"/>
              <w:ind w:left="360"/>
              <w:cnfStyle w:val="000000000000" w:firstRow="0" w:lastRow="0" w:firstColumn="0" w:lastColumn="0" w:oddVBand="0" w:evenVBand="0" w:oddHBand="0" w:evenHBand="0" w:firstRowFirstColumn="0" w:firstRowLastColumn="0" w:lastRowFirstColumn="0" w:lastRowLastColumn="0"/>
              <w:rPr>
                <w:sz w:val="22"/>
                <w:lang w:val="en-GB"/>
              </w:rPr>
            </w:pPr>
            <w:r w:rsidRPr="00A51957">
              <w:rPr>
                <w:sz w:val="22"/>
                <w:lang w:val="en-GB"/>
              </w:rPr>
              <w:t>31</w:t>
            </w:r>
          </w:p>
        </w:tc>
      </w:tr>
      <w:tr w:rsidR="002C0F8E" w:rsidRPr="00A51957" w14:paraId="2C6716CC" w14:textId="77777777" w:rsidTr="0084666F">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566" w:type="dxa"/>
          </w:tcPr>
          <w:p w14:paraId="297D10DF" w14:textId="77777777" w:rsidR="002C0F8E" w:rsidRPr="00A51957" w:rsidRDefault="002C0F8E" w:rsidP="0084666F">
            <w:pPr>
              <w:spacing w:after="60" w:line="276" w:lineRule="auto"/>
              <w:ind w:left="360"/>
              <w:rPr>
                <w:b w:val="0"/>
                <w:bCs w:val="0"/>
                <w:sz w:val="22"/>
                <w:lang w:val="en-GB"/>
              </w:rPr>
            </w:pPr>
            <w:r w:rsidRPr="00A51957">
              <w:rPr>
                <w:b w:val="0"/>
                <w:bCs w:val="0"/>
                <w:sz w:val="22"/>
                <w:lang w:val="en-GB"/>
              </w:rPr>
              <w:t>Total</w:t>
            </w:r>
          </w:p>
        </w:tc>
        <w:tc>
          <w:tcPr>
            <w:tcW w:w="0" w:type="auto"/>
          </w:tcPr>
          <w:p w14:paraId="3DFCF59B" w14:textId="77777777" w:rsidR="002C0F8E" w:rsidRPr="00A51957" w:rsidRDefault="002C0F8E" w:rsidP="0084666F">
            <w:pPr>
              <w:spacing w:after="60" w:line="276" w:lineRule="auto"/>
              <w:ind w:left="360"/>
              <w:cnfStyle w:val="000000100000" w:firstRow="0" w:lastRow="0" w:firstColumn="0" w:lastColumn="0" w:oddVBand="0" w:evenVBand="0" w:oddHBand="1" w:evenHBand="0" w:firstRowFirstColumn="0" w:firstRowLastColumn="0" w:lastRowFirstColumn="0" w:lastRowLastColumn="0"/>
              <w:rPr>
                <w:sz w:val="22"/>
                <w:lang w:val="en-GB"/>
              </w:rPr>
            </w:pPr>
            <w:r w:rsidRPr="00A51957">
              <w:rPr>
                <w:sz w:val="22"/>
                <w:lang w:val="en-GB"/>
              </w:rPr>
              <w:t>112</w:t>
            </w:r>
          </w:p>
        </w:tc>
      </w:tr>
    </w:tbl>
    <w:p w14:paraId="09E261A3" w14:textId="77777777" w:rsidR="002C0F8E" w:rsidRPr="00A51957" w:rsidRDefault="002C0F8E" w:rsidP="002C0F8E">
      <w:pPr>
        <w:spacing w:after="60" w:line="276" w:lineRule="auto"/>
        <w:rPr>
          <w:sz w:val="22"/>
        </w:rPr>
      </w:pPr>
    </w:p>
    <w:p w14:paraId="4CC84F4E" w14:textId="77777777" w:rsidR="002C0F8E" w:rsidRPr="00A51957" w:rsidRDefault="002C0F8E" w:rsidP="002C0F8E">
      <w:pPr>
        <w:spacing w:after="60" w:line="276" w:lineRule="auto"/>
        <w:ind w:left="360"/>
        <w:rPr>
          <w:sz w:val="22"/>
        </w:rPr>
      </w:pPr>
    </w:p>
    <w:p w14:paraId="3B9739CE" w14:textId="77777777" w:rsidR="002C0F8E" w:rsidRPr="00A51957" w:rsidRDefault="002C0F8E" w:rsidP="002C0F8E">
      <w:pPr>
        <w:spacing w:after="60" w:line="276" w:lineRule="auto"/>
        <w:ind w:left="360"/>
        <w:rPr>
          <w:sz w:val="22"/>
        </w:rPr>
      </w:pPr>
    </w:p>
    <w:p w14:paraId="33915ED7" w14:textId="77777777" w:rsidR="002C0F8E" w:rsidRPr="00A51957" w:rsidRDefault="002C0F8E" w:rsidP="002C0F8E">
      <w:pPr>
        <w:spacing w:after="60" w:line="276" w:lineRule="auto"/>
        <w:ind w:left="360"/>
        <w:rPr>
          <w:sz w:val="22"/>
        </w:rPr>
      </w:pPr>
    </w:p>
    <w:p w14:paraId="6AF03120" w14:textId="77777777" w:rsidR="002C0F8E" w:rsidRPr="00A51957" w:rsidRDefault="002C0F8E" w:rsidP="002C0F8E">
      <w:pPr>
        <w:spacing w:after="60" w:line="276" w:lineRule="auto"/>
        <w:ind w:left="360"/>
        <w:rPr>
          <w:sz w:val="22"/>
        </w:rPr>
      </w:pPr>
    </w:p>
    <w:p w14:paraId="1B997C5B" w14:textId="77777777" w:rsidR="002C0F8E" w:rsidRPr="00A51957" w:rsidRDefault="002C0F8E" w:rsidP="002C0F8E">
      <w:pPr>
        <w:spacing w:after="60" w:line="276" w:lineRule="auto"/>
        <w:ind w:left="360"/>
        <w:rPr>
          <w:sz w:val="22"/>
        </w:rPr>
      </w:pPr>
    </w:p>
    <w:p w14:paraId="6A447FE7" w14:textId="77777777" w:rsidR="002C0F8E" w:rsidRPr="00A51957" w:rsidRDefault="002C0F8E" w:rsidP="002C0F8E">
      <w:pPr>
        <w:spacing w:after="60" w:line="276" w:lineRule="auto"/>
        <w:rPr>
          <w:sz w:val="22"/>
        </w:rPr>
      </w:pPr>
    </w:p>
    <w:p w14:paraId="60EBC0BE" w14:textId="77777777" w:rsidR="002C0F8E" w:rsidRPr="00A51957" w:rsidRDefault="002C0F8E" w:rsidP="002C0F8E">
      <w:pPr>
        <w:spacing w:after="60" w:line="276" w:lineRule="auto"/>
        <w:ind w:left="360"/>
        <w:rPr>
          <w:sz w:val="22"/>
        </w:rPr>
      </w:pPr>
    </w:p>
    <w:p w14:paraId="15BC3D2A" w14:textId="5A4D130D" w:rsidR="002C0F8E" w:rsidRPr="00A51957" w:rsidRDefault="002C0F8E" w:rsidP="00BB42D8">
      <w:pPr>
        <w:spacing w:line="269" w:lineRule="auto"/>
        <w:ind w:left="11" w:hanging="11"/>
        <w:rPr>
          <w:sz w:val="22"/>
        </w:rPr>
      </w:pPr>
    </w:p>
    <w:p w14:paraId="134C4A83" w14:textId="77777777" w:rsidR="00A51957" w:rsidRDefault="00A51957" w:rsidP="00A51957">
      <w:pPr>
        <w:spacing w:after="0" w:line="264" w:lineRule="auto"/>
        <w:ind w:left="567" w:right="567" w:firstLine="0"/>
        <w:rPr>
          <w:sz w:val="22"/>
        </w:rPr>
      </w:pPr>
    </w:p>
    <w:p w14:paraId="0FCB5EBE" w14:textId="48F2524E" w:rsidR="002C0F8E" w:rsidRPr="00A51957" w:rsidRDefault="002C0F8E" w:rsidP="00A51957">
      <w:pPr>
        <w:spacing w:after="0" w:line="264" w:lineRule="auto"/>
        <w:ind w:left="567" w:right="567" w:firstLine="0"/>
        <w:rPr>
          <w:sz w:val="22"/>
        </w:rPr>
      </w:pPr>
      <w:r w:rsidRPr="00A51957">
        <w:rPr>
          <w:sz w:val="22"/>
        </w:rPr>
        <w:t>Activity types sub-themes of the theme and frequency distribution this as : Promotion activities (f=10), Art events theme (f=7) concert (f=6) and documentary / cinema notation (f=1) sub- themes is leaving . M.I.C.E events (f=64) theme conference (f=5), panel (f=20), seminar (17), workshop (f=1), speeches (f=13) and prize ceremonies (f=8) sub- themes . is leaving. Activity scale aspect signature activities (f=31) were arranged.</w:t>
      </w:r>
    </w:p>
    <w:p w14:paraId="07FE6B14" w14:textId="77777777" w:rsidR="002C0F8E" w:rsidRPr="00A51957" w:rsidRDefault="002C0F8E" w:rsidP="00A51957">
      <w:pPr>
        <w:spacing w:after="0" w:line="264" w:lineRule="auto"/>
        <w:ind w:left="567" w:right="567" w:firstLine="0"/>
        <w:rPr>
          <w:sz w:val="22"/>
        </w:rPr>
      </w:pPr>
    </w:p>
    <w:p w14:paraId="37237F83" w14:textId="59E0B941" w:rsidR="002C0F8E" w:rsidRPr="00A51957" w:rsidRDefault="00BB42D8" w:rsidP="0084666F">
      <w:pPr>
        <w:spacing w:after="0" w:line="264" w:lineRule="auto"/>
        <w:ind w:left="567" w:right="567" w:firstLine="0"/>
        <w:rPr>
          <w:b/>
          <w:sz w:val="22"/>
        </w:rPr>
      </w:pPr>
      <w:r w:rsidRPr="00A51957">
        <w:rPr>
          <w:b/>
          <w:sz w:val="22"/>
        </w:rPr>
        <w:t xml:space="preserve">Table 2: </w:t>
      </w:r>
      <w:r w:rsidR="002C0F8E" w:rsidRPr="00A51957">
        <w:rPr>
          <w:sz w:val="22"/>
        </w:rPr>
        <w:t>Library week Events Code matrix Table</w:t>
      </w:r>
    </w:p>
    <w:p w14:paraId="67DF9A9B" w14:textId="77777777" w:rsidR="002C0F8E" w:rsidRPr="00A51957" w:rsidRDefault="002C0F8E" w:rsidP="002C0F8E">
      <w:pPr>
        <w:spacing w:after="60" w:line="276" w:lineRule="auto"/>
        <w:ind w:left="360"/>
        <w:rPr>
          <w:sz w:val="22"/>
        </w:rPr>
      </w:pPr>
    </w:p>
    <w:p w14:paraId="083B1A3B" w14:textId="77777777" w:rsidR="002C0F8E" w:rsidRPr="00A51957" w:rsidRDefault="002C0F8E" w:rsidP="002C0F8E">
      <w:pPr>
        <w:spacing w:after="60" w:line="276" w:lineRule="auto"/>
        <w:ind w:left="360"/>
        <w:rPr>
          <w:sz w:val="22"/>
        </w:rPr>
      </w:pPr>
    </w:p>
    <w:tbl>
      <w:tblPr>
        <w:tblW w:w="7910"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6"/>
        <w:gridCol w:w="1615"/>
        <w:gridCol w:w="1399"/>
        <w:gridCol w:w="1374"/>
        <w:gridCol w:w="1517"/>
        <w:gridCol w:w="1009"/>
      </w:tblGrid>
      <w:tr w:rsidR="0084666F" w:rsidRPr="00A51957" w14:paraId="7B1C2FBA" w14:textId="77777777" w:rsidTr="0084666F">
        <w:trPr>
          <w:trHeight w:val="268"/>
        </w:trPr>
        <w:tc>
          <w:tcPr>
            <w:tcW w:w="996" w:type="dxa"/>
            <w:shd w:val="clear" w:color="auto" w:fill="auto"/>
            <w:noWrap/>
            <w:hideMark/>
          </w:tcPr>
          <w:p w14:paraId="5E6A0ED1" w14:textId="77777777" w:rsidR="0084666F" w:rsidRPr="00A51957" w:rsidRDefault="0084666F" w:rsidP="006E05E9">
            <w:pPr>
              <w:spacing w:after="60" w:line="276" w:lineRule="auto"/>
              <w:rPr>
                <w:b/>
                <w:bCs/>
                <w:sz w:val="22"/>
              </w:rPr>
            </w:pPr>
            <w:r w:rsidRPr="00A51957">
              <w:rPr>
                <w:b/>
                <w:bCs/>
                <w:sz w:val="22"/>
              </w:rPr>
              <w:t> </w:t>
            </w:r>
          </w:p>
        </w:tc>
        <w:tc>
          <w:tcPr>
            <w:tcW w:w="1615" w:type="dxa"/>
            <w:shd w:val="clear" w:color="auto" w:fill="auto"/>
            <w:noWrap/>
            <w:hideMark/>
          </w:tcPr>
          <w:p w14:paraId="25C74969" w14:textId="253FDD14" w:rsidR="0084666F" w:rsidRPr="00A51957" w:rsidRDefault="0084666F" w:rsidP="006E05E9">
            <w:pPr>
              <w:spacing w:after="60" w:line="276" w:lineRule="auto"/>
              <w:rPr>
                <w:b/>
                <w:bCs/>
                <w:sz w:val="22"/>
              </w:rPr>
            </w:pPr>
            <w:r w:rsidRPr="00A51957">
              <w:rPr>
                <w:b/>
                <w:bCs/>
                <w:sz w:val="22"/>
              </w:rPr>
              <w:t>Activity Types \ Promotion Events</w:t>
            </w:r>
          </w:p>
        </w:tc>
        <w:tc>
          <w:tcPr>
            <w:tcW w:w="1399" w:type="dxa"/>
            <w:shd w:val="clear" w:color="auto" w:fill="auto"/>
            <w:noWrap/>
            <w:hideMark/>
          </w:tcPr>
          <w:p w14:paraId="695800AE" w14:textId="77777777" w:rsidR="0084666F" w:rsidRPr="00A51957" w:rsidRDefault="0084666F" w:rsidP="006E05E9">
            <w:pPr>
              <w:spacing w:after="60" w:line="276" w:lineRule="auto"/>
              <w:rPr>
                <w:b/>
                <w:bCs/>
                <w:sz w:val="22"/>
              </w:rPr>
            </w:pPr>
            <w:r w:rsidRPr="00A51957">
              <w:rPr>
                <w:b/>
                <w:bCs/>
                <w:sz w:val="22"/>
              </w:rPr>
              <w:t>Activity Types \ Artistic Events</w:t>
            </w:r>
          </w:p>
        </w:tc>
        <w:tc>
          <w:tcPr>
            <w:tcW w:w="1374" w:type="dxa"/>
            <w:shd w:val="clear" w:color="auto" w:fill="auto"/>
            <w:noWrap/>
            <w:hideMark/>
          </w:tcPr>
          <w:p w14:paraId="701F149C" w14:textId="77777777" w:rsidR="0084666F" w:rsidRPr="00A51957" w:rsidRDefault="0084666F" w:rsidP="006E05E9">
            <w:pPr>
              <w:spacing w:after="60" w:line="276" w:lineRule="auto"/>
              <w:rPr>
                <w:b/>
                <w:bCs/>
                <w:sz w:val="22"/>
              </w:rPr>
            </w:pPr>
            <w:r w:rsidRPr="00A51957">
              <w:rPr>
                <w:b/>
                <w:bCs/>
                <w:sz w:val="22"/>
              </w:rPr>
              <w:t>Activity Types \MI CE</w:t>
            </w:r>
          </w:p>
        </w:tc>
        <w:tc>
          <w:tcPr>
            <w:tcW w:w="1517" w:type="dxa"/>
            <w:shd w:val="clear" w:color="auto" w:fill="auto"/>
            <w:noWrap/>
            <w:hideMark/>
          </w:tcPr>
          <w:p w14:paraId="7366991C" w14:textId="77777777" w:rsidR="0084666F" w:rsidRPr="00A51957" w:rsidRDefault="0084666F" w:rsidP="006E05E9">
            <w:pPr>
              <w:spacing w:after="60" w:line="276" w:lineRule="auto"/>
              <w:rPr>
                <w:b/>
                <w:bCs/>
                <w:sz w:val="22"/>
              </w:rPr>
            </w:pPr>
            <w:r w:rsidRPr="00A51957">
              <w:rPr>
                <w:b/>
                <w:bCs/>
                <w:sz w:val="22"/>
              </w:rPr>
              <w:t>Activity Scale \ Signature Events</w:t>
            </w:r>
          </w:p>
        </w:tc>
        <w:tc>
          <w:tcPr>
            <w:tcW w:w="1009" w:type="dxa"/>
            <w:shd w:val="clear" w:color="auto" w:fill="auto"/>
            <w:noWrap/>
            <w:hideMark/>
          </w:tcPr>
          <w:p w14:paraId="420CAB80" w14:textId="77777777" w:rsidR="0084666F" w:rsidRPr="00A51957" w:rsidRDefault="0084666F" w:rsidP="006E05E9">
            <w:pPr>
              <w:spacing w:after="60" w:line="276" w:lineRule="auto"/>
              <w:rPr>
                <w:b/>
                <w:bCs/>
                <w:sz w:val="22"/>
              </w:rPr>
            </w:pPr>
            <w:r w:rsidRPr="00A51957">
              <w:rPr>
                <w:b/>
                <w:bCs/>
                <w:sz w:val="22"/>
              </w:rPr>
              <w:t>TOTAL</w:t>
            </w:r>
          </w:p>
        </w:tc>
      </w:tr>
      <w:tr w:rsidR="0084666F" w:rsidRPr="00A51957" w14:paraId="258B6DBF" w14:textId="77777777" w:rsidTr="0084666F">
        <w:trPr>
          <w:trHeight w:val="268"/>
        </w:trPr>
        <w:tc>
          <w:tcPr>
            <w:tcW w:w="996" w:type="dxa"/>
            <w:shd w:val="clear" w:color="auto" w:fill="auto"/>
            <w:noWrap/>
            <w:hideMark/>
          </w:tcPr>
          <w:p w14:paraId="035FF7CC" w14:textId="77777777" w:rsidR="0084666F" w:rsidRPr="00A51957" w:rsidRDefault="0084666F" w:rsidP="006E05E9">
            <w:pPr>
              <w:spacing w:after="60" w:line="276" w:lineRule="auto"/>
              <w:rPr>
                <w:sz w:val="22"/>
              </w:rPr>
            </w:pPr>
            <w:r w:rsidRPr="00A51957">
              <w:rPr>
                <w:sz w:val="22"/>
              </w:rPr>
              <w:t>Program 58</w:t>
            </w:r>
          </w:p>
        </w:tc>
        <w:tc>
          <w:tcPr>
            <w:tcW w:w="1615" w:type="dxa"/>
            <w:shd w:val="clear" w:color="auto" w:fill="auto"/>
            <w:noWrap/>
            <w:hideMark/>
          </w:tcPr>
          <w:p w14:paraId="13B1FF17" w14:textId="10B84A1B" w:rsidR="0084666F" w:rsidRPr="00A51957" w:rsidRDefault="0084666F" w:rsidP="006E05E9">
            <w:pPr>
              <w:spacing w:after="60" w:line="276" w:lineRule="auto"/>
              <w:rPr>
                <w:sz w:val="22"/>
              </w:rPr>
            </w:pPr>
            <w:r w:rsidRPr="00A51957">
              <w:rPr>
                <w:sz w:val="22"/>
              </w:rPr>
              <w:t>0</w:t>
            </w:r>
          </w:p>
        </w:tc>
        <w:tc>
          <w:tcPr>
            <w:tcW w:w="1399" w:type="dxa"/>
            <w:shd w:val="clear" w:color="auto" w:fill="auto"/>
            <w:noWrap/>
            <w:hideMark/>
          </w:tcPr>
          <w:p w14:paraId="2E93CEC0" w14:textId="77777777" w:rsidR="0084666F" w:rsidRPr="00A51957" w:rsidRDefault="0084666F" w:rsidP="006E05E9">
            <w:pPr>
              <w:spacing w:after="60" w:line="276" w:lineRule="auto"/>
              <w:rPr>
                <w:sz w:val="22"/>
              </w:rPr>
            </w:pPr>
            <w:r w:rsidRPr="00A51957">
              <w:rPr>
                <w:sz w:val="22"/>
              </w:rPr>
              <w:t>3</w:t>
            </w:r>
          </w:p>
        </w:tc>
        <w:tc>
          <w:tcPr>
            <w:tcW w:w="1374" w:type="dxa"/>
            <w:shd w:val="clear" w:color="auto" w:fill="auto"/>
            <w:noWrap/>
            <w:hideMark/>
          </w:tcPr>
          <w:p w14:paraId="776F7AD5" w14:textId="77777777" w:rsidR="0084666F" w:rsidRPr="00A51957" w:rsidRDefault="0084666F" w:rsidP="006E05E9">
            <w:pPr>
              <w:spacing w:after="60" w:line="276" w:lineRule="auto"/>
              <w:rPr>
                <w:sz w:val="22"/>
              </w:rPr>
            </w:pPr>
            <w:r w:rsidRPr="00A51957">
              <w:rPr>
                <w:sz w:val="22"/>
              </w:rPr>
              <w:t>21</w:t>
            </w:r>
          </w:p>
        </w:tc>
        <w:tc>
          <w:tcPr>
            <w:tcW w:w="1517" w:type="dxa"/>
            <w:shd w:val="clear" w:color="auto" w:fill="auto"/>
            <w:noWrap/>
            <w:hideMark/>
          </w:tcPr>
          <w:p w14:paraId="0AC82A7A" w14:textId="77777777" w:rsidR="0084666F" w:rsidRPr="00A51957" w:rsidRDefault="0084666F" w:rsidP="006E05E9">
            <w:pPr>
              <w:spacing w:after="60" w:line="276" w:lineRule="auto"/>
              <w:rPr>
                <w:sz w:val="22"/>
              </w:rPr>
            </w:pPr>
            <w:r w:rsidRPr="00A51957">
              <w:rPr>
                <w:sz w:val="22"/>
              </w:rPr>
              <w:t>11th</w:t>
            </w:r>
          </w:p>
        </w:tc>
        <w:tc>
          <w:tcPr>
            <w:tcW w:w="1009" w:type="dxa"/>
            <w:shd w:val="clear" w:color="auto" w:fill="auto"/>
            <w:noWrap/>
            <w:hideMark/>
          </w:tcPr>
          <w:p w14:paraId="3C124FC8" w14:textId="77777777" w:rsidR="0084666F" w:rsidRPr="00A51957" w:rsidRDefault="0084666F" w:rsidP="006E05E9">
            <w:pPr>
              <w:spacing w:after="60" w:line="276" w:lineRule="auto"/>
              <w:rPr>
                <w:sz w:val="22"/>
              </w:rPr>
            </w:pPr>
            <w:r w:rsidRPr="00A51957">
              <w:rPr>
                <w:sz w:val="22"/>
              </w:rPr>
              <w:t>35</w:t>
            </w:r>
          </w:p>
        </w:tc>
      </w:tr>
      <w:tr w:rsidR="0084666F" w:rsidRPr="00A51957" w14:paraId="7D3804FA" w14:textId="77777777" w:rsidTr="0084666F">
        <w:trPr>
          <w:trHeight w:val="268"/>
        </w:trPr>
        <w:tc>
          <w:tcPr>
            <w:tcW w:w="996" w:type="dxa"/>
            <w:shd w:val="clear" w:color="auto" w:fill="auto"/>
            <w:noWrap/>
            <w:hideMark/>
          </w:tcPr>
          <w:p w14:paraId="70FDF3CD" w14:textId="77777777" w:rsidR="0084666F" w:rsidRPr="00A51957" w:rsidRDefault="0084666F" w:rsidP="006E05E9">
            <w:pPr>
              <w:spacing w:after="60" w:line="276" w:lineRule="auto"/>
              <w:rPr>
                <w:sz w:val="22"/>
              </w:rPr>
            </w:pPr>
            <w:r w:rsidRPr="00A51957">
              <w:rPr>
                <w:sz w:val="22"/>
              </w:rPr>
              <w:t>Program 57</w:t>
            </w:r>
          </w:p>
        </w:tc>
        <w:tc>
          <w:tcPr>
            <w:tcW w:w="1615" w:type="dxa"/>
            <w:shd w:val="clear" w:color="auto" w:fill="auto"/>
            <w:noWrap/>
            <w:hideMark/>
          </w:tcPr>
          <w:p w14:paraId="597F013F" w14:textId="547BE0EE" w:rsidR="0084666F" w:rsidRPr="00A51957" w:rsidRDefault="0084666F" w:rsidP="006E05E9">
            <w:pPr>
              <w:spacing w:after="60" w:line="276" w:lineRule="auto"/>
              <w:rPr>
                <w:sz w:val="22"/>
              </w:rPr>
            </w:pPr>
            <w:r w:rsidRPr="00A51957">
              <w:rPr>
                <w:sz w:val="22"/>
              </w:rPr>
              <w:t>9</w:t>
            </w:r>
          </w:p>
        </w:tc>
        <w:tc>
          <w:tcPr>
            <w:tcW w:w="1399" w:type="dxa"/>
            <w:shd w:val="clear" w:color="auto" w:fill="auto"/>
            <w:noWrap/>
            <w:hideMark/>
          </w:tcPr>
          <w:p w14:paraId="785FBECD" w14:textId="77777777" w:rsidR="0084666F" w:rsidRPr="00A51957" w:rsidRDefault="0084666F" w:rsidP="006E05E9">
            <w:pPr>
              <w:spacing w:after="60" w:line="276" w:lineRule="auto"/>
              <w:rPr>
                <w:sz w:val="22"/>
              </w:rPr>
            </w:pPr>
            <w:r w:rsidRPr="00A51957">
              <w:rPr>
                <w:sz w:val="22"/>
              </w:rPr>
              <w:t>2</w:t>
            </w:r>
          </w:p>
        </w:tc>
        <w:tc>
          <w:tcPr>
            <w:tcW w:w="1374" w:type="dxa"/>
            <w:shd w:val="clear" w:color="auto" w:fill="auto"/>
            <w:noWrap/>
            <w:hideMark/>
          </w:tcPr>
          <w:p w14:paraId="0C27B46A" w14:textId="77777777" w:rsidR="0084666F" w:rsidRPr="00A51957" w:rsidRDefault="0084666F" w:rsidP="006E05E9">
            <w:pPr>
              <w:spacing w:after="60" w:line="276" w:lineRule="auto"/>
              <w:rPr>
                <w:sz w:val="22"/>
              </w:rPr>
            </w:pPr>
            <w:r w:rsidRPr="00A51957">
              <w:rPr>
                <w:sz w:val="22"/>
              </w:rPr>
              <w:t>12</w:t>
            </w:r>
          </w:p>
        </w:tc>
        <w:tc>
          <w:tcPr>
            <w:tcW w:w="1517" w:type="dxa"/>
            <w:shd w:val="clear" w:color="auto" w:fill="auto"/>
            <w:noWrap/>
            <w:hideMark/>
          </w:tcPr>
          <w:p w14:paraId="6A40F662" w14:textId="77777777" w:rsidR="0084666F" w:rsidRPr="00A51957" w:rsidRDefault="0084666F" w:rsidP="006E05E9">
            <w:pPr>
              <w:spacing w:after="60" w:line="276" w:lineRule="auto"/>
              <w:rPr>
                <w:sz w:val="22"/>
              </w:rPr>
            </w:pPr>
            <w:r w:rsidRPr="00A51957">
              <w:rPr>
                <w:sz w:val="22"/>
              </w:rPr>
              <w:t>0</w:t>
            </w:r>
          </w:p>
        </w:tc>
        <w:tc>
          <w:tcPr>
            <w:tcW w:w="1009" w:type="dxa"/>
            <w:shd w:val="clear" w:color="auto" w:fill="auto"/>
            <w:noWrap/>
            <w:hideMark/>
          </w:tcPr>
          <w:p w14:paraId="5939106D" w14:textId="77777777" w:rsidR="0084666F" w:rsidRPr="00A51957" w:rsidRDefault="0084666F" w:rsidP="006E05E9">
            <w:pPr>
              <w:spacing w:after="60" w:line="276" w:lineRule="auto"/>
              <w:rPr>
                <w:sz w:val="22"/>
              </w:rPr>
            </w:pPr>
            <w:r w:rsidRPr="00A51957">
              <w:rPr>
                <w:sz w:val="22"/>
              </w:rPr>
              <w:t>23</w:t>
            </w:r>
          </w:p>
        </w:tc>
      </w:tr>
      <w:tr w:rsidR="0084666F" w:rsidRPr="00A51957" w14:paraId="41E3ADE7" w14:textId="77777777" w:rsidTr="0084666F">
        <w:trPr>
          <w:trHeight w:val="268"/>
        </w:trPr>
        <w:tc>
          <w:tcPr>
            <w:tcW w:w="996" w:type="dxa"/>
            <w:shd w:val="clear" w:color="auto" w:fill="auto"/>
            <w:noWrap/>
            <w:hideMark/>
          </w:tcPr>
          <w:p w14:paraId="6923F3C9" w14:textId="77777777" w:rsidR="0084666F" w:rsidRPr="00A51957" w:rsidRDefault="0084666F" w:rsidP="006E05E9">
            <w:pPr>
              <w:spacing w:after="60" w:line="276" w:lineRule="auto"/>
              <w:rPr>
                <w:sz w:val="22"/>
              </w:rPr>
            </w:pPr>
            <w:r w:rsidRPr="00A51957">
              <w:rPr>
                <w:sz w:val="22"/>
              </w:rPr>
              <w:t>Program 56</w:t>
            </w:r>
          </w:p>
        </w:tc>
        <w:tc>
          <w:tcPr>
            <w:tcW w:w="1615" w:type="dxa"/>
            <w:shd w:val="clear" w:color="auto" w:fill="auto"/>
            <w:noWrap/>
            <w:hideMark/>
          </w:tcPr>
          <w:p w14:paraId="234C67B9" w14:textId="1818B97A" w:rsidR="0084666F" w:rsidRPr="00A51957" w:rsidRDefault="0084666F" w:rsidP="006E05E9">
            <w:pPr>
              <w:spacing w:after="60" w:line="276" w:lineRule="auto"/>
              <w:rPr>
                <w:sz w:val="22"/>
              </w:rPr>
            </w:pPr>
            <w:r w:rsidRPr="00A51957">
              <w:rPr>
                <w:sz w:val="22"/>
              </w:rPr>
              <w:t>0</w:t>
            </w:r>
          </w:p>
        </w:tc>
        <w:tc>
          <w:tcPr>
            <w:tcW w:w="1399" w:type="dxa"/>
            <w:shd w:val="clear" w:color="auto" w:fill="auto"/>
            <w:noWrap/>
            <w:hideMark/>
          </w:tcPr>
          <w:p w14:paraId="4533E7CB" w14:textId="77777777" w:rsidR="0084666F" w:rsidRPr="00A51957" w:rsidRDefault="0084666F" w:rsidP="006E05E9">
            <w:pPr>
              <w:spacing w:after="60" w:line="276" w:lineRule="auto"/>
              <w:rPr>
                <w:sz w:val="22"/>
              </w:rPr>
            </w:pPr>
            <w:r w:rsidRPr="00A51957">
              <w:rPr>
                <w:sz w:val="22"/>
              </w:rPr>
              <w:t>1</w:t>
            </w:r>
          </w:p>
        </w:tc>
        <w:tc>
          <w:tcPr>
            <w:tcW w:w="1374" w:type="dxa"/>
            <w:shd w:val="clear" w:color="auto" w:fill="auto"/>
            <w:noWrap/>
            <w:hideMark/>
          </w:tcPr>
          <w:p w14:paraId="73502A70" w14:textId="77777777" w:rsidR="0084666F" w:rsidRPr="00A51957" w:rsidRDefault="0084666F" w:rsidP="006E05E9">
            <w:pPr>
              <w:spacing w:after="60" w:line="276" w:lineRule="auto"/>
              <w:rPr>
                <w:sz w:val="22"/>
              </w:rPr>
            </w:pPr>
            <w:r w:rsidRPr="00A51957">
              <w:rPr>
                <w:sz w:val="22"/>
              </w:rPr>
              <w:t>13</w:t>
            </w:r>
          </w:p>
        </w:tc>
        <w:tc>
          <w:tcPr>
            <w:tcW w:w="1517" w:type="dxa"/>
            <w:shd w:val="clear" w:color="auto" w:fill="auto"/>
            <w:noWrap/>
            <w:hideMark/>
          </w:tcPr>
          <w:p w14:paraId="657906C4" w14:textId="77777777" w:rsidR="0084666F" w:rsidRPr="00A51957" w:rsidRDefault="0084666F" w:rsidP="006E05E9">
            <w:pPr>
              <w:spacing w:after="60" w:line="276" w:lineRule="auto"/>
              <w:rPr>
                <w:sz w:val="22"/>
              </w:rPr>
            </w:pPr>
            <w:r w:rsidRPr="00A51957">
              <w:rPr>
                <w:sz w:val="22"/>
              </w:rPr>
              <w:t>0</w:t>
            </w:r>
          </w:p>
        </w:tc>
        <w:tc>
          <w:tcPr>
            <w:tcW w:w="1009" w:type="dxa"/>
            <w:shd w:val="clear" w:color="auto" w:fill="auto"/>
            <w:noWrap/>
            <w:hideMark/>
          </w:tcPr>
          <w:p w14:paraId="6F05859C" w14:textId="77777777" w:rsidR="0084666F" w:rsidRPr="00A51957" w:rsidRDefault="0084666F" w:rsidP="006E05E9">
            <w:pPr>
              <w:spacing w:after="60" w:line="276" w:lineRule="auto"/>
              <w:rPr>
                <w:sz w:val="22"/>
              </w:rPr>
            </w:pPr>
            <w:r w:rsidRPr="00A51957">
              <w:rPr>
                <w:sz w:val="22"/>
              </w:rPr>
              <w:t>14</w:t>
            </w:r>
          </w:p>
        </w:tc>
      </w:tr>
      <w:tr w:rsidR="0084666F" w:rsidRPr="00A51957" w14:paraId="44B8E85E" w14:textId="77777777" w:rsidTr="0084666F">
        <w:trPr>
          <w:trHeight w:val="268"/>
        </w:trPr>
        <w:tc>
          <w:tcPr>
            <w:tcW w:w="996" w:type="dxa"/>
            <w:shd w:val="clear" w:color="auto" w:fill="auto"/>
            <w:noWrap/>
            <w:hideMark/>
          </w:tcPr>
          <w:p w14:paraId="5693570D" w14:textId="77777777" w:rsidR="0084666F" w:rsidRPr="00A51957" w:rsidRDefault="0084666F" w:rsidP="006E05E9">
            <w:pPr>
              <w:spacing w:after="60" w:line="276" w:lineRule="auto"/>
              <w:rPr>
                <w:sz w:val="22"/>
              </w:rPr>
            </w:pPr>
            <w:r w:rsidRPr="00A51957">
              <w:rPr>
                <w:sz w:val="22"/>
              </w:rPr>
              <w:t>Program 55</w:t>
            </w:r>
          </w:p>
        </w:tc>
        <w:tc>
          <w:tcPr>
            <w:tcW w:w="1615" w:type="dxa"/>
            <w:shd w:val="clear" w:color="auto" w:fill="auto"/>
            <w:noWrap/>
            <w:hideMark/>
          </w:tcPr>
          <w:p w14:paraId="6D7F6948" w14:textId="428D09B2" w:rsidR="0084666F" w:rsidRPr="00A51957" w:rsidRDefault="0084666F" w:rsidP="006E05E9">
            <w:pPr>
              <w:spacing w:after="60" w:line="276" w:lineRule="auto"/>
              <w:rPr>
                <w:sz w:val="22"/>
              </w:rPr>
            </w:pPr>
            <w:r w:rsidRPr="00A51957">
              <w:rPr>
                <w:sz w:val="22"/>
              </w:rPr>
              <w:t>1</w:t>
            </w:r>
          </w:p>
        </w:tc>
        <w:tc>
          <w:tcPr>
            <w:tcW w:w="1399" w:type="dxa"/>
            <w:shd w:val="clear" w:color="auto" w:fill="auto"/>
            <w:noWrap/>
            <w:hideMark/>
          </w:tcPr>
          <w:p w14:paraId="4BF6EE02" w14:textId="77777777" w:rsidR="0084666F" w:rsidRPr="00A51957" w:rsidRDefault="0084666F" w:rsidP="006E05E9">
            <w:pPr>
              <w:spacing w:after="60" w:line="276" w:lineRule="auto"/>
              <w:rPr>
                <w:sz w:val="22"/>
              </w:rPr>
            </w:pPr>
            <w:r w:rsidRPr="00A51957">
              <w:rPr>
                <w:sz w:val="22"/>
              </w:rPr>
              <w:t>1</w:t>
            </w:r>
          </w:p>
        </w:tc>
        <w:tc>
          <w:tcPr>
            <w:tcW w:w="1374" w:type="dxa"/>
            <w:shd w:val="clear" w:color="auto" w:fill="auto"/>
            <w:noWrap/>
            <w:hideMark/>
          </w:tcPr>
          <w:p w14:paraId="5B15B07F" w14:textId="77777777" w:rsidR="0084666F" w:rsidRPr="00A51957" w:rsidRDefault="0084666F" w:rsidP="006E05E9">
            <w:pPr>
              <w:spacing w:after="60" w:line="276" w:lineRule="auto"/>
              <w:rPr>
                <w:sz w:val="22"/>
              </w:rPr>
            </w:pPr>
            <w:r w:rsidRPr="00A51957">
              <w:rPr>
                <w:sz w:val="22"/>
              </w:rPr>
              <w:t>10</w:t>
            </w:r>
          </w:p>
        </w:tc>
        <w:tc>
          <w:tcPr>
            <w:tcW w:w="1517" w:type="dxa"/>
            <w:shd w:val="clear" w:color="auto" w:fill="auto"/>
            <w:noWrap/>
            <w:hideMark/>
          </w:tcPr>
          <w:p w14:paraId="6A20D5F2" w14:textId="77777777" w:rsidR="0084666F" w:rsidRPr="00A51957" w:rsidRDefault="0084666F" w:rsidP="006E05E9">
            <w:pPr>
              <w:spacing w:after="60" w:line="276" w:lineRule="auto"/>
              <w:rPr>
                <w:sz w:val="22"/>
              </w:rPr>
            </w:pPr>
            <w:r w:rsidRPr="00A51957">
              <w:rPr>
                <w:sz w:val="22"/>
              </w:rPr>
              <w:t>12</w:t>
            </w:r>
          </w:p>
        </w:tc>
        <w:tc>
          <w:tcPr>
            <w:tcW w:w="1009" w:type="dxa"/>
            <w:shd w:val="clear" w:color="auto" w:fill="auto"/>
            <w:noWrap/>
            <w:hideMark/>
          </w:tcPr>
          <w:p w14:paraId="08BC8EA4" w14:textId="77777777" w:rsidR="0084666F" w:rsidRPr="00A51957" w:rsidRDefault="0084666F" w:rsidP="006E05E9">
            <w:pPr>
              <w:spacing w:after="60" w:line="276" w:lineRule="auto"/>
              <w:rPr>
                <w:sz w:val="22"/>
              </w:rPr>
            </w:pPr>
            <w:r w:rsidRPr="00A51957">
              <w:rPr>
                <w:sz w:val="22"/>
              </w:rPr>
              <w:t>24</w:t>
            </w:r>
          </w:p>
        </w:tc>
      </w:tr>
      <w:tr w:rsidR="0084666F" w:rsidRPr="00A51957" w14:paraId="149380D1" w14:textId="77777777" w:rsidTr="0084666F">
        <w:trPr>
          <w:trHeight w:val="268"/>
        </w:trPr>
        <w:tc>
          <w:tcPr>
            <w:tcW w:w="996" w:type="dxa"/>
            <w:shd w:val="clear" w:color="auto" w:fill="auto"/>
            <w:noWrap/>
            <w:hideMark/>
          </w:tcPr>
          <w:p w14:paraId="04B7403C" w14:textId="77777777" w:rsidR="0084666F" w:rsidRPr="00A51957" w:rsidRDefault="0084666F" w:rsidP="006E05E9">
            <w:pPr>
              <w:spacing w:after="60" w:line="276" w:lineRule="auto"/>
              <w:rPr>
                <w:sz w:val="22"/>
              </w:rPr>
            </w:pPr>
            <w:r w:rsidRPr="00A51957">
              <w:rPr>
                <w:sz w:val="22"/>
              </w:rPr>
              <w:t>Program 54</w:t>
            </w:r>
          </w:p>
        </w:tc>
        <w:tc>
          <w:tcPr>
            <w:tcW w:w="1615" w:type="dxa"/>
            <w:shd w:val="clear" w:color="auto" w:fill="auto"/>
            <w:noWrap/>
            <w:hideMark/>
          </w:tcPr>
          <w:p w14:paraId="0527E85C" w14:textId="6B81FF66" w:rsidR="0084666F" w:rsidRPr="00A51957" w:rsidRDefault="0084666F" w:rsidP="006E05E9">
            <w:pPr>
              <w:spacing w:after="60" w:line="276" w:lineRule="auto"/>
              <w:rPr>
                <w:sz w:val="22"/>
              </w:rPr>
            </w:pPr>
            <w:r w:rsidRPr="00A51957">
              <w:rPr>
                <w:sz w:val="22"/>
              </w:rPr>
              <w:t>0</w:t>
            </w:r>
          </w:p>
        </w:tc>
        <w:tc>
          <w:tcPr>
            <w:tcW w:w="1399" w:type="dxa"/>
            <w:shd w:val="clear" w:color="auto" w:fill="auto"/>
            <w:noWrap/>
            <w:hideMark/>
          </w:tcPr>
          <w:p w14:paraId="6709CB7D" w14:textId="77777777" w:rsidR="0084666F" w:rsidRPr="00A51957" w:rsidRDefault="0084666F" w:rsidP="006E05E9">
            <w:pPr>
              <w:spacing w:after="60" w:line="276" w:lineRule="auto"/>
              <w:rPr>
                <w:sz w:val="22"/>
              </w:rPr>
            </w:pPr>
            <w:r w:rsidRPr="00A51957">
              <w:rPr>
                <w:sz w:val="22"/>
              </w:rPr>
              <w:t>0</w:t>
            </w:r>
          </w:p>
        </w:tc>
        <w:tc>
          <w:tcPr>
            <w:tcW w:w="1374" w:type="dxa"/>
            <w:shd w:val="clear" w:color="auto" w:fill="auto"/>
            <w:noWrap/>
            <w:hideMark/>
          </w:tcPr>
          <w:p w14:paraId="7DD071D8" w14:textId="77777777" w:rsidR="0084666F" w:rsidRPr="00A51957" w:rsidRDefault="0084666F" w:rsidP="006E05E9">
            <w:pPr>
              <w:spacing w:after="60" w:line="276" w:lineRule="auto"/>
              <w:rPr>
                <w:sz w:val="22"/>
              </w:rPr>
            </w:pPr>
            <w:r w:rsidRPr="00A51957">
              <w:rPr>
                <w:sz w:val="22"/>
              </w:rPr>
              <w:t>8</w:t>
            </w:r>
          </w:p>
        </w:tc>
        <w:tc>
          <w:tcPr>
            <w:tcW w:w="1517" w:type="dxa"/>
            <w:shd w:val="clear" w:color="auto" w:fill="auto"/>
            <w:noWrap/>
            <w:hideMark/>
          </w:tcPr>
          <w:p w14:paraId="40AC59D7" w14:textId="77777777" w:rsidR="0084666F" w:rsidRPr="00A51957" w:rsidRDefault="0084666F" w:rsidP="006E05E9">
            <w:pPr>
              <w:spacing w:after="60" w:line="276" w:lineRule="auto"/>
              <w:rPr>
                <w:sz w:val="22"/>
              </w:rPr>
            </w:pPr>
            <w:r w:rsidRPr="00A51957">
              <w:rPr>
                <w:sz w:val="22"/>
              </w:rPr>
              <w:t>8</w:t>
            </w:r>
          </w:p>
        </w:tc>
        <w:tc>
          <w:tcPr>
            <w:tcW w:w="1009" w:type="dxa"/>
            <w:shd w:val="clear" w:color="auto" w:fill="auto"/>
            <w:noWrap/>
            <w:hideMark/>
          </w:tcPr>
          <w:p w14:paraId="2EFF5603" w14:textId="77777777" w:rsidR="0084666F" w:rsidRPr="00A51957" w:rsidRDefault="0084666F" w:rsidP="006E05E9">
            <w:pPr>
              <w:spacing w:after="60" w:line="276" w:lineRule="auto"/>
              <w:rPr>
                <w:sz w:val="22"/>
              </w:rPr>
            </w:pPr>
            <w:r w:rsidRPr="00A51957">
              <w:rPr>
                <w:sz w:val="22"/>
              </w:rPr>
              <w:t>16</w:t>
            </w:r>
          </w:p>
        </w:tc>
      </w:tr>
      <w:tr w:rsidR="0084666F" w:rsidRPr="00A51957" w14:paraId="7B7736B2" w14:textId="77777777" w:rsidTr="0084666F">
        <w:trPr>
          <w:trHeight w:val="268"/>
        </w:trPr>
        <w:tc>
          <w:tcPr>
            <w:tcW w:w="996" w:type="dxa"/>
            <w:shd w:val="clear" w:color="auto" w:fill="auto"/>
            <w:noWrap/>
            <w:hideMark/>
          </w:tcPr>
          <w:p w14:paraId="79C18F97" w14:textId="77777777" w:rsidR="0084666F" w:rsidRPr="00A51957" w:rsidRDefault="0084666F" w:rsidP="006E05E9">
            <w:pPr>
              <w:spacing w:after="60" w:line="276" w:lineRule="auto"/>
              <w:rPr>
                <w:sz w:val="22"/>
              </w:rPr>
            </w:pPr>
            <w:r w:rsidRPr="00A51957">
              <w:rPr>
                <w:sz w:val="22"/>
              </w:rPr>
              <w:t>TOTAL</w:t>
            </w:r>
          </w:p>
        </w:tc>
        <w:tc>
          <w:tcPr>
            <w:tcW w:w="1615" w:type="dxa"/>
            <w:shd w:val="clear" w:color="auto" w:fill="auto"/>
            <w:noWrap/>
            <w:hideMark/>
          </w:tcPr>
          <w:p w14:paraId="11AE8081" w14:textId="477F54A4" w:rsidR="0084666F" w:rsidRPr="00A51957" w:rsidRDefault="0084666F" w:rsidP="006E05E9">
            <w:pPr>
              <w:spacing w:after="60" w:line="276" w:lineRule="auto"/>
              <w:rPr>
                <w:sz w:val="22"/>
              </w:rPr>
            </w:pPr>
            <w:r w:rsidRPr="00A51957">
              <w:rPr>
                <w:sz w:val="22"/>
              </w:rPr>
              <w:t>10</w:t>
            </w:r>
          </w:p>
        </w:tc>
        <w:tc>
          <w:tcPr>
            <w:tcW w:w="1399" w:type="dxa"/>
            <w:shd w:val="clear" w:color="auto" w:fill="auto"/>
            <w:noWrap/>
            <w:hideMark/>
          </w:tcPr>
          <w:p w14:paraId="6E849706" w14:textId="77777777" w:rsidR="0084666F" w:rsidRPr="00A51957" w:rsidRDefault="0084666F" w:rsidP="006E05E9">
            <w:pPr>
              <w:spacing w:after="60" w:line="276" w:lineRule="auto"/>
              <w:rPr>
                <w:sz w:val="22"/>
              </w:rPr>
            </w:pPr>
            <w:r w:rsidRPr="00A51957">
              <w:rPr>
                <w:sz w:val="22"/>
              </w:rPr>
              <w:t>7</w:t>
            </w:r>
          </w:p>
        </w:tc>
        <w:tc>
          <w:tcPr>
            <w:tcW w:w="1374" w:type="dxa"/>
            <w:shd w:val="clear" w:color="auto" w:fill="auto"/>
            <w:noWrap/>
            <w:hideMark/>
          </w:tcPr>
          <w:p w14:paraId="6FA2A9ED" w14:textId="77777777" w:rsidR="0084666F" w:rsidRPr="00A51957" w:rsidRDefault="0084666F" w:rsidP="006E05E9">
            <w:pPr>
              <w:spacing w:after="60" w:line="276" w:lineRule="auto"/>
              <w:rPr>
                <w:sz w:val="22"/>
              </w:rPr>
            </w:pPr>
            <w:r w:rsidRPr="00A51957">
              <w:rPr>
                <w:sz w:val="22"/>
              </w:rPr>
              <w:t>64</w:t>
            </w:r>
          </w:p>
        </w:tc>
        <w:tc>
          <w:tcPr>
            <w:tcW w:w="1517" w:type="dxa"/>
            <w:shd w:val="clear" w:color="auto" w:fill="auto"/>
            <w:noWrap/>
            <w:hideMark/>
          </w:tcPr>
          <w:p w14:paraId="4E5DE6E7" w14:textId="77777777" w:rsidR="0084666F" w:rsidRPr="00A51957" w:rsidRDefault="0084666F" w:rsidP="006E05E9">
            <w:pPr>
              <w:spacing w:after="60" w:line="276" w:lineRule="auto"/>
              <w:rPr>
                <w:sz w:val="22"/>
              </w:rPr>
            </w:pPr>
            <w:r w:rsidRPr="00A51957">
              <w:rPr>
                <w:sz w:val="22"/>
              </w:rPr>
              <w:t>31</w:t>
            </w:r>
          </w:p>
        </w:tc>
        <w:tc>
          <w:tcPr>
            <w:tcW w:w="1009" w:type="dxa"/>
            <w:shd w:val="clear" w:color="auto" w:fill="auto"/>
            <w:noWrap/>
            <w:hideMark/>
          </w:tcPr>
          <w:p w14:paraId="037004DD" w14:textId="77777777" w:rsidR="0084666F" w:rsidRPr="00A51957" w:rsidRDefault="0084666F" w:rsidP="006E05E9">
            <w:pPr>
              <w:spacing w:after="60" w:line="276" w:lineRule="auto"/>
              <w:rPr>
                <w:sz w:val="22"/>
              </w:rPr>
            </w:pPr>
            <w:r w:rsidRPr="00A51957">
              <w:rPr>
                <w:sz w:val="22"/>
              </w:rPr>
              <w:t>112</w:t>
            </w:r>
          </w:p>
        </w:tc>
      </w:tr>
    </w:tbl>
    <w:p w14:paraId="7D96A2E6" w14:textId="77777777" w:rsidR="00BB42D8" w:rsidRPr="00A51957" w:rsidRDefault="00BB42D8" w:rsidP="002C0F8E">
      <w:pPr>
        <w:spacing w:after="60" w:line="276" w:lineRule="auto"/>
        <w:rPr>
          <w:sz w:val="22"/>
        </w:rPr>
      </w:pPr>
    </w:p>
    <w:p w14:paraId="277A5582" w14:textId="6F17C2BC" w:rsidR="002C0F8E" w:rsidRPr="00A51957" w:rsidRDefault="002C0F8E" w:rsidP="00A51957">
      <w:pPr>
        <w:spacing w:after="0" w:line="264" w:lineRule="auto"/>
        <w:ind w:left="567" w:right="567" w:firstLine="0"/>
        <w:rPr>
          <w:sz w:val="22"/>
        </w:rPr>
      </w:pPr>
      <w:r w:rsidRPr="00A51957">
        <w:rPr>
          <w:sz w:val="22"/>
        </w:rPr>
        <w:t>Code matrix table when evaluated promotion events Week 55 and 57 only at events Location by taking frequency is (f=10). Art events week 54 outside the programs Location received is seen, and frequency is (f=7). M.I.C.E events all celebrations in their programs Location received is seen. M.I.C.E events frequency is ( f=64) . Signature events in the 56th and 57th Programs Location not given is seen, and this activity of the category frequency is (f=31).</w:t>
      </w:r>
    </w:p>
    <w:p w14:paraId="1B2F2609" w14:textId="77777777" w:rsidR="002C0F8E" w:rsidRPr="00A51957" w:rsidRDefault="002C0F8E" w:rsidP="00BB42D8">
      <w:pPr>
        <w:spacing w:line="269" w:lineRule="auto"/>
        <w:ind w:left="11" w:hanging="11"/>
        <w:rPr>
          <w:sz w:val="22"/>
        </w:rPr>
      </w:pPr>
    </w:p>
    <w:p w14:paraId="05A308A0" w14:textId="1AC5C74E" w:rsidR="002C0F8E" w:rsidRPr="00A51957" w:rsidRDefault="002C0F8E" w:rsidP="0084666F">
      <w:pPr>
        <w:spacing w:after="0" w:line="264" w:lineRule="auto"/>
        <w:ind w:left="567" w:right="567" w:hanging="11"/>
        <w:rPr>
          <w:b/>
          <w:sz w:val="22"/>
        </w:rPr>
      </w:pPr>
      <w:r w:rsidRPr="00A51957">
        <w:rPr>
          <w:b/>
          <w:sz w:val="22"/>
        </w:rPr>
        <w:t xml:space="preserve">Figure 4: </w:t>
      </w:r>
      <w:r w:rsidRPr="00A51957">
        <w:rPr>
          <w:sz w:val="22"/>
        </w:rPr>
        <w:t>Lib</w:t>
      </w:r>
      <w:r w:rsidR="00BB42D8" w:rsidRPr="00A51957">
        <w:rPr>
          <w:sz w:val="22"/>
        </w:rPr>
        <w:t xml:space="preserve">rarianship Week 2018 54th Week </w:t>
      </w:r>
      <w:r w:rsidRPr="00A51957">
        <w:rPr>
          <w:sz w:val="22"/>
        </w:rPr>
        <w:t xml:space="preserve"> Events</w:t>
      </w:r>
      <w:r w:rsidRPr="00A51957">
        <w:rPr>
          <w:i/>
          <w:sz w:val="22"/>
        </w:rPr>
        <w:t xml:space="preserve"> </w:t>
      </w:r>
    </w:p>
    <w:p w14:paraId="5A8E869D" w14:textId="77777777" w:rsidR="002C0F8E" w:rsidRPr="00A51957" w:rsidRDefault="002C0F8E" w:rsidP="0084666F">
      <w:pPr>
        <w:spacing w:after="0" w:line="264" w:lineRule="auto"/>
        <w:ind w:left="567" w:right="567"/>
        <w:rPr>
          <w:sz w:val="22"/>
        </w:rPr>
      </w:pPr>
    </w:p>
    <w:p w14:paraId="28CF207C" w14:textId="12530D92" w:rsidR="002C0F8E" w:rsidRPr="00A51957" w:rsidRDefault="002C0F8E" w:rsidP="0084666F">
      <w:pPr>
        <w:spacing w:after="0" w:line="264" w:lineRule="auto"/>
        <w:ind w:left="567" w:right="567"/>
        <w:rPr>
          <w:b/>
          <w:bCs/>
          <w:sz w:val="22"/>
        </w:rPr>
      </w:pPr>
      <w:r w:rsidRPr="00A51957">
        <w:rPr>
          <w:b/>
          <w:noProof/>
          <w:sz w:val="22"/>
          <w:lang w:val="en-US" w:eastAsia="en-US"/>
        </w:rPr>
        <w:drawing>
          <wp:inline distT="0" distB="0" distL="0" distR="0" wp14:anchorId="12ECA158" wp14:editId="26007EF6">
            <wp:extent cx="4953000" cy="3324104"/>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77012" cy="3340219"/>
                    </a:xfrm>
                    <a:prstGeom prst="rect">
                      <a:avLst/>
                    </a:prstGeom>
                    <a:noFill/>
                    <a:ln>
                      <a:noFill/>
                    </a:ln>
                  </pic:spPr>
                </pic:pic>
              </a:graphicData>
            </a:graphic>
          </wp:inline>
        </w:drawing>
      </w:r>
    </w:p>
    <w:p w14:paraId="2D1DFAA8" w14:textId="77777777" w:rsidR="002C0F8E" w:rsidRPr="00A51957" w:rsidRDefault="002C0F8E" w:rsidP="0084666F">
      <w:pPr>
        <w:spacing w:after="0" w:line="264" w:lineRule="auto"/>
        <w:ind w:left="567" w:right="567"/>
        <w:rPr>
          <w:sz w:val="22"/>
        </w:rPr>
      </w:pPr>
    </w:p>
    <w:p w14:paraId="7225CF0D" w14:textId="77777777" w:rsidR="002C0F8E" w:rsidRPr="00A51957" w:rsidRDefault="002C0F8E" w:rsidP="0084666F">
      <w:pPr>
        <w:spacing w:after="0" w:line="264" w:lineRule="auto"/>
        <w:ind w:left="567" w:right="567" w:firstLine="0"/>
        <w:rPr>
          <w:sz w:val="22"/>
        </w:rPr>
      </w:pPr>
      <w:r w:rsidRPr="00A51957">
        <w:rPr>
          <w:sz w:val="22"/>
        </w:rPr>
        <w:t>54th-week events within the scope of MIC E events panel, conference, speech, and prize ceremony made is seen. Your events frequency distribution as follows : Panel (f=3), conference (f=2), speeches (f=2) and pay ceremony is (f=1). In addition to these activities, signature activities (f=8 ) are observed.</w:t>
      </w:r>
    </w:p>
    <w:p w14:paraId="2F8525A0" w14:textId="77777777" w:rsidR="002C0F8E" w:rsidRPr="00A51957" w:rsidRDefault="002C0F8E" w:rsidP="0084666F">
      <w:pPr>
        <w:spacing w:after="0" w:line="264" w:lineRule="auto"/>
        <w:ind w:left="567" w:right="567" w:hanging="11"/>
        <w:rPr>
          <w:sz w:val="22"/>
        </w:rPr>
      </w:pPr>
    </w:p>
    <w:p w14:paraId="261B8544" w14:textId="307BCE35" w:rsidR="002C0F8E" w:rsidRPr="00A51957" w:rsidRDefault="00BB42D8" w:rsidP="0084666F">
      <w:pPr>
        <w:spacing w:after="0" w:line="264" w:lineRule="auto"/>
        <w:ind w:left="567" w:right="567" w:hanging="11"/>
        <w:rPr>
          <w:b/>
          <w:sz w:val="22"/>
        </w:rPr>
      </w:pPr>
      <w:r w:rsidRPr="00A51957">
        <w:rPr>
          <w:b/>
          <w:sz w:val="22"/>
        </w:rPr>
        <w:t xml:space="preserve">Figure 5: </w:t>
      </w:r>
      <w:r w:rsidR="002C0F8E" w:rsidRPr="00A51957">
        <w:rPr>
          <w:sz w:val="22"/>
        </w:rPr>
        <w:t>Librarianship Week 55. Week of 2019 Events</w:t>
      </w:r>
    </w:p>
    <w:p w14:paraId="08D44A50" w14:textId="77777777" w:rsidR="002C0F8E" w:rsidRPr="00A51957" w:rsidRDefault="002C0F8E" w:rsidP="0084666F">
      <w:pPr>
        <w:spacing w:after="0" w:line="264" w:lineRule="auto"/>
        <w:ind w:left="567" w:right="567"/>
        <w:rPr>
          <w:sz w:val="22"/>
        </w:rPr>
      </w:pPr>
    </w:p>
    <w:p w14:paraId="533392E9" w14:textId="3C70FDB6" w:rsidR="002C0F8E" w:rsidRPr="00A51957" w:rsidRDefault="002C0F8E" w:rsidP="0084666F">
      <w:pPr>
        <w:spacing w:after="0" w:line="264" w:lineRule="auto"/>
        <w:ind w:left="567" w:right="567"/>
        <w:rPr>
          <w:sz w:val="22"/>
        </w:rPr>
      </w:pPr>
      <w:r w:rsidRPr="00A51957">
        <w:rPr>
          <w:noProof/>
          <w:sz w:val="22"/>
          <w:lang w:val="en-US" w:eastAsia="en-US"/>
        </w:rPr>
        <w:drawing>
          <wp:inline distT="0" distB="0" distL="0" distR="0" wp14:anchorId="1AF67427" wp14:editId="71F87012">
            <wp:extent cx="4781140" cy="3185394"/>
            <wp:effectExtent l="0" t="0" r="635"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94016" cy="3193973"/>
                    </a:xfrm>
                    <a:prstGeom prst="rect">
                      <a:avLst/>
                    </a:prstGeom>
                    <a:noFill/>
                    <a:ln>
                      <a:noFill/>
                    </a:ln>
                  </pic:spPr>
                </pic:pic>
              </a:graphicData>
            </a:graphic>
          </wp:inline>
        </w:drawing>
      </w:r>
    </w:p>
    <w:p w14:paraId="7C97E928" w14:textId="77777777" w:rsidR="002C0F8E" w:rsidRPr="00A51957" w:rsidRDefault="002C0F8E" w:rsidP="0084666F">
      <w:pPr>
        <w:spacing w:after="0" w:line="264" w:lineRule="auto"/>
        <w:ind w:left="567" w:right="567" w:firstLine="0"/>
        <w:rPr>
          <w:sz w:val="22"/>
        </w:rPr>
      </w:pPr>
      <w:r w:rsidRPr="00A51957">
        <w:rPr>
          <w:sz w:val="22"/>
        </w:rPr>
        <w:t xml:space="preserve">Week 55 events in the scope of promotional, artistic, and M.I.C.E events together used seen. Hold your activities frequency distribution as follows: Promotion activities (f=1), Artistic activity aspect concert is (f=1). M.I.C.E events panel (f=4), conference ( f=2), </w:t>
      </w:r>
      <w:r w:rsidRPr="00A51957">
        <w:rPr>
          <w:sz w:val="22"/>
        </w:rPr>
        <w:lastRenderedPageBreak/>
        <w:t>speeches (f=2), seminar (1) and prize ceremony is (f=1). Signature your activities frequency and (f=12).</w:t>
      </w:r>
    </w:p>
    <w:p w14:paraId="10E67976" w14:textId="6A70A0C8" w:rsidR="002C0F8E" w:rsidRPr="00A51957" w:rsidRDefault="002C0F8E" w:rsidP="0084666F">
      <w:pPr>
        <w:spacing w:after="0" w:line="264" w:lineRule="auto"/>
        <w:ind w:left="567" w:right="567" w:hanging="11"/>
        <w:rPr>
          <w:sz w:val="22"/>
        </w:rPr>
      </w:pPr>
    </w:p>
    <w:p w14:paraId="11301405" w14:textId="18A29D0D" w:rsidR="002C0F8E" w:rsidRPr="00A51957" w:rsidRDefault="00BB42D8" w:rsidP="0084666F">
      <w:pPr>
        <w:spacing w:after="0" w:line="264" w:lineRule="auto"/>
        <w:ind w:left="567" w:right="567" w:hanging="11"/>
        <w:rPr>
          <w:b/>
          <w:sz w:val="22"/>
        </w:rPr>
      </w:pPr>
      <w:r w:rsidRPr="00A51957">
        <w:rPr>
          <w:b/>
          <w:sz w:val="22"/>
        </w:rPr>
        <w:t xml:space="preserve">Figure 6: </w:t>
      </w:r>
      <w:r w:rsidR="002C0F8E" w:rsidRPr="00A51957">
        <w:rPr>
          <w:sz w:val="22"/>
        </w:rPr>
        <w:t>Librarianship Week 56 Week of 2020 Events</w:t>
      </w:r>
    </w:p>
    <w:p w14:paraId="7C7CCFF1" w14:textId="77777777" w:rsidR="002C0F8E" w:rsidRPr="00A51957" w:rsidRDefault="002C0F8E" w:rsidP="0084666F">
      <w:pPr>
        <w:spacing w:after="0" w:line="264" w:lineRule="auto"/>
        <w:ind w:left="567" w:right="567"/>
        <w:rPr>
          <w:sz w:val="22"/>
        </w:rPr>
      </w:pPr>
    </w:p>
    <w:p w14:paraId="5B423F5E" w14:textId="6D781CEE" w:rsidR="002C0F8E" w:rsidRPr="00A51957" w:rsidRDefault="002C0F8E" w:rsidP="0084666F">
      <w:pPr>
        <w:spacing w:after="0" w:line="264" w:lineRule="auto"/>
        <w:ind w:left="567" w:right="567"/>
        <w:rPr>
          <w:sz w:val="22"/>
        </w:rPr>
      </w:pPr>
      <w:r w:rsidRPr="00A51957">
        <w:rPr>
          <w:noProof/>
          <w:sz w:val="22"/>
          <w:lang w:val="en-US" w:eastAsia="en-US"/>
        </w:rPr>
        <w:drawing>
          <wp:inline distT="0" distB="0" distL="0" distR="0" wp14:anchorId="7BD2C512" wp14:editId="04722D93">
            <wp:extent cx="4953000" cy="3985056"/>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62312" cy="3992548"/>
                    </a:xfrm>
                    <a:prstGeom prst="rect">
                      <a:avLst/>
                    </a:prstGeom>
                    <a:noFill/>
                    <a:ln>
                      <a:noFill/>
                    </a:ln>
                  </pic:spPr>
                </pic:pic>
              </a:graphicData>
            </a:graphic>
          </wp:inline>
        </w:drawing>
      </w:r>
    </w:p>
    <w:p w14:paraId="7B57841F" w14:textId="77777777" w:rsidR="0084666F" w:rsidRDefault="0084666F" w:rsidP="0084666F">
      <w:pPr>
        <w:spacing w:after="0" w:line="264" w:lineRule="auto"/>
        <w:ind w:left="567" w:right="567" w:firstLine="0"/>
        <w:rPr>
          <w:sz w:val="22"/>
        </w:rPr>
      </w:pPr>
    </w:p>
    <w:p w14:paraId="1785EBDE" w14:textId="2B4B1AFF" w:rsidR="002C0F8E" w:rsidRPr="00A51957" w:rsidRDefault="002C0F8E" w:rsidP="0084666F">
      <w:pPr>
        <w:spacing w:after="0" w:line="264" w:lineRule="auto"/>
        <w:ind w:left="567" w:right="567" w:firstLine="0"/>
        <w:rPr>
          <w:sz w:val="22"/>
        </w:rPr>
      </w:pPr>
      <w:r w:rsidRPr="00A51957">
        <w:rPr>
          <w:sz w:val="22"/>
        </w:rPr>
        <w:t>56th-week celebrations within the scope of M.I.C.E and art your activities together used is seen. 56. Week at the celebrations, your activities frequency distributed as follows: artistic events in the scope of cinema/documentary its notation is (f=1). M.I.C.E events if covered speeches (f=1) and seminar (f=12).</w:t>
      </w:r>
    </w:p>
    <w:p w14:paraId="32AF29F0" w14:textId="1876A999" w:rsidR="002C0F8E" w:rsidRPr="00A51957" w:rsidRDefault="002C0F8E" w:rsidP="0084666F">
      <w:pPr>
        <w:spacing w:after="0" w:line="264" w:lineRule="auto"/>
        <w:ind w:left="567" w:right="567" w:firstLine="0"/>
        <w:rPr>
          <w:sz w:val="22"/>
        </w:rPr>
      </w:pPr>
    </w:p>
    <w:p w14:paraId="6F2E959E" w14:textId="55EC0F3F" w:rsidR="002C0F8E" w:rsidRPr="00A51957" w:rsidRDefault="002C0F8E" w:rsidP="0084666F">
      <w:pPr>
        <w:spacing w:after="0" w:line="264" w:lineRule="auto"/>
        <w:ind w:left="567" w:right="567" w:hanging="11"/>
        <w:rPr>
          <w:b/>
          <w:sz w:val="22"/>
        </w:rPr>
      </w:pPr>
      <w:r w:rsidRPr="00A51957">
        <w:rPr>
          <w:b/>
          <w:sz w:val="22"/>
        </w:rPr>
        <w:t>Fi</w:t>
      </w:r>
      <w:r w:rsidR="00DD5B75" w:rsidRPr="00A51957">
        <w:rPr>
          <w:b/>
          <w:sz w:val="22"/>
        </w:rPr>
        <w:t xml:space="preserve">gure 7: </w:t>
      </w:r>
      <w:r w:rsidRPr="00A51957">
        <w:rPr>
          <w:sz w:val="22"/>
        </w:rPr>
        <w:t>Librarianship Week of the Year 2021, 57th Week Events</w:t>
      </w:r>
    </w:p>
    <w:p w14:paraId="692EBBCB" w14:textId="77777777" w:rsidR="002C0F8E" w:rsidRPr="00A51957" w:rsidRDefault="002C0F8E" w:rsidP="0084666F">
      <w:pPr>
        <w:spacing w:after="0" w:line="264" w:lineRule="auto"/>
        <w:ind w:left="567" w:right="567"/>
        <w:rPr>
          <w:sz w:val="22"/>
        </w:rPr>
      </w:pPr>
    </w:p>
    <w:p w14:paraId="40E73C14" w14:textId="25F84347" w:rsidR="002C0F8E" w:rsidRPr="00A51957" w:rsidRDefault="002C0F8E" w:rsidP="0084666F">
      <w:pPr>
        <w:spacing w:after="0" w:line="264" w:lineRule="auto"/>
        <w:ind w:left="567" w:right="567"/>
        <w:rPr>
          <w:sz w:val="22"/>
        </w:rPr>
      </w:pPr>
      <w:r w:rsidRPr="00A51957">
        <w:rPr>
          <w:noProof/>
          <w:sz w:val="22"/>
          <w:lang w:val="en-US" w:eastAsia="en-US"/>
        </w:rPr>
        <w:lastRenderedPageBreak/>
        <w:drawing>
          <wp:inline distT="0" distB="0" distL="0" distR="0" wp14:anchorId="5FDF39A0" wp14:editId="5C844FAA">
            <wp:extent cx="4729072" cy="3074400"/>
            <wp:effectExtent l="0" t="0" r="0" b="8255"/>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29072" cy="3074400"/>
                    </a:xfrm>
                    <a:prstGeom prst="rect">
                      <a:avLst/>
                    </a:prstGeom>
                    <a:noFill/>
                    <a:ln>
                      <a:noFill/>
                    </a:ln>
                  </pic:spPr>
                </pic:pic>
              </a:graphicData>
            </a:graphic>
          </wp:inline>
        </w:drawing>
      </w:r>
    </w:p>
    <w:p w14:paraId="01F8A33C" w14:textId="77777777" w:rsidR="002C0F8E" w:rsidRPr="00A51957" w:rsidRDefault="002C0F8E" w:rsidP="0084666F">
      <w:pPr>
        <w:spacing w:after="0" w:line="264" w:lineRule="auto"/>
        <w:ind w:left="567" w:right="567" w:firstLine="0"/>
        <w:rPr>
          <w:sz w:val="22"/>
        </w:rPr>
      </w:pPr>
      <w:r w:rsidRPr="00A51957">
        <w:rPr>
          <w:sz w:val="22"/>
        </w:rPr>
        <w:t>57. Week events in the scope of promotional, artistic, and M.I.C.E events. Of these activities, the frequency distribution is as follows: artistic events in the scope of the concert (f=2 ) were organized, while M.I.C.E events in the framework of speeches (f=4) and panels (f=8) were arranged. In addition to these activities, promotion activities ( f =9) have been passed.</w:t>
      </w:r>
    </w:p>
    <w:p w14:paraId="3A9AF1B7" w14:textId="77777777" w:rsidR="002C0F8E" w:rsidRPr="00A51957" w:rsidRDefault="002C0F8E" w:rsidP="0084666F">
      <w:pPr>
        <w:spacing w:after="0" w:line="264" w:lineRule="auto"/>
        <w:ind w:left="567" w:right="567" w:hanging="11"/>
        <w:rPr>
          <w:sz w:val="22"/>
        </w:rPr>
      </w:pPr>
    </w:p>
    <w:p w14:paraId="0AD7AA5D" w14:textId="10FAE046" w:rsidR="002C0F8E" w:rsidRPr="00A51957" w:rsidRDefault="00CC519C" w:rsidP="0084666F">
      <w:pPr>
        <w:spacing w:after="0" w:line="264" w:lineRule="auto"/>
        <w:ind w:left="567" w:right="567" w:hanging="11"/>
        <w:rPr>
          <w:b/>
          <w:sz w:val="22"/>
        </w:rPr>
      </w:pPr>
      <w:r w:rsidRPr="00A51957">
        <w:rPr>
          <w:b/>
          <w:sz w:val="22"/>
        </w:rPr>
        <w:t xml:space="preserve">Figure 8: </w:t>
      </w:r>
      <w:r w:rsidR="002C0F8E" w:rsidRPr="00A51957">
        <w:rPr>
          <w:i/>
          <w:sz w:val="22"/>
        </w:rPr>
        <w:t>Librarianship Week 2</w:t>
      </w:r>
      <w:r w:rsidRPr="00A51957">
        <w:rPr>
          <w:i/>
          <w:sz w:val="22"/>
        </w:rPr>
        <w:t xml:space="preserve">022 58th Week </w:t>
      </w:r>
      <w:r w:rsidR="002C0F8E" w:rsidRPr="00A51957">
        <w:rPr>
          <w:i/>
          <w:sz w:val="22"/>
        </w:rPr>
        <w:t xml:space="preserve"> Events</w:t>
      </w:r>
    </w:p>
    <w:p w14:paraId="0EAF6185" w14:textId="77777777" w:rsidR="002C0F8E" w:rsidRPr="00A51957" w:rsidRDefault="002C0F8E" w:rsidP="0084666F">
      <w:pPr>
        <w:spacing w:after="0" w:line="264" w:lineRule="auto"/>
        <w:ind w:left="567" w:right="567"/>
        <w:rPr>
          <w:sz w:val="22"/>
        </w:rPr>
      </w:pPr>
    </w:p>
    <w:p w14:paraId="793CD37A" w14:textId="7FA1F6BF" w:rsidR="002C0F8E" w:rsidRPr="00A51957" w:rsidRDefault="002C0F8E" w:rsidP="0084666F">
      <w:pPr>
        <w:spacing w:after="0" w:line="264" w:lineRule="auto"/>
        <w:ind w:left="567" w:right="567"/>
        <w:rPr>
          <w:sz w:val="22"/>
        </w:rPr>
      </w:pPr>
      <w:r w:rsidRPr="00A51957">
        <w:rPr>
          <w:noProof/>
          <w:sz w:val="22"/>
          <w:lang w:val="en-US" w:eastAsia="en-US"/>
        </w:rPr>
        <w:drawing>
          <wp:inline distT="0" distB="0" distL="0" distR="0" wp14:anchorId="11B29328" wp14:editId="6A3BB034">
            <wp:extent cx="5029200" cy="3196751"/>
            <wp:effectExtent l="0" t="0" r="0" b="381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8281" cy="3202523"/>
                    </a:xfrm>
                    <a:prstGeom prst="rect">
                      <a:avLst/>
                    </a:prstGeom>
                    <a:noFill/>
                    <a:ln>
                      <a:noFill/>
                    </a:ln>
                  </pic:spPr>
                </pic:pic>
              </a:graphicData>
            </a:graphic>
          </wp:inline>
        </w:drawing>
      </w:r>
    </w:p>
    <w:p w14:paraId="2D89D6F3" w14:textId="77777777" w:rsidR="002C0F8E" w:rsidRPr="00A51957" w:rsidRDefault="002C0F8E" w:rsidP="0084666F">
      <w:pPr>
        <w:spacing w:after="0" w:line="264" w:lineRule="auto"/>
        <w:ind w:left="567" w:right="567" w:firstLine="0"/>
        <w:rPr>
          <w:sz w:val="22"/>
        </w:rPr>
      </w:pPr>
      <w:r w:rsidRPr="00A51957">
        <w:rPr>
          <w:sz w:val="22"/>
        </w:rPr>
        <w:t>58. Week events in the scope of art and M.I.C.E events edited. of these activities frequency if distributed this as artistic activity in the framework of held M.I.C.E events while the concert (f=3) aspect conference (f=1), Workshop (f=1), Speeches (f=4), seminar (f=4), and panel (f=5 ). In addition to these events, signature activities are (f=11 ).</w:t>
      </w:r>
    </w:p>
    <w:p w14:paraId="1C07E3D9" w14:textId="77777777" w:rsidR="002C0F8E" w:rsidRPr="00A51957" w:rsidRDefault="002C0F8E" w:rsidP="0084666F">
      <w:pPr>
        <w:spacing w:after="0" w:line="264" w:lineRule="auto"/>
        <w:ind w:left="567" w:right="567" w:hanging="11"/>
        <w:rPr>
          <w:sz w:val="22"/>
        </w:rPr>
      </w:pPr>
    </w:p>
    <w:p w14:paraId="64F14099" w14:textId="637B40FD" w:rsidR="002C0F8E" w:rsidRPr="00A51957" w:rsidRDefault="002C0F8E" w:rsidP="0084666F">
      <w:pPr>
        <w:spacing w:after="0" w:line="264" w:lineRule="auto"/>
        <w:ind w:left="567" w:right="567" w:hanging="11"/>
        <w:rPr>
          <w:sz w:val="22"/>
        </w:rPr>
      </w:pPr>
      <w:r w:rsidRPr="00A51957">
        <w:rPr>
          <w:b/>
          <w:sz w:val="22"/>
        </w:rPr>
        <w:t>Table 3:</w:t>
      </w:r>
      <w:r w:rsidRPr="00A51957">
        <w:rPr>
          <w:sz w:val="22"/>
        </w:rPr>
        <w:t xml:space="preserve"> Library week Events Kuckartz &amp; Radiker zeta Similarity test Table</w:t>
      </w:r>
    </w:p>
    <w:p w14:paraId="16482459" w14:textId="77777777" w:rsidR="002C0F8E" w:rsidRPr="00A51957" w:rsidRDefault="002C0F8E" w:rsidP="0084666F">
      <w:pPr>
        <w:spacing w:after="0" w:line="264" w:lineRule="auto"/>
        <w:ind w:left="567" w:right="567"/>
        <w:rPr>
          <w:sz w:val="22"/>
        </w:rPr>
      </w:pPr>
    </w:p>
    <w:p w14:paraId="68A719FC" w14:textId="77777777" w:rsidR="002C0F8E" w:rsidRPr="00A51957" w:rsidRDefault="002C0F8E" w:rsidP="002C0F8E">
      <w:pPr>
        <w:spacing w:after="60" w:line="276" w:lineRule="auto"/>
        <w:rPr>
          <w:b/>
          <w:bCs/>
          <w:sz w:val="22"/>
        </w:rPr>
      </w:pPr>
      <w:r w:rsidRPr="00A51957">
        <w:rPr>
          <w:sz w:val="22"/>
        </w:rPr>
        <w:t xml:space="preserve"> </w:t>
      </w:r>
    </w:p>
    <w:tbl>
      <w:tblPr>
        <w:tblW w:w="8544" w:type="dxa"/>
        <w:tblInd w:w="426" w:type="dxa"/>
        <w:tblBorders>
          <w:top w:val="nil"/>
          <w:left w:val="nil"/>
          <w:bottom w:val="single" w:sz="4" w:space="0" w:color="BFBFBF"/>
          <w:right w:val="nil"/>
          <w:insideH w:val="nil"/>
          <w:insideV w:val="nil"/>
        </w:tblBorders>
        <w:tblLayout w:type="fixed"/>
        <w:tblLook w:val="04A0" w:firstRow="1" w:lastRow="0" w:firstColumn="1" w:lastColumn="0" w:noHBand="0" w:noVBand="1"/>
      </w:tblPr>
      <w:tblGrid>
        <w:gridCol w:w="1069"/>
        <w:gridCol w:w="1495"/>
        <w:gridCol w:w="1495"/>
        <w:gridCol w:w="1495"/>
        <w:gridCol w:w="1495"/>
        <w:gridCol w:w="1495"/>
      </w:tblGrid>
      <w:tr w:rsidR="002C0F8E" w:rsidRPr="00A51957" w14:paraId="297ABC0C" w14:textId="77777777" w:rsidTr="0084666F">
        <w:trPr>
          <w:trHeight w:val="335"/>
        </w:trPr>
        <w:tc>
          <w:tcPr>
            <w:tcW w:w="1069" w:type="dxa"/>
            <w:tcBorders>
              <w:top w:val="nil"/>
              <w:left w:val="nil"/>
              <w:bottom w:val="single" w:sz="4" w:space="0" w:color="BFBFBF"/>
              <w:right w:val="nil"/>
            </w:tcBorders>
            <w:shd w:val="clear" w:color="auto" w:fill="B3CBE3"/>
            <w:tcMar>
              <w:top w:w="80" w:type="dxa"/>
              <w:left w:w="80" w:type="dxa"/>
              <w:bottom w:w="80" w:type="dxa"/>
              <w:right w:w="80" w:type="dxa"/>
            </w:tcMar>
          </w:tcPr>
          <w:p w14:paraId="6D9CC677" w14:textId="77777777" w:rsidR="002C0F8E" w:rsidRPr="00A51957" w:rsidRDefault="002C0F8E" w:rsidP="006E05E9">
            <w:pPr>
              <w:spacing w:after="60" w:line="276" w:lineRule="auto"/>
              <w:rPr>
                <w:sz w:val="22"/>
              </w:rPr>
            </w:pPr>
            <w:r w:rsidRPr="00A51957">
              <w:rPr>
                <w:b/>
                <w:bCs/>
                <w:sz w:val="22"/>
              </w:rPr>
              <w:t>Document name</w:t>
            </w:r>
          </w:p>
        </w:tc>
        <w:tc>
          <w:tcPr>
            <w:tcW w:w="1495" w:type="dxa"/>
            <w:tcBorders>
              <w:top w:val="nil"/>
              <w:left w:val="nil"/>
              <w:bottom w:val="single" w:sz="4" w:space="0" w:color="BFBFBF"/>
              <w:right w:val="nil"/>
            </w:tcBorders>
            <w:shd w:val="clear" w:color="auto" w:fill="B3CBE3"/>
            <w:tcMar>
              <w:top w:w="80" w:type="dxa"/>
              <w:left w:w="80" w:type="dxa"/>
              <w:bottom w:w="80" w:type="dxa"/>
              <w:right w:w="80" w:type="dxa"/>
            </w:tcMar>
          </w:tcPr>
          <w:p w14:paraId="3276AEFB" w14:textId="77777777" w:rsidR="002C0F8E" w:rsidRPr="00A51957" w:rsidRDefault="002C0F8E" w:rsidP="006E05E9">
            <w:pPr>
              <w:spacing w:after="60" w:line="276" w:lineRule="auto"/>
              <w:rPr>
                <w:sz w:val="22"/>
              </w:rPr>
            </w:pPr>
            <w:r w:rsidRPr="00A51957">
              <w:rPr>
                <w:b/>
                <w:bCs/>
                <w:sz w:val="22"/>
              </w:rPr>
              <w:t>Program 58</w:t>
            </w:r>
          </w:p>
        </w:tc>
        <w:tc>
          <w:tcPr>
            <w:tcW w:w="1495" w:type="dxa"/>
            <w:tcBorders>
              <w:top w:val="nil"/>
              <w:left w:val="nil"/>
              <w:bottom w:val="single" w:sz="4" w:space="0" w:color="BFBFBF"/>
              <w:right w:val="nil"/>
            </w:tcBorders>
            <w:shd w:val="clear" w:color="auto" w:fill="B3CBE3"/>
            <w:tcMar>
              <w:top w:w="80" w:type="dxa"/>
              <w:left w:w="80" w:type="dxa"/>
              <w:bottom w:w="80" w:type="dxa"/>
              <w:right w:w="80" w:type="dxa"/>
            </w:tcMar>
          </w:tcPr>
          <w:p w14:paraId="0E238E75" w14:textId="77777777" w:rsidR="002C0F8E" w:rsidRPr="00A51957" w:rsidRDefault="002C0F8E" w:rsidP="006E05E9">
            <w:pPr>
              <w:spacing w:after="60" w:line="276" w:lineRule="auto"/>
              <w:rPr>
                <w:sz w:val="22"/>
              </w:rPr>
            </w:pPr>
            <w:r w:rsidRPr="00A51957">
              <w:rPr>
                <w:b/>
                <w:bCs/>
                <w:sz w:val="22"/>
              </w:rPr>
              <w:t>Program 57</w:t>
            </w:r>
          </w:p>
        </w:tc>
        <w:tc>
          <w:tcPr>
            <w:tcW w:w="1495" w:type="dxa"/>
            <w:tcBorders>
              <w:top w:val="nil"/>
              <w:left w:val="nil"/>
              <w:bottom w:val="single" w:sz="4" w:space="0" w:color="BFBFBF"/>
              <w:right w:val="nil"/>
            </w:tcBorders>
            <w:shd w:val="clear" w:color="auto" w:fill="B3CBE3"/>
            <w:tcMar>
              <w:top w:w="80" w:type="dxa"/>
              <w:left w:w="80" w:type="dxa"/>
              <w:bottom w:w="80" w:type="dxa"/>
              <w:right w:w="80" w:type="dxa"/>
            </w:tcMar>
          </w:tcPr>
          <w:p w14:paraId="051CC59F" w14:textId="77777777" w:rsidR="002C0F8E" w:rsidRPr="00A51957" w:rsidRDefault="002C0F8E" w:rsidP="006E05E9">
            <w:pPr>
              <w:spacing w:after="60" w:line="276" w:lineRule="auto"/>
              <w:rPr>
                <w:sz w:val="22"/>
              </w:rPr>
            </w:pPr>
            <w:r w:rsidRPr="00A51957">
              <w:rPr>
                <w:b/>
                <w:bCs/>
                <w:sz w:val="22"/>
              </w:rPr>
              <w:t>Program 56</w:t>
            </w:r>
          </w:p>
        </w:tc>
        <w:tc>
          <w:tcPr>
            <w:tcW w:w="1495" w:type="dxa"/>
            <w:tcBorders>
              <w:top w:val="nil"/>
              <w:left w:val="nil"/>
              <w:bottom w:val="single" w:sz="4" w:space="0" w:color="BFBFBF"/>
              <w:right w:val="nil"/>
            </w:tcBorders>
            <w:shd w:val="clear" w:color="auto" w:fill="B3CBE3"/>
            <w:tcMar>
              <w:top w:w="80" w:type="dxa"/>
              <w:left w:w="80" w:type="dxa"/>
              <w:bottom w:w="80" w:type="dxa"/>
              <w:right w:w="80" w:type="dxa"/>
            </w:tcMar>
          </w:tcPr>
          <w:p w14:paraId="3BD61132" w14:textId="77777777" w:rsidR="002C0F8E" w:rsidRPr="00A51957" w:rsidRDefault="002C0F8E" w:rsidP="006E05E9">
            <w:pPr>
              <w:spacing w:after="60" w:line="276" w:lineRule="auto"/>
              <w:rPr>
                <w:sz w:val="22"/>
              </w:rPr>
            </w:pPr>
            <w:r w:rsidRPr="00A51957">
              <w:rPr>
                <w:b/>
                <w:bCs/>
                <w:sz w:val="22"/>
              </w:rPr>
              <w:t>Program 55</w:t>
            </w:r>
          </w:p>
        </w:tc>
        <w:tc>
          <w:tcPr>
            <w:tcW w:w="1495" w:type="dxa"/>
            <w:tcBorders>
              <w:top w:val="nil"/>
              <w:left w:val="nil"/>
              <w:bottom w:val="single" w:sz="4" w:space="0" w:color="BFBFBF"/>
              <w:right w:val="nil"/>
            </w:tcBorders>
            <w:shd w:val="clear" w:color="auto" w:fill="B3CBE3"/>
            <w:tcMar>
              <w:top w:w="80" w:type="dxa"/>
              <w:left w:w="80" w:type="dxa"/>
              <w:bottom w:w="80" w:type="dxa"/>
              <w:right w:w="80" w:type="dxa"/>
            </w:tcMar>
          </w:tcPr>
          <w:p w14:paraId="1E5E79FE" w14:textId="77777777" w:rsidR="002C0F8E" w:rsidRPr="00A51957" w:rsidRDefault="002C0F8E" w:rsidP="006E05E9">
            <w:pPr>
              <w:spacing w:after="60" w:line="276" w:lineRule="auto"/>
              <w:rPr>
                <w:sz w:val="22"/>
              </w:rPr>
            </w:pPr>
            <w:r w:rsidRPr="00A51957">
              <w:rPr>
                <w:b/>
                <w:bCs/>
                <w:sz w:val="22"/>
              </w:rPr>
              <w:t>Program 54</w:t>
            </w:r>
          </w:p>
        </w:tc>
      </w:tr>
      <w:tr w:rsidR="002C0F8E" w:rsidRPr="00A51957" w14:paraId="26BC0D84" w14:textId="77777777" w:rsidTr="0084666F">
        <w:trPr>
          <w:trHeight w:val="335"/>
        </w:trPr>
        <w:tc>
          <w:tcPr>
            <w:tcW w:w="1069" w:type="dxa"/>
            <w:tcBorders>
              <w:top w:val="nil"/>
              <w:left w:val="nil"/>
              <w:bottom w:val="single" w:sz="4" w:space="0" w:color="BFBFBF"/>
              <w:right w:val="nil"/>
            </w:tcBorders>
            <w:shd w:val="clear" w:color="auto" w:fill="F0F5FA"/>
            <w:tcMar>
              <w:top w:w="80" w:type="dxa"/>
              <w:left w:w="80" w:type="dxa"/>
              <w:bottom w:w="80" w:type="dxa"/>
              <w:right w:w="80" w:type="dxa"/>
            </w:tcMar>
          </w:tcPr>
          <w:p w14:paraId="648CE9BB" w14:textId="77777777" w:rsidR="002C0F8E" w:rsidRPr="00A51957" w:rsidRDefault="002C0F8E" w:rsidP="006E05E9">
            <w:pPr>
              <w:spacing w:after="60" w:line="276" w:lineRule="auto"/>
              <w:rPr>
                <w:sz w:val="22"/>
              </w:rPr>
            </w:pPr>
            <w:r w:rsidRPr="00A51957">
              <w:rPr>
                <w:sz w:val="22"/>
              </w:rPr>
              <w:t>Program 58</w:t>
            </w:r>
          </w:p>
        </w:tc>
        <w:tc>
          <w:tcPr>
            <w:tcW w:w="1495" w:type="dxa"/>
            <w:tcBorders>
              <w:top w:val="nil"/>
              <w:left w:val="nil"/>
              <w:bottom w:val="single" w:sz="4" w:space="0" w:color="BFBFBF"/>
              <w:right w:val="nil"/>
            </w:tcBorders>
            <w:shd w:val="clear" w:color="auto" w:fill="FFFFFF"/>
            <w:tcMar>
              <w:top w:w="80" w:type="dxa"/>
              <w:left w:w="80" w:type="dxa"/>
              <w:bottom w:w="80" w:type="dxa"/>
              <w:right w:w="80" w:type="dxa"/>
            </w:tcMar>
          </w:tcPr>
          <w:p w14:paraId="0CEF8ED1" w14:textId="77777777" w:rsidR="002C0F8E" w:rsidRPr="00A51957" w:rsidRDefault="002C0F8E" w:rsidP="006E05E9">
            <w:pPr>
              <w:spacing w:after="60" w:line="276" w:lineRule="auto"/>
              <w:rPr>
                <w:sz w:val="22"/>
              </w:rPr>
            </w:pPr>
            <w:r w:rsidRPr="00A51957">
              <w:rPr>
                <w:sz w:val="22"/>
              </w:rPr>
              <w:t>1.00</w:t>
            </w:r>
          </w:p>
        </w:tc>
        <w:tc>
          <w:tcPr>
            <w:tcW w:w="1495" w:type="dxa"/>
            <w:tcBorders>
              <w:top w:val="nil"/>
              <w:left w:val="nil"/>
              <w:bottom w:val="single" w:sz="4" w:space="0" w:color="BFBFBF"/>
              <w:right w:val="nil"/>
            </w:tcBorders>
            <w:shd w:val="clear" w:color="auto" w:fill="FFFFFF"/>
            <w:tcMar>
              <w:top w:w="80" w:type="dxa"/>
              <w:left w:w="80" w:type="dxa"/>
              <w:bottom w:w="80" w:type="dxa"/>
              <w:right w:w="80" w:type="dxa"/>
            </w:tcMar>
          </w:tcPr>
          <w:p w14:paraId="5D46A045" w14:textId="77777777" w:rsidR="002C0F8E" w:rsidRPr="00A51957" w:rsidRDefault="002C0F8E" w:rsidP="006E05E9">
            <w:pPr>
              <w:spacing w:after="60" w:line="276" w:lineRule="auto"/>
              <w:rPr>
                <w:sz w:val="22"/>
              </w:rPr>
            </w:pPr>
            <w:r w:rsidRPr="00A51957">
              <w:rPr>
                <w:sz w:val="22"/>
              </w:rPr>
              <w:t>0.65</w:t>
            </w:r>
          </w:p>
        </w:tc>
        <w:tc>
          <w:tcPr>
            <w:tcW w:w="1495" w:type="dxa"/>
            <w:tcBorders>
              <w:top w:val="nil"/>
              <w:left w:val="nil"/>
              <w:bottom w:val="single" w:sz="4" w:space="0" w:color="BFBFBF"/>
              <w:right w:val="nil"/>
            </w:tcBorders>
            <w:shd w:val="clear" w:color="auto" w:fill="FFFFFF"/>
            <w:tcMar>
              <w:top w:w="80" w:type="dxa"/>
              <w:left w:w="80" w:type="dxa"/>
              <w:bottom w:w="80" w:type="dxa"/>
              <w:right w:w="80" w:type="dxa"/>
            </w:tcMar>
          </w:tcPr>
          <w:p w14:paraId="797F67AE" w14:textId="77777777" w:rsidR="002C0F8E" w:rsidRPr="00A51957" w:rsidRDefault="002C0F8E" w:rsidP="006E05E9">
            <w:pPr>
              <w:spacing w:after="60" w:line="276" w:lineRule="auto"/>
              <w:rPr>
                <w:sz w:val="22"/>
              </w:rPr>
            </w:pPr>
            <w:r w:rsidRPr="00A51957">
              <w:rPr>
                <w:sz w:val="22"/>
              </w:rPr>
              <w:t>0.56</w:t>
            </w:r>
          </w:p>
        </w:tc>
        <w:tc>
          <w:tcPr>
            <w:tcW w:w="1495" w:type="dxa"/>
            <w:tcBorders>
              <w:top w:val="nil"/>
              <w:left w:val="nil"/>
              <w:bottom w:val="single" w:sz="4" w:space="0" w:color="BFBFBF"/>
              <w:right w:val="nil"/>
            </w:tcBorders>
            <w:shd w:val="clear" w:color="auto" w:fill="77B72C"/>
            <w:tcMar>
              <w:top w:w="80" w:type="dxa"/>
              <w:left w:w="80" w:type="dxa"/>
              <w:bottom w:w="80" w:type="dxa"/>
              <w:right w:w="80" w:type="dxa"/>
            </w:tcMar>
          </w:tcPr>
          <w:p w14:paraId="27B97EA4" w14:textId="77777777" w:rsidR="002C0F8E" w:rsidRPr="00A51957" w:rsidRDefault="002C0F8E" w:rsidP="006E05E9">
            <w:pPr>
              <w:spacing w:after="60" w:line="276" w:lineRule="auto"/>
              <w:rPr>
                <w:sz w:val="22"/>
              </w:rPr>
            </w:pPr>
            <w:r w:rsidRPr="00A51957">
              <w:rPr>
                <w:sz w:val="22"/>
              </w:rPr>
              <w:t>0.90</w:t>
            </w:r>
          </w:p>
        </w:tc>
        <w:tc>
          <w:tcPr>
            <w:tcW w:w="1495" w:type="dxa"/>
            <w:tcBorders>
              <w:top w:val="nil"/>
              <w:left w:val="nil"/>
              <w:bottom w:val="single" w:sz="4" w:space="0" w:color="BFBFBF"/>
              <w:right w:val="nil"/>
            </w:tcBorders>
            <w:shd w:val="clear" w:color="auto" w:fill="77B72C"/>
            <w:tcMar>
              <w:top w:w="80" w:type="dxa"/>
              <w:left w:w="80" w:type="dxa"/>
              <w:bottom w:w="80" w:type="dxa"/>
              <w:right w:w="80" w:type="dxa"/>
            </w:tcMar>
          </w:tcPr>
          <w:p w14:paraId="123C19F2" w14:textId="77777777" w:rsidR="002C0F8E" w:rsidRPr="00A51957" w:rsidRDefault="002C0F8E" w:rsidP="006E05E9">
            <w:pPr>
              <w:spacing w:after="60" w:line="276" w:lineRule="auto"/>
              <w:rPr>
                <w:sz w:val="22"/>
              </w:rPr>
            </w:pPr>
            <w:r w:rsidRPr="00A51957">
              <w:rPr>
                <w:sz w:val="22"/>
              </w:rPr>
              <w:t>0.84</w:t>
            </w:r>
          </w:p>
        </w:tc>
      </w:tr>
      <w:tr w:rsidR="002C0F8E" w:rsidRPr="00A51957" w14:paraId="2B1B2F75" w14:textId="77777777" w:rsidTr="0084666F">
        <w:trPr>
          <w:trHeight w:val="335"/>
        </w:trPr>
        <w:tc>
          <w:tcPr>
            <w:tcW w:w="1069" w:type="dxa"/>
            <w:tcBorders>
              <w:top w:val="nil"/>
              <w:left w:val="nil"/>
              <w:bottom w:val="single" w:sz="4" w:space="0" w:color="BFBFBF"/>
              <w:right w:val="nil"/>
            </w:tcBorders>
            <w:shd w:val="clear" w:color="auto" w:fill="F0F5FA"/>
            <w:tcMar>
              <w:top w:w="80" w:type="dxa"/>
              <w:left w:w="80" w:type="dxa"/>
              <w:bottom w:w="80" w:type="dxa"/>
              <w:right w:w="80" w:type="dxa"/>
            </w:tcMar>
          </w:tcPr>
          <w:p w14:paraId="175F4810" w14:textId="77777777" w:rsidR="002C0F8E" w:rsidRPr="00A51957" w:rsidRDefault="002C0F8E" w:rsidP="006E05E9">
            <w:pPr>
              <w:spacing w:after="60" w:line="276" w:lineRule="auto"/>
              <w:rPr>
                <w:sz w:val="22"/>
              </w:rPr>
            </w:pPr>
            <w:r w:rsidRPr="00A51957">
              <w:rPr>
                <w:sz w:val="22"/>
              </w:rPr>
              <w:t>Program 57</w:t>
            </w:r>
          </w:p>
        </w:tc>
        <w:tc>
          <w:tcPr>
            <w:tcW w:w="1495" w:type="dxa"/>
            <w:tcBorders>
              <w:top w:val="nil"/>
              <w:left w:val="nil"/>
              <w:bottom w:val="single" w:sz="4" w:space="0" w:color="BFBFBF"/>
              <w:right w:val="nil"/>
            </w:tcBorders>
            <w:shd w:val="clear" w:color="auto" w:fill="E7F2D9"/>
            <w:tcMar>
              <w:top w:w="80" w:type="dxa"/>
              <w:left w:w="80" w:type="dxa"/>
              <w:bottom w:w="80" w:type="dxa"/>
              <w:right w:w="80" w:type="dxa"/>
            </w:tcMar>
          </w:tcPr>
          <w:p w14:paraId="3D5C4FC0" w14:textId="77777777" w:rsidR="002C0F8E" w:rsidRPr="00A51957" w:rsidRDefault="002C0F8E" w:rsidP="006E05E9">
            <w:pPr>
              <w:spacing w:after="60" w:line="276" w:lineRule="auto"/>
              <w:rPr>
                <w:sz w:val="22"/>
              </w:rPr>
            </w:pPr>
            <w:r w:rsidRPr="00A51957">
              <w:rPr>
                <w:sz w:val="22"/>
              </w:rPr>
              <w:t>0.65</w:t>
            </w:r>
          </w:p>
        </w:tc>
        <w:tc>
          <w:tcPr>
            <w:tcW w:w="1495" w:type="dxa"/>
            <w:tcBorders>
              <w:top w:val="nil"/>
              <w:left w:val="nil"/>
              <w:bottom w:val="single" w:sz="4" w:space="0" w:color="BFBFBF"/>
              <w:right w:val="nil"/>
            </w:tcBorders>
            <w:shd w:val="clear" w:color="auto" w:fill="FFFFFF"/>
            <w:tcMar>
              <w:top w:w="80" w:type="dxa"/>
              <w:left w:w="80" w:type="dxa"/>
              <w:bottom w:w="80" w:type="dxa"/>
              <w:right w:w="80" w:type="dxa"/>
            </w:tcMar>
          </w:tcPr>
          <w:p w14:paraId="196C4C99" w14:textId="77777777" w:rsidR="002C0F8E" w:rsidRPr="00A51957" w:rsidRDefault="002C0F8E" w:rsidP="006E05E9">
            <w:pPr>
              <w:spacing w:after="60" w:line="276" w:lineRule="auto"/>
              <w:rPr>
                <w:sz w:val="22"/>
              </w:rPr>
            </w:pPr>
            <w:r w:rsidRPr="00A51957">
              <w:rPr>
                <w:sz w:val="22"/>
              </w:rPr>
              <w:t>1.00</w:t>
            </w:r>
          </w:p>
        </w:tc>
        <w:tc>
          <w:tcPr>
            <w:tcW w:w="1495" w:type="dxa"/>
            <w:tcBorders>
              <w:top w:val="nil"/>
              <w:left w:val="nil"/>
              <w:bottom w:val="single" w:sz="4" w:space="0" w:color="BFBFBF"/>
              <w:right w:val="nil"/>
            </w:tcBorders>
            <w:shd w:val="clear" w:color="auto" w:fill="77B72C"/>
            <w:tcMar>
              <w:top w:w="80" w:type="dxa"/>
              <w:left w:w="80" w:type="dxa"/>
              <w:bottom w:w="80" w:type="dxa"/>
              <w:right w:w="80" w:type="dxa"/>
            </w:tcMar>
          </w:tcPr>
          <w:p w14:paraId="6AC346DF" w14:textId="77777777" w:rsidR="002C0F8E" w:rsidRPr="00A51957" w:rsidRDefault="002C0F8E" w:rsidP="006E05E9">
            <w:pPr>
              <w:spacing w:after="60" w:line="276" w:lineRule="auto"/>
              <w:rPr>
                <w:sz w:val="22"/>
              </w:rPr>
            </w:pPr>
            <w:r w:rsidRPr="00A51957">
              <w:rPr>
                <w:sz w:val="22"/>
              </w:rPr>
              <w:t>0.67</w:t>
            </w:r>
          </w:p>
        </w:tc>
        <w:tc>
          <w:tcPr>
            <w:tcW w:w="1495" w:type="dxa"/>
            <w:tcBorders>
              <w:top w:val="nil"/>
              <w:left w:val="nil"/>
              <w:bottom w:val="single" w:sz="4" w:space="0" w:color="BFBFBF"/>
              <w:right w:val="nil"/>
            </w:tcBorders>
            <w:shd w:val="clear" w:color="auto" w:fill="A3CE71"/>
            <w:tcMar>
              <w:top w:w="80" w:type="dxa"/>
              <w:left w:w="80" w:type="dxa"/>
              <w:bottom w:w="80" w:type="dxa"/>
              <w:right w:w="80" w:type="dxa"/>
            </w:tcMar>
          </w:tcPr>
          <w:p w14:paraId="6082C92D" w14:textId="77777777" w:rsidR="002C0F8E" w:rsidRPr="00A51957" w:rsidRDefault="002C0F8E" w:rsidP="006E05E9">
            <w:pPr>
              <w:spacing w:after="60" w:line="276" w:lineRule="auto"/>
              <w:rPr>
                <w:sz w:val="22"/>
              </w:rPr>
            </w:pPr>
            <w:r w:rsidRPr="00A51957">
              <w:rPr>
                <w:sz w:val="22"/>
              </w:rPr>
              <w:t>0.78</w:t>
            </w:r>
          </w:p>
        </w:tc>
        <w:tc>
          <w:tcPr>
            <w:tcW w:w="1495" w:type="dxa"/>
            <w:tcBorders>
              <w:top w:val="nil"/>
              <w:left w:val="nil"/>
              <w:bottom w:val="single" w:sz="4" w:space="0" w:color="BFBFBF"/>
              <w:right w:val="nil"/>
            </w:tcBorders>
            <w:shd w:val="clear" w:color="auto" w:fill="D0E6B7"/>
            <w:tcMar>
              <w:top w:w="80" w:type="dxa"/>
              <w:left w:w="80" w:type="dxa"/>
              <w:bottom w:w="80" w:type="dxa"/>
              <w:right w:w="80" w:type="dxa"/>
            </w:tcMar>
          </w:tcPr>
          <w:p w14:paraId="146CC055" w14:textId="77777777" w:rsidR="002C0F8E" w:rsidRPr="00A51957" w:rsidRDefault="002C0F8E" w:rsidP="006E05E9">
            <w:pPr>
              <w:spacing w:after="60" w:line="276" w:lineRule="auto"/>
              <w:rPr>
                <w:sz w:val="22"/>
              </w:rPr>
            </w:pPr>
            <w:r w:rsidRPr="00A51957">
              <w:rPr>
                <w:sz w:val="22"/>
              </w:rPr>
              <w:t>0.69</w:t>
            </w:r>
          </w:p>
        </w:tc>
      </w:tr>
      <w:tr w:rsidR="002C0F8E" w:rsidRPr="00A51957" w14:paraId="02DB1ECC" w14:textId="77777777" w:rsidTr="0084666F">
        <w:trPr>
          <w:trHeight w:val="359"/>
        </w:trPr>
        <w:tc>
          <w:tcPr>
            <w:tcW w:w="1069" w:type="dxa"/>
            <w:tcBorders>
              <w:top w:val="nil"/>
              <w:left w:val="nil"/>
              <w:bottom w:val="single" w:sz="4" w:space="0" w:color="BFBFBF"/>
              <w:right w:val="nil"/>
            </w:tcBorders>
            <w:shd w:val="clear" w:color="auto" w:fill="F0F5FA"/>
            <w:tcMar>
              <w:top w:w="80" w:type="dxa"/>
              <w:left w:w="80" w:type="dxa"/>
              <w:bottom w:w="80" w:type="dxa"/>
              <w:right w:w="80" w:type="dxa"/>
            </w:tcMar>
          </w:tcPr>
          <w:p w14:paraId="4CF86648" w14:textId="77777777" w:rsidR="002C0F8E" w:rsidRPr="00A51957" w:rsidRDefault="002C0F8E" w:rsidP="006E05E9">
            <w:pPr>
              <w:spacing w:after="60" w:line="276" w:lineRule="auto"/>
              <w:rPr>
                <w:sz w:val="22"/>
              </w:rPr>
            </w:pPr>
            <w:r w:rsidRPr="00A51957">
              <w:rPr>
                <w:sz w:val="22"/>
              </w:rPr>
              <w:t>Program 56</w:t>
            </w:r>
          </w:p>
        </w:tc>
        <w:tc>
          <w:tcPr>
            <w:tcW w:w="1495" w:type="dxa"/>
            <w:tcBorders>
              <w:top w:val="nil"/>
              <w:left w:val="nil"/>
              <w:bottom w:val="single" w:sz="4" w:space="0" w:color="BFBFBF"/>
              <w:right w:val="nil"/>
            </w:tcBorders>
            <w:shd w:val="clear" w:color="auto" w:fill="FFFFFF"/>
            <w:tcMar>
              <w:top w:w="80" w:type="dxa"/>
              <w:left w:w="80" w:type="dxa"/>
              <w:bottom w:w="80" w:type="dxa"/>
              <w:right w:w="80" w:type="dxa"/>
            </w:tcMar>
          </w:tcPr>
          <w:p w14:paraId="7078BCA2" w14:textId="77777777" w:rsidR="002C0F8E" w:rsidRPr="00A51957" w:rsidRDefault="002C0F8E" w:rsidP="006E05E9">
            <w:pPr>
              <w:spacing w:after="60" w:line="276" w:lineRule="auto"/>
              <w:rPr>
                <w:sz w:val="22"/>
              </w:rPr>
            </w:pPr>
            <w:r w:rsidRPr="00A51957">
              <w:rPr>
                <w:sz w:val="22"/>
              </w:rPr>
              <w:t>0.56</w:t>
            </w:r>
          </w:p>
        </w:tc>
        <w:tc>
          <w:tcPr>
            <w:tcW w:w="1495" w:type="dxa"/>
            <w:tcBorders>
              <w:top w:val="nil"/>
              <w:left w:val="nil"/>
              <w:bottom w:val="single" w:sz="4" w:space="0" w:color="BFBFBF"/>
              <w:right w:val="nil"/>
            </w:tcBorders>
            <w:shd w:val="clear" w:color="auto" w:fill="E7F2D9"/>
            <w:tcMar>
              <w:top w:w="80" w:type="dxa"/>
              <w:left w:w="80" w:type="dxa"/>
              <w:bottom w:w="80" w:type="dxa"/>
              <w:right w:w="80" w:type="dxa"/>
            </w:tcMar>
          </w:tcPr>
          <w:p w14:paraId="62E982F1" w14:textId="77777777" w:rsidR="002C0F8E" w:rsidRPr="00A51957" w:rsidRDefault="002C0F8E" w:rsidP="006E05E9">
            <w:pPr>
              <w:spacing w:after="60" w:line="276" w:lineRule="auto"/>
              <w:rPr>
                <w:sz w:val="22"/>
              </w:rPr>
            </w:pPr>
            <w:r w:rsidRPr="00A51957">
              <w:rPr>
                <w:sz w:val="22"/>
              </w:rPr>
              <w:t>0.67</w:t>
            </w:r>
          </w:p>
        </w:tc>
        <w:tc>
          <w:tcPr>
            <w:tcW w:w="1495" w:type="dxa"/>
            <w:tcBorders>
              <w:top w:val="nil"/>
              <w:left w:val="nil"/>
              <w:bottom w:val="single" w:sz="4" w:space="0" w:color="BFBFBF"/>
              <w:right w:val="nil"/>
            </w:tcBorders>
            <w:shd w:val="clear" w:color="auto" w:fill="FFFFFF"/>
            <w:tcMar>
              <w:top w:w="80" w:type="dxa"/>
              <w:left w:w="80" w:type="dxa"/>
              <w:bottom w:w="80" w:type="dxa"/>
              <w:right w:w="80" w:type="dxa"/>
            </w:tcMar>
          </w:tcPr>
          <w:p w14:paraId="33514D90" w14:textId="77777777" w:rsidR="002C0F8E" w:rsidRPr="00A51957" w:rsidRDefault="002C0F8E" w:rsidP="006E05E9">
            <w:pPr>
              <w:spacing w:after="60" w:line="276" w:lineRule="auto"/>
              <w:rPr>
                <w:sz w:val="22"/>
              </w:rPr>
            </w:pPr>
            <w:r w:rsidRPr="00A51957">
              <w:rPr>
                <w:sz w:val="22"/>
              </w:rPr>
              <w:t>1.00</w:t>
            </w:r>
          </w:p>
        </w:tc>
        <w:tc>
          <w:tcPr>
            <w:tcW w:w="1495" w:type="dxa"/>
            <w:tcBorders>
              <w:top w:val="nil"/>
              <w:left w:val="nil"/>
              <w:bottom w:val="single" w:sz="4" w:space="0" w:color="BFBFBF"/>
              <w:right w:val="nil"/>
            </w:tcBorders>
            <w:shd w:val="clear" w:color="auto" w:fill="FFFFFF"/>
            <w:tcMar>
              <w:top w:w="80" w:type="dxa"/>
              <w:left w:w="80" w:type="dxa"/>
              <w:bottom w:w="80" w:type="dxa"/>
              <w:right w:w="80" w:type="dxa"/>
            </w:tcMar>
          </w:tcPr>
          <w:p w14:paraId="51196A5F" w14:textId="77777777" w:rsidR="002C0F8E" w:rsidRPr="00A51957" w:rsidRDefault="002C0F8E" w:rsidP="006E05E9">
            <w:pPr>
              <w:spacing w:after="60" w:line="276" w:lineRule="auto"/>
              <w:rPr>
                <w:sz w:val="22"/>
              </w:rPr>
            </w:pPr>
            <w:r w:rsidRPr="00A51957">
              <w:rPr>
                <w:sz w:val="22"/>
              </w:rPr>
              <w:t>0.56</w:t>
            </w:r>
          </w:p>
        </w:tc>
        <w:tc>
          <w:tcPr>
            <w:tcW w:w="1495" w:type="dxa"/>
            <w:tcBorders>
              <w:top w:val="nil"/>
              <w:left w:val="nil"/>
              <w:bottom w:val="single" w:sz="4" w:space="0" w:color="BFBFBF"/>
              <w:right w:val="nil"/>
            </w:tcBorders>
            <w:shd w:val="clear" w:color="auto" w:fill="FFFFFF"/>
            <w:tcMar>
              <w:top w:w="80" w:type="dxa"/>
              <w:left w:w="80" w:type="dxa"/>
              <w:bottom w:w="80" w:type="dxa"/>
              <w:right w:w="80" w:type="dxa"/>
            </w:tcMar>
          </w:tcPr>
          <w:p w14:paraId="5712AF47" w14:textId="77777777" w:rsidR="002C0F8E" w:rsidRPr="00A51957" w:rsidRDefault="002C0F8E" w:rsidP="006E05E9">
            <w:pPr>
              <w:spacing w:after="60" w:line="276" w:lineRule="auto"/>
              <w:rPr>
                <w:sz w:val="22"/>
              </w:rPr>
            </w:pPr>
            <w:r w:rsidRPr="00A51957">
              <w:rPr>
                <w:sz w:val="22"/>
              </w:rPr>
              <w:t>0.60</w:t>
            </w:r>
          </w:p>
        </w:tc>
      </w:tr>
      <w:tr w:rsidR="002C0F8E" w:rsidRPr="00A51957" w14:paraId="507F7971" w14:textId="77777777" w:rsidTr="0084666F">
        <w:trPr>
          <w:trHeight w:val="335"/>
        </w:trPr>
        <w:tc>
          <w:tcPr>
            <w:tcW w:w="1069" w:type="dxa"/>
            <w:tcBorders>
              <w:top w:val="nil"/>
              <w:left w:val="nil"/>
              <w:bottom w:val="single" w:sz="4" w:space="0" w:color="BFBFBF"/>
              <w:right w:val="nil"/>
            </w:tcBorders>
            <w:shd w:val="clear" w:color="auto" w:fill="F0F5FA"/>
            <w:tcMar>
              <w:top w:w="80" w:type="dxa"/>
              <w:left w:w="80" w:type="dxa"/>
              <w:bottom w:w="80" w:type="dxa"/>
              <w:right w:w="80" w:type="dxa"/>
            </w:tcMar>
          </w:tcPr>
          <w:p w14:paraId="2B393015" w14:textId="77777777" w:rsidR="002C0F8E" w:rsidRPr="00A51957" w:rsidRDefault="002C0F8E" w:rsidP="006E05E9">
            <w:pPr>
              <w:spacing w:after="60" w:line="276" w:lineRule="auto"/>
              <w:rPr>
                <w:sz w:val="22"/>
              </w:rPr>
            </w:pPr>
            <w:r w:rsidRPr="00A51957">
              <w:rPr>
                <w:sz w:val="22"/>
              </w:rPr>
              <w:t>Program 55</w:t>
            </w:r>
          </w:p>
        </w:tc>
        <w:tc>
          <w:tcPr>
            <w:tcW w:w="1495" w:type="dxa"/>
            <w:tcBorders>
              <w:top w:val="nil"/>
              <w:left w:val="nil"/>
              <w:bottom w:val="single" w:sz="4" w:space="0" w:color="BFBFBF"/>
              <w:right w:val="nil"/>
            </w:tcBorders>
            <w:shd w:val="clear" w:color="auto" w:fill="77B72C"/>
            <w:tcMar>
              <w:top w:w="80" w:type="dxa"/>
              <w:left w:w="80" w:type="dxa"/>
              <w:bottom w:w="80" w:type="dxa"/>
              <w:right w:w="80" w:type="dxa"/>
            </w:tcMar>
          </w:tcPr>
          <w:p w14:paraId="4BF66368" w14:textId="77777777" w:rsidR="002C0F8E" w:rsidRPr="00A51957" w:rsidRDefault="002C0F8E" w:rsidP="006E05E9">
            <w:pPr>
              <w:spacing w:after="60" w:line="276" w:lineRule="auto"/>
              <w:rPr>
                <w:sz w:val="22"/>
              </w:rPr>
            </w:pPr>
            <w:r w:rsidRPr="00A51957">
              <w:rPr>
                <w:sz w:val="22"/>
              </w:rPr>
              <w:t>0.90</w:t>
            </w:r>
          </w:p>
        </w:tc>
        <w:tc>
          <w:tcPr>
            <w:tcW w:w="1495" w:type="dxa"/>
            <w:tcBorders>
              <w:top w:val="nil"/>
              <w:left w:val="nil"/>
              <w:bottom w:val="single" w:sz="4" w:space="0" w:color="BFBFBF"/>
              <w:right w:val="nil"/>
            </w:tcBorders>
            <w:shd w:val="clear" w:color="auto" w:fill="77B72C"/>
            <w:tcMar>
              <w:top w:w="80" w:type="dxa"/>
              <w:left w:w="80" w:type="dxa"/>
              <w:bottom w:w="80" w:type="dxa"/>
              <w:right w:w="80" w:type="dxa"/>
            </w:tcMar>
          </w:tcPr>
          <w:p w14:paraId="46506C17" w14:textId="77777777" w:rsidR="002C0F8E" w:rsidRPr="00A51957" w:rsidRDefault="002C0F8E" w:rsidP="006E05E9">
            <w:pPr>
              <w:spacing w:after="60" w:line="276" w:lineRule="auto"/>
              <w:rPr>
                <w:sz w:val="22"/>
              </w:rPr>
            </w:pPr>
            <w:r w:rsidRPr="00A51957">
              <w:rPr>
                <w:sz w:val="22"/>
              </w:rPr>
              <w:t>0.78</w:t>
            </w:r>
          </w:p>
        </w:tc>
        <w:tc>
          <w:tcPr>
            <w:tcW w:w="1495" w:type="dxa"/>
            <w:tcBorders>
              <w:top w:val="nil"/>
              <w:left w:val="nil"/>
              <w:bottom w:val="single" w:sz="4" w:space="0" w:color="BFBFBF"/>
              <w:right w:val="nil"/>
            </w:tcBorders>
            <w:shd w:val="clear" w:color="auto" w:fill="FFFFFF"/>
            <w:tcMar>
              <w:top w:w="80" w:type="dxa"/>
              <w:left w:w="80" w:type="dxa"/>
              <w:bottom w:w="80" w:type="dxa"/>
              <w:right w:w="80" w:type="dxa"/>
            </w:tcMar>
          </w:tcPr>
          <w:p w14:paraId="164F89FF" w14:textId="77777777" w:rsidR="002C0F8E" w:rsidRPr="00A51957" w:rsidRDefault="002C0F8E" w:rsidP="006E05E9">
            <w:pPr>
              <w:spacing w:after="60" w:line="276" w:lineRule="auto"/>
              <w:rPr>
                <w:sz w:val="22"/>
              </w:rPr>
            </w:pPr>
            <w:r w:rsidRPr="00A51957">
              <w:rPr>
                <w:sz w:val="22"/>
              </w:rPr>
              <w:t>0.56</w:t>
            </w:r>
          </w:p>
        </w:tc>
        <w:tc>
          <w:tcPr>
            <w:tcW w:w="1495" w:type="dxa"/>
            <w:tcBorders>
              <w:top w:val="nil"/>
              <w:left w:val="nil"/>
              <w:bottom w:val="single" w:sz="4" w:space="0" w:color="BFBFBF"/>
              <w:right w:val="nil"/>
            </w:tcBorders>
            <w:shd w:val="clear" w:color="auto" w:fill="FFFFFF"/>
            <w:tcMar>
              <w:top w:w="80" w:type="dxa"/>
              <w:left w:w="80" w:type="dxa"/>
              <w:bottom w:w="80" w:type="dxa"/>
              <w:right w:w="80" w:type="dxa"/>
            </w:tcMar>
          </w:tcPr>
          <w:p w14:paraId="046DB4BC" w14:textId="77777777" w:rsidR="002C0F8E" w:rsidRPr="00A51957" w:rsidRDefault="002C0F8E" w:rsidP="006E05E9">
            <w:pPr>
              <w:spacing w:after="60" w:line="276" w:lineRule="auto"/>
              <w:rPr>
                <w:sz w:val="22"/>
              </w:rPr>
            </w:pPr>
            <w:r w:rsidRPr="00A51957">
              <w:rPr>
                <w:sz w:val="22"/>
              </w:rPr>
              <w:t>1.00</w:t>
            </w:r>
          </w:p>
        </w:tc>
        <w:tc>
          <w:tcPr>
            <w:tcW w:w="1495" w:type="dxa"/>
            <w:tcBorders>
              <w:top w:val="nil"/>
              <w:left w:val="nil"/>
              <w:bottom w:val="single" w:sz="4" w:space="0" w:color="BFBFBF"/>
              <w:right w:val="nil"/>
            </w:tcBorders>
            <w:shd w:val="clear" w:color="auto" w:fill="77B72C"/>
            <w:tcMar>
              <w:top w:w="80" w:type="dxa"/>
              <w:left w:w="80" w:type="dxa"/>
              <w:bottom w:w="80" w:type="dxa"/>
              <w:right w:w="80" w:type="dxa"/>
            </w:tcMar>
          </w:tcPr>
          <w:p w14:paraId="7FBB5381" w14:textId="77777777" w:rsidR="002C0F8E" w:rsidRPr="00A51957" w:rsidRDefault="002C0F8E" w:rsidP="006E05E9">
            <w:pPr>
              <w:spacing w:after="60" w:line="276" w:lineRule="auto"/>
              <w:rPr>
                <w:sz w:val="22"/>
              </w:rPr>
            </w:pPr>
            <w:r w:rsidRPr="00A51957">
              <w:rPr>
                <w:sz w:val="22"/>
              </w:rPr>
              <w:t>0.84</w:t>
            </w:r>
          </w:p>
        </w:tc>
      </w:tr>
      <w:tr w:rsidR="002C0F8E" w:rsidRPr="00A51957" w14:paraId="4D5645B2" w14:textId="77777777" w:rsidTr="0084666F">
        <w:trPr>
          <w:trHeight w:val="335"/>
        </w:trPr>
        <w:tc>
          <w:tcPr>
            <w:tcW w:w="1069" w:type="dxa"/>
            <w:tcBorders>
              <w:top w:val="nil"/>
              <w:left w:val="nil"/>
              <w:bottom w:val="nil"/>
              <w:right w:val="nil"/>
            </w:tcBorders>
            <w:shd w:val="clear" w:color="auto" w:fill="F0F5FA"/>
            <w:tcMar>
              <w:top w:w="80" w:type="dxa"/>
              <w:left w:w="80" w:type="dxa"/>
              <w:bottom w:w="80" w:type="dxa"/>
              <w:right w:w="80" w:type="dxa"/>
            </w:tcMar>
          </w:tcPr>
          <w:p w14:paraId="4562CE60" w14:textId="77777777" w:rsidR="002C0F8E" w:rsidRPr="00A51957" w:rsidRDefault="002C0F8E" w:rsidP="006E05E9">
            <w:pPr>
              <w:spacing w:after="60" w:line="276" w:lineRule="auto"/>
              <w:rPr>
                <w:sz w:val="22"/>
              </w:rPr>
            </w:pPr>
            <w:r w:rsidRPr="00A51957">
              <w:rPr>
                <w:sz w:val="22"/>
              </w:rPr>
              <w:t>Program 54</w:t>
            </w:r>
          </w:p>
        </w:tc>
        <w:tc>
          <w:tcPr>
            <w:tcW w:w="1495" w:type="dxa"/>
            <w:tcBorders>
              <w:top w:val="nil"/>
              <w:left w:val="nil"/>
              <w:bottom w:val="nil"/>
              <w:right w:val="nil"/>
            </w:tcBorders>
            <w:shd w:val="clear" w:color="auto" w:fill="8DC24E"/>
            <w:tcMar>
              <w:top w:w="80" w:type="dxa"/>
              <w:left w:w="80" w:type="dxa"/>
              <w:bottom w:w="80" w:type="dxa"/>
              <w:right w:w="80" w:type="dxa"/>
            </w:tcMar>
          </w:tcPr>
          <w:p w14:paraId="7A94090C" w14:textId="77777777" w:rsidR="002C0F8E" w:rsidRPr="00A51957" w:rsidRDefault="002C0F8E" w:rsidP="006E05E9">
            <w:pPr>
              <w:spacing w:after="60" w:line="276" w:lineRule="auto"/>
              <w:rPr>
                <w:sz w:val="22"/>
              </w:rPr>
            </w:pPr>
            <w:r w:rsidRPr="00A51957">
              <w:rPr>
                <w:sz w:val="22"/>
              </w:rPr>
              <w:t>0.84</w:t>
            </w:r>
          </w:p>
        </w:tc>
        <w:tc>
          <w:tcPr>
            <w:tcW w:w="1495" w:type="dxa"/>
            <w:tcBorders>
              <w:top w:val="nil"/>
              <w:left w:val="nil"/>
              <w:bottom w:val="nil"/>
              <w:right w:val="nil"/>
            </w:tcBorders>
            <w:shd w:val="clear" w:color="auto" w:fill="D0E6B7"/>
            <w:tcMar>
              <w:top w:w="80" w:type="dxa"/>
              <w:left w:w="80" w:type="dxa"/>
              <w:bottom w:w="80" w:type="dxa"/>
              <w:right w:w="80" w:type="dxa"/>
            </w:tcMar>
          </w:tcPr>
          <w:p w14:paraId="1C2BF8D6" w14:textId="77777777" w:rsidR="002C0F8E" w:rsidRPr="00A51957" w:rsidRDefault="002C0F8E" w:rsidP="006E05E9">
            <w:pPr>
              <w:spacing w:after="60" w:line="276" w:lineRule="auto"/>
              <w:rPr>
                <w:sz w:val="22"/>
              </w:rPr>
            </w:pPr>
            <w:r w:rsidRPr="00A51957">
              <w:rPr>
                <w:sz w:val="22"/>
              </w:rPr>
              <w:t>0.69</w:t>
            </w:r>
          </w:p>
        </w:tc>
        <w:tc>
          <w:tcPr>
            <w:tcW w:w="1495" w:type="dxa"/>
            <w:tcBorders>
              <w:top w:val="nil"/>
              <w:left w:val="nil"/>
              <w:bottom w:val="nil"/>
              <w:right w:val="nil"/>
            </w:tcBorders>
            <w:shd w:val="clear" w:color="auto" w:fill="D0E6B7"/>
            <w:tcMar>
              <w:top w:w="80" w:type="dxa"/>
              <w:left w:w="80" w:type="dxa"/>
              <w:bottom w:w="80" w:type="dxa"/>
              <w:right w:w="80" w:type="dxa"/>
            </w:tcMar>
          </w:tcPr>
          <w:p w14:paraId="5DF5FDBC" w14:textId="77777777" w:rsidR="002C0F8E" w:rsidRPr="00A51957" w:rsidRDefault="002C0F8E" w:rsidP="006E05E9">
            <w:pPr>
              <w:spacing w:after="60" w:line="276" w:lineRule="auto"/>
              <w:rPr>
                <w:sz w:val="22"/>
              </w:rPr>
            </w:pPr>
            <w:r w:rsidRPr="00A51957">
              <w:rPr>
                <w:sz w:val="22"/>
              </w:rPr>
              <w:t>0.60</w:t>
            </w:r>
          </w:p>
        </w:tc>
        <w:tc>
          <w:tcPr>
            <w:tcW w:w="1495" w:type="dxa"/>
            <w:tcBorders>
              <w:top w:val="nil"/>
              <w:left w:val="nil"/>
              <w:bottom w:val="nil"/>
              <w:right w:val="nil"/>
            </w:tcBorders>
            <w:shd w:val="clear" w:color="auto" w:fill="8DC24E"/>
            <w:tcMar>
              <w:top w:w="80" w:type="dxa"/>
              <w:left w:w="80" w:type="dxa"/>
              <w:bottom w:w="80" w:type="dxa"/>
              <w:right w:w="80" w:type="dxa"/>
            </w:tcMar>
          </w:tcPr>
          <w:p w14:paraId="411406E3" w14:textId="77777777" w:rsidR="002C0F8E" w:rsidRPr="00A51957" w:rsidRDefault="002C0F8E" w:rsidP="006E05E9">
            <w:pPr>
              <w:spacing w:after="60" w:line="276" w:lineRule="auto"/>
              <w:rPr>
                <w:sz w:val="22"/>
              </w:rPr>
            </w:pPr>
            <w:r w:rsidRPr="00A51957">
              <w:rPr>
                <w:sz w:val="22"/>
              </w:rPr>
              <w:t>0.84</w:t>
            </w:r>
          </w:p>
        </w:tc>
        <w:tc>
          <w:tcPr>
            <w:tcW w:w="1495" w:type="dxa"/>
            <w:tcBorders>
              <w:top w:val="nil"/>
              <w:left w:val="nil"/>
              <w:bottom w:val="nil"/>
              <w:right w:val="nil"/>
            </w:tcBorders>
            <w:shd w:val="clear" w:color="auto" w:fill="FFFFFF"/>
            <w:tcMar>
              <w:top w:w="80" w:type="dxa"/>
              <w:left w:w="80" w:type="dxa"/>
              <w:bottom w:w="80" w:type="dxa"/>
              <w:right w:w="80" w:type="dxa"/>
            </w:tcMar>
          </w:tcPr>
          <w:p w14:paraId="38591A64" w14:textId="77777777" w:rsidR="002C0F8E" w:rsidRPr="00A51957" w:rsidRDefault="002C0F8E" w:rsidP="006E05E9">
            <w:pPr>
              <w:spacing w:after="60" w:line="276" w:lineRule="auto"/>
              <w:rPr>
                <w:sz w:val="22"/>
              </w:rPr>
            </w:pPr>
            <w:r w:rsidRPr="00A51957">
              <w:rPr>
                <w:sz w:val="22"/>
              </w:rPr>
              <w:t>1.00</w:t>
            </w:r>
          </w:p>
        </w:tc>
      </w:tr>
    </w:tbl>
    <w:p w14:paraId="01BC8F91" w14:textId="77777777" w:rsidR="002C0F8E" w:rsidRPr="00A51957" w:rsidRDefault="002C0F8E" w:rsidP="002C0F8E">
      <w:pPr>
        <w:spacing w:after="60" w:line="276" w:lineRule="auto"/>
        <w:rPr>
          <w:sz w:val="22"/>
        </w:rPr>
      </w:pPr>
    </w:p>
    <w:p w14:paraId="39DC4F3F" w14:textId="020715D8" w:rsidR="002C0F8E" w:rsidRPr="00A51957" w:rsidRDefault="002C0F8E" w:rsidP="00C952E0">
      <w:pPr>
        <w:spacing w:after="0" w:line="264" w:lineRule="auto"/>
        <w:ind w:left="567" w:right="567" w:firstLine="0"/>
        <w:rPr>
          <w:sz w:val="22"/>
        </w:rPr>
      </w:pPr>
      <w:r w:rsidRPr="00A51957">
        <w:rPr>
          <w:sz w:val="22"/>
        </w:rPr>
        <w:t>Quartz &amp; Rädiker zeta similarity test table 54 weeks when analyzed activities with a rate of 0.60 most less than 56 weeks events with while similar to the most with 0.84 very 58 weeks with similar. 55th-week activities with a rate of 0.56 most less than 56 weeks events similarly, with a ratio of 0.90 most every 58 weeks with similar. 56. Week events with a ratio of 0.56 most less than 58 weeks events with a rate of 0.67 most very week 57 with similar. 57. Week activities with a rate of 0.65 most less than 58 weeks events while similar to the most with 0.78 very 55th week with similar. 58th-week activities with a rate of 0.56 most less than 56 weeks events while similar to the most with 0.84 very 54th week with similar. Therefore Kuckartz &amp; Rädiker zeta similarity test table eyelash before when taken your activities large in the proportion each other resembles is seen.</w:t>
      </w:r>
    </w:p>
    <w:p w14:paraId="64DDB6D7" w14:textId="77777777" w:rsidR="004F6576" w:rsidRPr="00A51957" w:rsidRDefault="004F6576" w:rsidP="00C952E0">
      <w:pPr>
        <w:spacing w:after="0" w:line="264" w:lineRule="auto"/>
        <w:ind w:left="567" w:right="567" w:firstLine="0"/>
        <w:rPr>
          <w:sz w:val="22"/>
        </w:rPr>
      </w:pPr>
    </w:p>
    <w:p w14:paraId="53D8E5C0" w14:textId="28BC38DD" w:rsidR="002C0F8E" w:rsidRPr="00A51957" w:rsidRDefault="002C0F8E" w:rsidP="00C952E0">
      <w:pPr>
        <w:spacing w:after="0" w:line="264" w:lineRule="auto"/>
        <w:ind w:left="567" w:right="567" w:firstLine="0"/>
        <w:rPr>
          <w:b/>
          <w:bCs/>
          <w:sz w:val="22"/>
        </w:rPr>
      </w:pPr>
      <w:r w:rsidRPr="00A51957">
        <w:rPr>
          <w:b/>
          <w:bCs/>
          <w:sz w:val="22"/>
        </w:rPr>
        <w:t>Conclusion</w:t>
      </w:r>
    </w:p>
    <w:p w14:paraId="57DE5033" w14:textId="77777777" w:rsidR="004F6576" w:rsidRPr="00A51957" w:rsidRDefault="004F6576" w:rsidP="00C952E0">
      <w:pPr>
        <w:spacing w:after="0" w:line="264" w:lineRule="auto"/>
        <w:ind w:left="567" w:right="567" w:firstLine="0"/>
        <w:rPr>
          <w:b/>
          <w:bCs/>
          <w:sz w:val="22"/>
        </w:rPr>
      </w:pPr>
    </w:p>
    <w:p w14:paraId="42F2DAA1" w14:textId="77777777" w:rsidR="002C0F8E" w:rsidRPr="00A51957" w:rsidRDefault="002C0F8E" w:rsidP="00C952E0">
      <w:pPr>
        <w:spacing w:after="0" w:line="264" w:lineRule="auto"/>
        <w:ind w:left="567" w:right="567" w:firstLine="0"/>
        <w:rPr>
          <w:sz w:val="22"/>
        </w:rPr>
      </w:pPr>
      <w:r w:rsidRPr="00A51957">
        <w:rPr>
          <w:sz w:val="22"/>
        </w:rPr>
        <w:t>In this research, Turkish librarianship Association's 2018-2022 years between organized by Librarianship week events maxqda in the program contents analysis by examining this to the results reached: 2018- 2022 years between published activity program documents on 112 encodings in total made. These encodings activity types and categories by distributed as Promotion activities (f=10), Art events theme (f=7) is M.I.C.E events (f=64 ). These themes eyelash before " Librarianship " week at the celebrations used activity types what are they ?" research the question is has been answered.</w:t>
      </w:r>
    </w:p>
    <w:p w14:paraId="79BA3132" w14:textId="77777777" w:rsidR="002C0F8E" w:rsidRPr="00A51957" w:rsidRDefault="002C0F8E" w:rsidP="00C952E0">
      <w:pPr>
        <w:spacing w:after="0" w:line="264" w:lineRule="auto"/>
        <w:ind w:left="567" w:right="567" w:firstLine="0"/>
        <w:rPr>
          <w:sz w:val="22"/>
        </w:rPr>
      </w:pPr>
      <w:r w:rsidRPr="00A51957">
        <w:rPr>
          <w:sz w:val="22"/>
        </w:rPr>
        <w:t>Librarianship in the weekly activity of types frequency distribution hand, when taken art events theme, is (f=7). In this theme concert (f=6) and documentary / cinema notation (f=1) sub- themes is leaving . promotion activities are (f=10). Another _ theme of M.I.C.E events is ( f=64 ). This theme includes panel (f=20), seminar (17), speeches (f=13), award ceremonies (f=8) conference (f=5), and  workshop (f=1) sub- themes is leaving . hand received theme and frequencies when analyzed _ more used activity M.I.C.E events of its kind are detected. Thus, the question response is given in the " Librarianship in the week most more used activity Type which one? " research.</w:t>
      </w:r>
    </w:p>
    <w:p w14:paraId="76FE3BC7" w14:textId="77777777" w:rsidR="002C0F8E" w:rsidRPr="00A51957" w:rsidRDefault="002C0F8E" w:rsidP="00C952E0">
      <w:pPr>
        <w:spacing w:after="0" w:line="264" w:lineRule="auto"/>
        <w:ind w:left="567" w:right="567" w:firstLine="0"/>
        <w:rPr>
          <w:sz w:val="22"/>
        </w:rPr>
      </w:pPr>
      <w:r w:rsidRPr="00A51957">
        <w:rPr>
          <w:sz w:val="22"/>
        </w:rPr>
        <w:lastRenderedPageBreak/>
        <w:t>Moreover, activity scale aspect signature activities (f=31) were arranged. It depends on " Librarianship week celebrations. Which activity to scale enter ?” The question has been answered in my research.</w:t>
      </w:r>
    </w:p>
    <w:p w14:paraId="124841CC" w14:textId="77777777" w:rsidR="002C0F8E" w:rsidRPr="00A51957" w:rsidRDefault="002C0F8E" w:rsidP="00C952E0">
      <w:pPr>
        <w:spacing w:after="0" w:line="264" w:lineRule="auto"/>
        <w:ind w:left="567" w:right="567" w:firstLine="0"/>
        <w:rPr>
          <w:sz w:val="22"/>
        </w:rPr>
      </w:pPr>
      <w:r w:rsidRPr="00A51957">
        <w:rPr>
          <w:sz w:val="22"/>
        </w:rPr>
        <w:t>Library week events to weeks by evaluated at the 54th Week art event (f=1), M.I.C.E events (f=8), signature be active (f=8) about to 16 events in total edited. At Week 55 promotion activity (f=1), artistic event (f=1), M.I.C.E event (f=10), signature be active (f=12) 24 events were organized . _ At Week 56, art events (f=1) and M.I.C.E events (f=13 ), about 14 activities, have been arranged. 57th week at events promotion activity (f=9), artistic activity (f=2), and M.I.C.E activity (f=12 ) about to 23 events in total To life has been passed. Fifty-eight weeks at events art event (f=3), M.I.C.E event (f=21), signature have activities (f=11) 35 events _ is planned. In this context, most more at week 58 of the event arranged is seen. Of these activities contents, Kuckartz &amp; Rädiker zeta similarity more than 60 % tested similarity it shows is seen. Therefore, the " Librarianship week activities content similarity Does it show ?" research question as yes has been answered.</w:t>
      </w:r>
    </w:p>
    <w:p w14:paraId="7910F65D" w14:textId="309E8AF9" w:rsidR="002C0F8E" w:rsidRPr="00A51957" w:rsidRDefault="002C0F8E" w:rsidP="00C952E0">
      <w:pPr>
        <w:spacing w:after="0" w:line="264" w:lineRule="auto"/>
        <w:ind w:left="567" w:right="567" w:firstLine="0"/>
        <w:rPr>
          <w:sz w:val="22"/>
        </w:rPr>
      </w:pPr>
      <w:r w:rsidRPr="00A51957">
        <w:rPr>
          <w:sz w:val="22"/>
        </w:rPr>
        <w:t>Conclusion for 58 years held Librarianship week at the celebrations promotional, artistic and M.I.C.E events Location is given. From these events, most More M.I.C.E events used are seen. M.I.C.E event aspect most more panels, seminars, and conversations benefited from is seen and held your activities signature activity nature he carries detected.</w:t>
      </w:r>
    </w:p>
    <w:p w14:paraId="4D464B19" w14:textId="77777777" w:rsidR="004F6576" w:rsidRPr="00A51957" w:rsidRDefault="004F6576" w:rsidP="0084666F">
      <w:pPr>
        <w:spacing w:after="0" w:line="264" w:lineRule="auto"/>
        <w:ind w:left="567" w:right="567" w:hanging="11"/>
        <w:rPr>
          <w:sz w:val="22"/>
        </w:rPr>
      </w:pPr>
    </w:p>
    <w:p w14:paraId="1AC84406" w14:textId="1CBBD35A" w:rsidR="002C0F8E" w:rsidRPr="00A51957" w:rsidRDefault="002C0F8E" w:rsidP="0084666F">
      <w:pPr>
        <w:spacing w:after="0" w:line="264" w:lineRule="auto"/>
        <w:ind w:left="567" w:right="567"/>
        <w:rPr>
          <w:b/>
          <w:bCs/>
          <w:sz w:val="22"/>
        </w:rPr>
      </w:pPr>
      <w:r w:rsidRPr="00A51957">
        <w:rPr>
          <w:b/>
          <w:bCs/>
          <w:sz w:val="22"/>
        </w:rPr>
        <w:t>References</w:t>
      </w:r>
    </w:p>
    <w:p w14:paraId="6CA7F24B" w14:textId="77777777" w:rsidR="004F6576" w:rsidRPr="00A51957" w:rsidRDefault="004F6576" w:rsidP="002C0F8E">
      <w:pPr>
        <w:spacing w:after="60" w:line="276" w:lineRule="auto"/>
        <w:rPr>
          <w:b/>
          <w:bCs/>
          <w:sz w:val="22"/>
        </w:rPr>
      </w:pPr>
    </w:p>
    <w:p w14:paraId="0FE665EF"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sz w:val="22"/>
        </w:rPr>
        <w:fldChar w:fldCharType="begin" w:fldLock="1"/>
      </w:r>
      <w:r w:rsidRPr="00A51957">
        <w:rPr>
          <w:sz w:val="22"/>
        </w:rPr>
        <w:instrText xml:space="preserve">ADDIN Mendeley Bibliography CSL_BIBLIOGRAPHY </w:instrText>
      </w:r>
      <w:r w:rsidRPr="00A51957">
        <w:rPr>
          <w:sz w:val="22"/>
        </w:rPr>
        <w:fldChar w:fldCharType="separate"/>
      </w:r>
      <w:r w:rsidRPr="00A51957">
        <w:rPr>
          <w:noProof/>
          <w:sz w:val="22"/>
        </w:rPr>
        <w:t xml:space="preserve">Akkaya, M. A. (2013). Halk kütüphanelerinde halkla ilişkiler ve Narlıdere İlçe Halk Kütüphanesi örneği. </w:t>
      </w:r>
      <w:r w:rsidRPr="00A51957">
        <w:rPr>
          <w:i/>
          <w:iCs/>
          <w:noProof/>
          <w:sz w:val="22"/>
        </w:rPr>
        <w:t>Türk Kütüphaneciliği</w:t>
      </w:r>
      <w:r w:rsidRPr="00A51957">
        <w:rPr>
          <w:noProof/>
          <w:sz w:val="22"/>
        </w:rPr>
        <w:t xml:space="preserve">, </w:t>
      </w:r>
      <w:r w:rsidRPr="00A51957">
        <w:rPr>
          <w:i/>
          <w:iCs/>
          <w:noProof/>
          <w:sz w:val="22"/>
        </w:rPr>
        <w:t>27</w:t>
      </w:r>
      <w:r w:rsidRPr="00A51957">
        <w:rPr>
          <w:noProof/>
          <w:sz w:val="22"/>
        </w:rPr>
        <w:t>(1), 168–179.</w:t>
      </w:r>
    </w:p>
    <w:p w14:paraId="14E14DCE"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Akman, İ. (2009). Ulus Halk Kütüphanesi ve halkla ilişkiler uygulamaları. </w:t>
      </w:r>
      <w:r w:rsidRPr="00A51957">
        <w:rPr>
          <w:i/>
          <w:iCs/>
          <w:noProof/>
          <w:sz w:val="22"/>
        </w:rPr>
        <w:t>Türk Kütüphaneciliği</w:t>
      </w:r>
      <w:r w:rsidRPr="00A51957">
        <w:rPr>
          <w:noProof/>
          <w:sz w:val="22"/>
        </w:rPr>
        <w:t xml:space="preserve">, </w:t>
      </w:r>
      <w:r w:rsidRPr="00A51957">
        <w:rPr>
          <w:i/>
          <w:iCs/>
          <w:noProof/>
          <w:sz w:val="22"/>
        </w:rPr>
        <w:t>23</w:t>
      </w:r>
      <w:r w:rsidRPr="00A51957">
        <w:rPr>
          <w:noProof/>
          <w:sz w:val="22"/>
        </w:rPr>
        <w:t>(2), 386–392.</w:t>
      </w:r>
    </w:p>
    <w:p w14:paraId="2272925B"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Akyüz, K. (1986). Türk Ocakları. </w:t>
      </w:r>
      <w:r w:rsidRPr="00A51957">
        <w:rPr>
          <w:i/>
          <w:iCs/>
          <w:noProof/>
          <w:sz w:val="22"/>
        </w:rPr>
        <w:t>Belleten</w:t>
      </w:r>
      <w:r w:rsidRPr="00A51957">
        <w:rPr>
          <w:noProof/>
          <w:sz w:val="22"/>
        </w:rPr>
        <w:t xml:space="preserve">, </w:t>
      </w:r>
      <w:r w:rsidRPr="00A51957">
        <w:rPr>
          <w:i/>
          <w:iCs/>
          <w:noProof/>
          <w:sz w:val="22"/>
        </w:rPr>
        <w:t>50</w:t>
      </w:r>
      <w:r w:rsidRPr="00A51957">
        <w:rPr>
          <w:noProof/>
          <w:sz w:val="22"/>
        </w:rPr>
        <w:t>(196), 201–228.</w:t>
      </w:r>
    </w:p>
    <w:p w14:paraId="20658194"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Aladağ, H. H. (2019). In Our History of Library after 1960s; Analysis of Some “Library Week” Posters in The Framework of Roland Barthes’s Semiotics Method. </w:t>
      </w:r>
      <w:r w:rsidRPr="00A51957">
        <w:rPr>
          <w:i/>
          <w:iCs/>
          <w:noProof/>
          <w:sz w:val="22"/>
        </w:rPr>
        <w:t>International Journal of Social and Educational Sciences</w:t>
      </w:r>
      <w:r w:rsidRPr="00A51957">
        <w:rPr>
          <w:noProof/>
          <w:sz w:val="22"/>
        </w:rPr>
        <w:t xml:space="preserve">, </w:t>
      </w:r>
      <w:r w:rsidRPr="00A51957">
        <w:rPr>
          <w:i/>
          <w:iCs/>
          <w:noProof/>
          <w:sz w:val="22"/>
        </w:rPr>
        <w:t>6</w:t>
      </w:r>
      <w:r w:rsidRPr="00A51957">
        <w:rPr>
          <w:noProof/>
          <w:sz w:val="22"/>
        </w:rPr>
        <w:t>(12), 133–147.</w:t>
      </w:r>
    </w:p>
    <w:p w14:paraId="7128E068"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Anameriç, H. (2006a). İstanbul Köprülü Yazma Eser Kütüphanesi. </w:t>
      </w:r>
      <w:r w:rsidRPr="00A51957">
        <w:rPr>
          <w:i/>
          <w:iCs/>
          <w:noProof/>
          <w:sz w:val="22"/>
        </w:rPr>
        <w:t>Türk Kütüphaneciliği</w:t>
      </w:r>
      <w:r w:rsidRPr="00A51957">
        <w:rPr>
          <w:noProof/>
          <w:sz w:val="22"/>
        </w:rPr>
        <w:t xml:space="preserve">, </w:t>
      </w:r>
      <w:r w:rsidRPr="00A51957">
        <w:rPr>
          <w:i/>
          <w:iCs/>
          <w:noProof/>
          <w:sz w:val="22"/>
        </w:rPr>
        <w:t>20</w:t>
      </w:r>
      <w:r w:rsidRPr="00A51957">
        <w:rPr>
          <w:noProof/>
          <w:sz w:val="22"/>
        </w:rPr>
        <w:t>(2), 195–202.</w:t>
      </w:r>
    </w:p>
    <w:p w14:paraId="4835E739"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Anameriç, H. (2006b). Osmanlılarda Kütüphane Kültürü ve Bilimsel Yaşama Etkisi. </w:t>
      </w:r>
      <w:r w:rsidRPr="00A51957">
        <w:rPr>
          <w:i/>
          <w:iCs/>
          <w:noProof/>
          <w:sz w:val="22"/>
        </w:rPr>
        <w:t>Osmanlı Tarihi Araştırma ve Uygulama Merkezi Dergisi OTAM,</w:t>
      </w:r>
      <w:r w:rsidRPr="00A51957">
        <w:rPr>
          <w:noProof/>
          <w:sz w:val="22"/>
        </w:rPr>
        <w:t xml:space="preserve"> </w:t>
      </w:r>
      <w:r w:rsidRPr="00A51957">
        <w:rPr>
          <w:i/>
          <w:iCs/>
          <w:noProof/>
          <w:sz w:val="22"/>
        </w:rPr>
        <w:t>19</w:t>
      </w:r>
      <w:r w:rsidRPr="00A51957">
        <w:rPr>
          <w:noProof/>
          <w:sz w:val="22"/>
        </w:rPr>
        <w:t>(19), 53–78.</w:t>
      </w:r>
    </w:p>
    <w:p w14:paraId="56F44FD8"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Anameriç, H. (2008). Belgelerle Atatürk ve kütüphaneler. </w:t>
      </w:r>
      <w:r w:rsidRPr="00A51957">
        <w:rPr>
          <w:i/>
          <w:iCs/>
          <w:noProof/>
          <w:sz w:val="22"/>
        </w:rPr>
        <w:t>Atatürk Araştırma Merkezi Dergisi</w:t>
      </w:r>
      <w:r w:rsidRPr="00A51957">
        <w:rPr>
          <w:noProof/>
          <w:sz w:val="22"/>
        </w:rPr>
        <w:t xml:space="preserve">, </w:t>
      </w:r>
      <w:r w:rsidRPr="00A51957">
        <w:rPr>
          <w:i/>
          <w:iCs/>
          <w:noProof/>
          <w:sz w:val="22"/>
        </w:rPr>
        <w:t>24</w:t>
      </w:r>
      <w:r w:rsidRPr="00A51957">
        <w:rPr>
          <w:noProof/>
          <w:sz w:val="22"/>
        </w:rPr>
        <w:t>(71), 487–514.</w:t>
      </w:r>
    </w:p>
    <w:p w14:paraId="75A7FF03"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Arcodia, C., &amp; Robb, A. (2000). A future for event management: A taxonomy of event management terms. </w:t>
      </w:r>
      <w:r w:rsidRPr="00A51957">
        <w:rPr>
          <w:i/>
          <w:iCs/>
          <w:noProof/>
          <w:sz w:val="22"/>
        </w:rPr>
        <w:t>Events Beyond</w:t>
      </w:r>
      <w:r w:rsidRPr="00A51957">
        <w:rPr>
          <w:noProof/>
          <w:sz w:val="22"/>
        </w:rPr>
        <w:t xml:space="preserve">, </w:t>
      </w:r>
      <w:r w:rsidRPr="00A51957">
        <w:rPr>
          <w:i/>
          <w:iCs/>
          <w:noProof/>
          <w:sz w:val="22"/>
        </w:rPr>
        <w:t>6</w:t>
      </w:r>
      <w:r w:rsidRPr="00A51957">
        <w:rPr>
          <w:noProof/>
          <w:sz w:val="22"/>
        </w:rPr>
        <w:t>(4), 154-160.</w:t>
      </w:r>
    </w:p>
    <w:p w14:paraId="48EF055C"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Aşkın, U. (2017). Ankara Yüksek Ziraat Enstitüsü: Tam Bağimsizlik Yolunda Bir Anit Kurum. Türk Dünyası Araştırmaları. </w:t>
      </w:r>
      <w:r w:rsidRPr="00A51957">
        <w:rPr>
          <w:i/>
          <w:iCs/>
          <w:noProof/>
          <w:sz w:val="22"/>
        </w:rPr>
        <w:t>Türk Dünyası Araştırmaları</w:t>
      </w:r>
      <w:r w:rsidRPr="00A51957">
        <w:rPr>
          <w:noProof/>
          <w:sz w:val="22"/>
        </w:rPr>
        <w:t xml:space="preserve">, </w:t>
      </w:r>
      <w:r w:rsidRPr="00A51957">
        <w:rPr>
          <w:i/>
          <w:iCs/>
          <w:noProof/>
          <w:sz w:val="22"/>
        </w:rPr>
        <w:t>117</w:t>
      </w:r>
      <w:r w:rsidRPr="00A51957">
        <w:rPr>
          <w:noProof/>
          <w:sz w:val="22"/>
        </w:rPr>
        <w:t>(231), 85–114.</w:t>
      </w:r>
    </w:p>
    <w:p w14:paraId="14AD6A39"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Ateş, N. (2022). 1869 Tarihli Bir Sayim Listesi Işiğinda İstanbul Vakif Kütüphaneleri. </w:t>
      </w:r>
      <w:r w:rsidRPr="00A51957">
        <w:rPr>
          <w:i/>
          <w:iCs/>
          <w:noProof/>
          <w:sz w:val="22"/>
        </w:rPr>
        <w:t>Journal</w:t>
      </w:r>
      <w:r w:rsidRPr="00A51957">
        <w:rPr>
          <w:noProof/>
          <w:sz w:val="22"/>
        </w:rPr>
        <w:t xml:space="preserve">, </w:t>
      </w:r>
      <w:r w:rsidRPr="00A51957">
        <w:rPr>
          <w:i/>
          <w:iCs/>
          <w:noProof/>
          <w:sz w:val="22"/>
        </w:rPr>
        <w:t>58</w:t>
      </w:r>
      <w:r w:rsidRPr="00A51957">
        <w:rPr>
          <w:noProof/>
          <w:sz w:val="22"/>
        </w:rPr>
        <w:t>(2), 791–836.</w:t>
      </w:r>
    </w:p>
    <w:p w14:paraId="5BD0D157"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Atılgan, D. (1989). Türkçe Genel Kültür Ansiklopedilerinde Kütüphane, Kütüphaneci ve Kütüphanecilik Modelleri. </w:t>
      </w:r>
      <w:r w:rsidRPr="00A51957">
        <w:rPr>
          <w:i/>
          <w:iCs/>
          <w:noProof/>
          <w:sz w:val="22"/>
        </w:rPr>
        <w:t>Türk Kütüphaneciliği</w:t>
      </w:r>
      <w:r w:rsidRPr="00A51957">
        <w:rPr>
          <w:noProof/>
          <w:sz w:val="22"/>
        </w:rPr>
        <w:t xml:space="preserve">, </w:t>
      </w:r>
      <w:r w:rsidRPr="00A51957">
        <w:rPr>
          <w:i/>
          <w:iCs/>
          <w:noProof/>
          <w:sz w:val="22"/>
        </w:rPr>
        <w:t>3</w:t>
      </w:r>
      <w:r w:rsidRPr="00A51957">
        <w:rPr>
          <w:noProof/>
          <w:sz w:val="22"/>
        </w:rPr>
        <w:t>(2), 82–89.</w:t>
      </w:r>
    </w:p>
    <w:p w14:paraId="74FBDF21"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Başbuğoğlu, F. (1972). Milli Kütüphane Bibliyografya Enstitüsü. </w:t>
      </w:r>
      <w:r w:rsidRPr="00A51957">
        <w:rPr>
          <w:i/>
          <w:iCs/>
          <w:noProof/>
          <w:sz w:val="22"/>
        </w:rPr>
        <w:t>Türk Kütüphaneciliği</w:t>
      </w:r>
      <w:r w:rsidRPr="00A51957">
        <w:rPr>
          <w:noProof/>
          <w:sz w:val="22"/>
        </w:rPr>
        <w:t xml:space="preserve">, </w:t>
      </w:r>
      <w:r w:rsidRPr="00A51957">
        <w:rPr>
          <w:i/>
          <w:iCs/>
          <w:noProof/>
          <w:sz w:val="22"/>
        </w:rPr>
        <w:t>21</w:t>
      </w:r>
      <w:r w:rsidRPr="00A51957">
        <w:rPr>
          <w:noProof/>
          <w:sz w:val="22"/>
        </w:rPr>
        <w:t>(1), 38–46.</w:t>
      </w:r>
    </w:p>
    <w:p w14:paraId="7DABDDBC"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Benefiel, C. R., LaGrange, J., &amp; da Conturbia, S. (1992). Fun, friends, and good pr: Celebrating National Library Week in an academic library. </w:t>
      </w:r>
      <w:r w:rsidRPr="00A51957">
        <w:rPr>
          <w:i/>
          <w:iCs/>
          <w:noProof/>
          <w:sz w:val="22"/>
        </w:rPr>
        <w:t>College &amp; Research Libraries News</w:t>
      </w:r>
      <w:r w:rsidRPr="00A51957">
        <w:rPr>
          <w:noProof/>
          <w:sz w:val="22"/>
        </w:rPr>
        <w:t xml:space="preserve">, </w:t>
      </w:r>
      <w:r w:rsidRPr="00A51957">
        <w:rPr>
          <w:i/>
          <w:iCs/>
          <w:noProof/>
          <w:sz w:val="22"/>
        </w:rPr>
        <w:t>53</w:t>
      </w:r>
      <w:r w:rsidRPr="00A51957">
        <w:rPr>
          <w:noProof/>
          <w:sz w:val="22"/>
        </w:rPr>
        <w:t>(2), 85–89.</w:t>
      </w:r>
    </w:p>
    <w:p w14:paraId="4566731A"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Berg, B. L., &amp; Lune, H. (2016). Methods for the Social Sciences. In </w:t>
      </w:r>
      <w:r w:rsidRPr="00A51957">
        <w:rPr>
          <w:i/>
          <w:iCs/>
          <w:noProof/>
          <w:sz w:val="22"/>
        </w:rPr>
        <w:t>Pearson</w:t>
      </w:r>
      <w:r w:rsidRPr="00A51957">
        <w:rPr>
          <w:noProof/>
          <w:sz w:val="22"/>
        </w:rPr>
        <w:t>.</w:t>
      </w:r>
    </w:p>
    <w:p w14:paraId="065A8564"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lastRenderedPageBreak/>
        <w:t xml:space="preserve">Çağlar, N. G., &amp; Yılmaz, B. (2007). Üniversite kütüphanelerinde halkla ilişkiler ve Başkent Üniversitesi Kütüphanesi. </w:t>
      </w:r>
      <w:r w:rsidRPr="00A51957">
        <w:rPr>
          <w:i/>
          <w:iCs/>
          <w:noProof/>
          <w:sz w:val="22"/>
        </w:rPr>
        <w:t>Bilgi Dünyası</w:t>
      </w:r>
      <w:r w:rsidRPr="00A51957">
        <w:rPr>
          <w:noProof/>
          <w:sz w:val="22"/>
        </w:rPr>
        <w:t xml:space="preserve">, </w:t>
      </w:r>
      <w:r w:rsidRPr="00A51957">
        <w:rPr>
          <w:i/>
          <w:iCs/>
          <w:noProof/>
          <w:sz w:val="22"/>
        </w:rPr>
        <w:t>8</w:t>
      </w:r>
      <w:r w:rsidRPr="00A51957">
        <w:rPr>
          <w:noProof/>
          <w:sz w:val="22"/>
        </w:rPr>
        <w:t>(1), 1–29.</w:t>
      </w:r>
    </w:p>
    <w:p w14:paraId="59BBF1BE"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Çakın, İ. (1991). Özel kütüphaneler: Tanım boşluğu. </w:t>
      </w:r>
      <w:r w:rsidRPr="00A51957">
        <w:rPr>
          <w:i/>
          <w:iCs/>
          <w:noProof/>
          <w:sz w:val="22"/>
        </w:rPr>
        <w:t>Türk Kütüphaneciliği</w:t>
      </w:r>
      <w:r w:rsidRPr="00A51957">
        <w:rPr>
          <w:noProof/>
          <w:sz w:val="22"/>
        </w:rPr>
        <w:t xml:space="preserve">, </w:t>
      </w:r>
      <w:r w:rsidRPr="00A51957">
        <w:rPr>
          <w:i/>
          <w:iCs/>
          <w:noProof/>
          <w:sz w:val="22"/>
        </w:rPr>
        <w:t>5</w:t>
      </w:r>
      <w:r w:rsidRPr="00A51957">
        <w:rPr>
          <w:noProof/>
          <w:sz w:val="22"/>
        </w:rPr>
        <w:t>(2), 49–55.</w:t>
      </w:r>
    </w:p>
    <w:p w14:paraId="1A35EA81"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Çakmak, T., &amp; Tırnavalı, S. (2020). Danışma Hizmetlerinin Değerlendirilmesi: Türkiye Büyük Millet Meclisi Kütüphanesi Danışma Hizmetlerine Yönelik Bir Araştırma. </w:t>
      </w:r>
      <w:r w:rsidRPr="00A51957">
        <w:rPr>
          <w:i/>
          <w:iCs/>
          <w:noProof/>
          <w:sz w:val="22"/>
        </w:rPr>
        <w:t>Bilgi Dünyası</w:t>
      </w:r>
      <w:r w:rsidRPr="00A51957">
        <w:rPr>
          <w:noProof/>
          <w:sz w:val="22"/>
        </w:rPr>
        <w:t xml:space="preserve">, </w:t>
      </w:r>
      <w:r w:rsidRPr="00A51957">
        <w:rPr>
          <w:i/>
          <w:iCs/>
          <w:noProof/>
          <w:sz w:val="22"/>
        </w:rPr>
        <w:t>21</w:t>
      </w:r>
      <w:r w:rsidRPr="00A51957">
        <w:rPr>
          <w:noProof/>
          <w:sz w:val="22"/>
        </w:rPr>
        <w:t>(1), 7–33.</w:t>
      </w:r>
    </w:p>
    <w:p w14:paraId="21722098"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Candan, B. (2013). Türk kültüründe kütüphaneler ve eğitim hayatımıza etkileri: Cumhuriyet öncesi dönem. </w:t>
      </w:r>
      <w:r w:rsidRPr="00A51957">
        <w:rPr>
          <w:i/>
          <w:iCs/>
          <w:noProof/>
          <w:sz w:val="22"/>
        </w:rPr>
        <w:t>Çankırı Karatekin Üniversitesi Sosyal Bilimler Enstitüsü Dergisi</w:t>
      </w:r>
      <w:r w:rsidRPr="00A51957">
        <w:rPr>
          <w:noProof/>
          <w:sz w:val="22"/>
        </w:rPr>
        <w:t xml:space="preserve">, </w:t>
      </w:r>
      <w:r w:rsidRPr="00A51957">
        <w:rPr>
          <w:i/>
          <w:iCs/>
          <w:noProof/>
          <w:sz w:val="22"/>
        </w:rPr>
        <w:t>4</w:t>
      </w:r>
      <w:r w:rsidRPr="00A51957">
        <w:rPr>
          <w:noProof/>
          <w:sz w:val="22"/>
        </w:rPr>
        <w:t>(2), 105–124.</w:t>
      </w:r>
    </w:p>
    <w:p w14:paraId="325936DE"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Çelik, A., &amp; UÇAK, N. Ö. (1993). Üniversite kütüphaneleri üzerine. </w:t>
      </w:r>
      <w:r w:rsidRPr="00A51957">
        <w:rPr>
          <w:i/>
          <w:iCs/>
          <w:noProof/>
          <w:sz w:val="22"/>
        </w:rPr>
        <w:t>Hacettepe Üniversitesi Edebiyat Fakültesi Dergisi</w:t>
      </w:r>
      <w:r w:rsidRPr="00A51957">
        <w:rPr>
          <w:noProof/>
          <w:sz w:val="22"/>
        </w:rPr>
        <w:t xml:space="preserve">, </w:t>
      </w:r>
      <w:r w:rsidRPr="00A51957">
        <w:rPr>
          <w:i/>
          <w:iCs/>
          <w:noProof/>
          <w:sz w:val="22"/>
        </w:rPr>
        <w:t>10</w:t>
      </w:r>
      <w:r w:rsidRPr="00A51957">
        <w:rPr>
          <w:noProof/>
          <w:sz w:val="22"/>
        </w:rPr>
        <w:t>(2).</w:t>
      </w:r>
    </w:p>
    <w:p w14:paraId="239ABFB6"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Ersoy, O. (1962). Gezici Kütüphaneler I. </w:t>
      </w:r>
      <w:r w:rsidRPr="00A51957">
        <w:rPr>
          <w:i/>
          <w:iCs/>
          <w:noProof/>
          <w:sz w:val="22"/>
        </w:rPr>
        <w:t>Türk Kütüphaneciliği,</w:t>
      </w:r>
      <w:r w:rsidRPr="00A51957">
        <w:rPr>
          <w:noProof/>
          <w:sz w:val="22"/>
        </w:rPr>
        <w:t xml:space="preserve"> </w:t>
      </w:r>
      <w:r w:rsidRPr="00A51957">
        <w:rPr>
          <w:i/>
          <w:iCs/>
          <w:noProof/>
          <w:sz w:val="22"/>
        </w:rPr>
        <w:t>11</w:t>
      </w:r>
      <w:r w:rsidRPr="00A51957">
        <w:rPr>
          <w:noProof/>
          <w:sz w:val="22"/>
        </w:rPr>
        <w:t>(3–4), 114-127.</w:t>
      </w:r>
    </w:p>
    <w:p w14:paraId="02B97386"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Ersoy, O. (1963). Gezici kütüphaneler II. </w:t>
      </w:r>
      <w:r w:rsidRPr="00A51957">
        <w:rPr>
          <w:i/>
          <w:iCs/>
          <w:noProof/>
          <w:sz w:val="22"/>
        </w:rPr>
        <w:t>Türk Kütüphaneciliği</w:t>
      </w:r>
      <w:r w:rsidRPr="00A51957">
        <w:rPr>
          <w:noProof/>
          <w:sz w:val="22"/>
        </w:rPr>
        <w:t xml:space="preserve">, </w:t>
      </w:r>
      <w:r w:rsidRPr="00A51957">
        <w:rPr>
          <w:i/>
          <w:iCs/>
          <w:noProof/>
          <w:sz w:val="22"/>
        </w:rPr>
        <w:t>12</w:t>
      </w:r>
      <w:r w:rsidRPr="00A51957">
        <w:rPr>
          <w:noProof/>
          <w:sz w:val="22"/>
        </w:rPr>
        <w:t>(1–2), 31–42.</w:t>
      </w:r>
    </w:p>
    <w:p w14:paraId="1F919D52"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Erünsal, İ. E. (1996). The Development of Ottoman Libraries from the Conquest of Istanbul (1453) to the Emergence of the Independent Library. </w:t>
      </w:r>
      <w:r w:rsidRPr="00A51957">
        <w:rPr>
          <w:i/>
          <w:iCs/>
          <w:noProof/>
          <w:sz w:val="22"/>
        </w:rPr>
        <w:t>Belleten</w:t>
      </w:r>
      <w:r w:rsidRPr="00A51957">
        <w:rPr>
          <w:noProof/>
          <w:sz w:val="22"/>
        </w:rPr>
        <w:t xml:space="preserve">, </w:t>
      </w:r>
      <w:r w:rsidRPr="00A51957">
        <w:rPr>
          <w:i/>
          <w:iCs/>
          <w:noProof/>
          <w:sz w:val="22"/>
        </w:rPr>
        <w:t>60</w:t>
      </w:r>
      <w:r w:rsidRPr="00A51957">
        <w:rPr>
          <w:noProof/>
          <w:sz w:val="22"/>
        </w:rPr>
        <w:t>(227), 93–126.</w:t>
      </w:r>
    </w:p>
    <w:p w14:paraId="304D0AC4"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Erünsal, İ. E. (2015). OsmanlIlarda Kütüphaneler ve KütüphanecİlİK. </w:t>
      </w:r>
      <w:r w:rsidRPr="00A51957">
        <w:rPr>
          <w:i/>
          <w:iCs/>
          <w:noProof/>
          <w:sz w:val="22"/>
        </w:rPr>
        <w:t>Millî Eğitim Dergisi</w:t>
      </w:r>
      <w:r w:rsidRPr="00A51957">
        <w:rPr>
          <w:noProof/>
          <w:sz w:val="22"/>
        </w:rPr>
        <w:t xml:space="preserve">, </w:t>
      </w:r>
      <w:r w:rsidRPr="00A51957">
        <w:rPr>
          <w:i/>
          <w:iCs/>
          <w:noProof/>
          <w:sz w:val="22"/>
        </w:rPr>
        <w:t>45</w:t>
      </w:r>
      <w:r w:rsidRPr="00A51957">
        <w:rPr>
          <w:noProof/>
          <w:sz w:val="22"/>
        </w:rPr>
        <w:t>(208), 194–199.</w:t>
      </w:r>
    </w:p>
    <w:p w14:paraId="16A2BF9F"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Getz, D. (2000). Developing a research agenda for the event management field. In &amp; A. J. V. K. Jago (Ed.), </w:t>
      </w:r>
      <w:r w:rsidRPr="00A51957">
        <w:rPr>
          <w:i/>
          <w:iCs/>
          <w:noProof/>
          <w:sz w:val="22"/>
        </w:rPr>
        <w:t>Events beyond 2000: Setting the agenda, proceedings of the conference on events evaluation, research, and education</w:t>
      </w:r>
      <w:r w:rsidRPr="00A51957">
        <w:rPr>
          <w:noProof/>
          <w:sz w:val="22"/>
        </w:rPr>
        <w:t xml:space="preserve"> (pp. 10–21). University of Technology.</w:t>
      </w:r>
    </w:p>
    <w:p w14:paraId="7C9DF5FF"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Güneş, G. (2007). ‘ Tek Problemim İmaj mı?’ Türkiye Gerçeğinde İmaj Meselesi. </w:t>
      </w:r>
      <w:r w:rsidRPr="00A51957">
        <w:rPr>
          <w:i/>
          <w:iCs/>
          <w:noProof/>
          <w:sz w:val="22"/>
        </w:rPr>
        <w:t>Türk Kütüphaneciliği</w:t>
      </w:r>
      <w:r w:rsidRPr="00A51957">
        <w:rPr>
          <w:noProof/>
          <w:sz w:val="22"/>
        </w:rPr>
        <w:t xml:space="preserve">, </w:t>
      </w:r>
      <w:r w:rsidRPr="00A51957">
        <w:rPr>
          <w:i/>
          <w:iCs/>
          <w:noProof/>
          <w:sz w:val="22"/>
        </w:rPr>
        <w:t>21</w:t>
      </w:r>
      <w:r w:rsidRPr="00A51957">
        <w:rPr>
          <w:noProof/>
          <w:sz w:val="22"/>
        </w:rPr>
        <w:t>(2), 230–236.</w:t>
      </w:r>
    </w:p>
    <w:p w14:paraId="52F34387"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Hazarika, T. (2021). Public Relations in Library Extension Services. </w:t>
      </w:r>
      <w:r w:rsidRPr="00A51957">
        <w:rPr>
          <w:i/>
          <w:iCs/>
          <w:noProof/>
          <w:sz w:val="22"/>
        </w:rPr>
        <w:t>GRANTHAKUTI-A Peer Reviewed &amp; Refereed Annual Journal on Libraryand Information Science and Related Studies</w:t>
      </w:r>
      <w:r w:rsidRPr="00A51957">
        <w:rPr>
          <w:noProof/>
          <w:sz w:val="22"/>
        </w:rPr>
        <w:t xml:space="preserve">, </w:t>
      </w:r>
      <w:r w:rsidRPr="00A51957">
        <w:rPr>
          <w:i/>
          <w:iCs/>
          <w:noProof/>
          <w:sz w:val="22"/>
        </w:rPr>
        <w:t>7</w:t>
      </w:r>
      <w:r w:rsidRPr="00A51957">
        <w:rPr>
          <w:noProof/>
          <w:sz w:val="22"/>
        </w:rPr>
        <w:t>(1), 120–127.</w:t>
      </w:r>
    </w:p>
    <w:p w14:paraId="597270AD"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Hepkul, A. (2002). Bir Sosyal Bilim Araştırma Yöntemi Olarak İçerik Analizi. </w:t>
      </w:r>
      <w:r w:rsidRPr="00A51957">
        <w:rPr>
          <w:i/>
          <w:iCs/>
          <w:noProof/>
          <w:sz w:val="22"/>
        </w:rPr>
        <w:t>Anadolu Üniversitesi İktisadi ve İdari Bilimler Fakültesi Dergisi</w:t>
      </w:r>
      <w:r w:rsidRPr="00A51957">
        <w:rPr>
          <w:noProof/>
          <w:sz w:val="22"/>
        </w:rPr>
        <w:t xml:space="preserve">, </w:t>
      </w:r>
      <w:r w:rsidRPr="00A51957">
        <w:rPr>
          <w:i/>
          <w:iCs/>
          <w:noProof/>
          <w:sz w:val="22"/>
        </w:rPr>
        <w:t>18</w:t>
      </w:r>
      <w:r w:rsidRPr="00A51957">
        <w:rPr>
          <w:noProof/>
          <w:sz w:val="22"/>
        </w:rPr>
        <w:t>(1), 1–12.</w:t>
      </w:r>
    </w:p>
    <w:p w14:paraId="16598680"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İcimsoy, A. O., &amp; Erünsal, İ. E. (2008). </w:t>
      </w:r>
      <w:r w:rsidRPr="00A51957">
        <w:rPr>
          <w:i/>
          <w:iCs/>
          <w:noProof/>
          <w:sz w:val="22"/>
        </w:rPr>
        <w:t>The legacy of the Ottoman Library in the libraries of the Turkish Republic</w:t>
      </w:r>
      <w:r w:rsidRPr="00A51957">
        <w:rPr>
          <w:noProof/>
          <w:sz w:val="22"/>
        </w:rPr>
        <w:t xml:space="preserve">. </w:t>
      </w:r>
      <w:r w:rsidRPr="00A51957">
        <w:rPr>
          <w:i/>
          <w:iCs/>
          <w:noProof/>
          <w:sz w:val="22"/>
        </w:rPr>
        <w:t>58</w:t>
      </w:r>
      <w:r w:rsidRPr="00A51957">
        <w:rPr>
          <w:noProof/>
          <w:sz w:val="22"/>
        </w:rPr>
        <w:t>(1), 47–57.</w:t>
      </w:r>
    </w:p>
    <w:p w14:paraId="03899453"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Işık, M., &amp; Akdağ, M. (2009). Dünden Bugüne Halkla İlişkiler. In </w:t>
      </w:r>
      <w:r w:rsidRPr="00A51957">
        <w:rPr>
          <w:i/>
          <w:iCs/>
          <w:noProof/>
          <w:sz w:val="22"/>
        </w:rPr>
        <w:t>Konya: Eğitim akademi Yayınları</w:t>
      </w:r>
      <w:r w:rsidRPr="00A51957">
        <w:rPr>
          <w:noProof/>
          <w:sz w:val="22"/>
        </w:rPr>
        <w:t>.</w:t>
      </w:r>
    </w:p>
    <w:p w14:paraId="500BF3FE"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Karadeniz, Ş. (2010). Ankara’daki halk kütüphanelerinde halkla ilişkiler. </w:t>
      </w:r>
      <w:r w:rsidRPr="00A51957">
        <w:rPr>
          <w:i/>
          <w:iCs/>
          <w:noProof/>
          <w:sz w:val="22"/>
        </w:rPr>
        <w:t>Bilgi Dünyası</w:t>
      </w:r>
      <w:r w:rsidRPr="00A51957">
        <w:rPr>
          <w:noProof/>
          <w:sz w:val="22"/>
        </w:rPr>
        <w:t xml:space="preserve">, </w:t>
      </w:r>
      <w:r w:rsidRPr="00A51957">
        <w:rPr>
          <w:i/>
          <w:iCs/>
          <w:noProof/>
          <w:sz w:val="22"/>
        </w:rPr>
        <w:t>11</w:t>
      </w:r>
      <w:r w:rsidRPr="00A51957">
        <w:rPr>
          <w:noProof/>
          <w:sz w:val="22"/>
        </w:rPr>
        <w:t>(1), 81–100.</w:t>
      </w:r>
    </w:p>
    <w:p w14:paraId="759C27D2"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Karadeniz, Ş. (2013). 49. Kütüphane Haftası’nın Ardından. </w:t>
      </w:r>
      <w:r w:rsidRPr="00A51957">
        <w:rPr>
          <w:i/>
          <w:iCs/>
          <w:noProof/>
          <w:sz w:val="22"/>
        </w:rPr>
        <w:t>Türk Kütüphaneciliği</w:t>
      </w:r>
      <w:r w:rsidRPr="00A51957">
        <w:rPr>
          <w:noProof/>
          <w:sz w:val="22"/>
        </w:rPr>
        <w:t xml:space="preserve">, </w:t>
      </w:r>
      <w:r w:rsidRPr="00A51957">
        <w:rPr>
          <w:i/>
          <w:iCs/>
          <w:noProof/>
          <w:sz w:val="22"/>
        </w:rPr>
        <w:t>27</w:t>
      </w:r>
      <w:r w:rsidRPr="00A51957">
        <w:rPr>
          <w:noProof/>
          <w:sz w:val="22"/>
        </w:rPr>
        <w:t>(1), 223–224.</w:t>
      </w:r>
    </w:p>
    <w:p w14:paraId="02B0873F"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Karaer, İ. (1990). Türk Ocağı Kütüphaneleri (1912-1931). </w:t>
      </w:r>
      <w:r w:rsidRPr="00A51957">
        <w:rPr>
          <w:i/>
          <w:iCs/>
          <w:noProof/>
          <w:sz w:val="22"/>
        </w:rPr>
        <w:t>Türk Kütüphaneciliği</w:t>
      </w:r>
      <w:r w:rsidRPr="00A51957">
        <w:rPr>
          <w:noProof/>
          <w:sz w:val="22"/>
        </w:rPr>
        <w:t xml:space="preserve">, </w:t>
      </w:r>
      <w:r w:rsidRPr="00A51957">
        <w:rPr>
          <w:i/>
          <w:iCs/>
          <w:noProof/>
          <w:sz w:val="22"/>
        </w:rPr>
        <w:t>4</w:t>
      </w:r>
      <w:r w:rsidRPr="00A51957">
        <w:rPr>
          <w:noProof/>
          <w:sz w:val="22"/>
        </w:rPr>
        <w:t>(2), 55–59.</w:t>
      </w:r>
    </w:p>
    <w:p w14:paraId="49413B5A"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Karpat, K. H. (1974). The Impact of the People’s Houses On the Development of Communication in Turkey - 1931-1951. </w:t>
      </w:r>
      <w:r w:rsidRPr="00A51957">
        <w:rPr>
          <w:i/>
          <w:iCs/>
          <w:noProof/>
          <w:sz w:val="22"/>
        </w:rPr>
        <w:t>Die Welt Des Islams</w:t>
      </w:r>
      <w:r w:rsidRPr="00A51957">
        <w:rPr>
          <w:noProof/>
          <w:sz w:val="22"/>
        </w:rPr>
        <w:t xml:space="preserve">, </w:t>
      </w:r>
      <w:r w:rsidRPr="00A51957">
        <w:rPr>
          <w:i/>
          <w:iCs/>
          <w:noProof/>
          <w:sz w:val="22"/>
        </w:rPr>
        <w:t>15</w:t>
      </w:r>
      <w:r w:rsidRPr="00A51957">
        <w:rPr>
          <w:noProof/>
          <w:sz w:val="22"/>
        </w:rPr>
        <w:t>(1–4), 69–84. https://doi.org/https://doi.org/10.1163/157006074X00064</w:t>
      </w:r>
    </w:p>
    <w:p w14:paraId="668EBFC4"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Keseroğlu, H. S. (2005). Köy enstitülerinde okuma ve kütüphane. </w:t>
      </w:r>
      <w:r w:rsidRPr="00A51957">
        <w:rPr>
          <w:i/>
          <w:iCs/>
          <w:noProof/>
          <w:sz w:val="22"/>
        </w:rPr>
        <w:t>Türk Kütüphaneciliği</w:t>
      </w:r>
      <w:r w:rsidRPr="00A51957">
        <w:rPr>
          <w:noProof/>
          <w:sz w:val="22"/>
        </w:rPr>
        <w:t xml:space="preserve">, </w:t>
      </w:r>
      <w:r w:rsidRPr="00A51957">
        <w:rPr>
          <w:i/>
          <w:iCs/>
          <w:noProof/>
          <w:sz w:val="22"/>
        </w:rPr>
        <w:t>19</w:t>
      </w:r>
      <w:r w:rsidRPr="00A51957">
        <w:rPr>
          <w:noProof/>
          <w:sz w:val="22"/>
        </w:rPr>
        <w:t>(1), 24–40.</w:t>
      </w:r>
    </w:p>
    <w:p w14:paraId="0D5FAB68"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Keten, B. B. (2008). Türk Kütüphaneciler Derneği TKD Halkla İlişkiler Grubu HİG: Bir Sürekli Çalışma Grubunun Kuruluş Öyküsü. </w:t>
      </w:r>
      <w:r w:rsidRPr="00A51957">
        <w:rPr>
          <w:i/>
          <w:iCs/>
          <w:noProof/>
          <w:sz w:val="22"/>
        </w:rPr>
        <w:t>Türk Kütüphaneciliği</w:t>
      </w:r>
      <w:r w:rsidRPr="00A51957">
        <w:rPr>
          <w:noProof/>
          <w:sz w:val="22"/>
        </w:rPr>
        <w:t xml:space="preserve">, </w:t>
      </w:r>
      <w:r w:rsidRPr="00A51957">
        <w:rPr>
          <w:i/>
          <w:iCs/>
          <w:noProof/>
          <w:sz w:val="22"/>
        </w:rPr>
        <w:t>22</w:t>
      </w:r>
      <w:r w:rsidRPr="00A51957">
        <w:rPr>
          <w:noProof/>
          <w:sz w:val="22"/>
        </w:rPr>
        <w:t>(1), 129–134.</w:t>
      </w:r>
    </w:p>
    <w:p w14:paraId="2A3F6928"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Kucuktamer, T., &amp; Uzunboylu, H. (2015). The conditions that enabled the foundation of the Village Institutes in Turkey and a comparison with today. </w:t>
      </w:r>
      <w:r w:rsidRPr="00A51957">
        <w:rPr>
          <w:i/>
          <w:iCs/>
          <w:noProof/>
          <w:sz w:val="22"/>
        </w:rPr>
        <w:t>Procedia-Social and Behavioral Sciences</w:t>
      </w:r>
      <w:r w:rsidRPr="00A51957">
        <w:rPr>
          <w:noProof/>
          <w:sz w:val="22"/>
        </w:rPr>
        <w:t xml:space="preserve">, </w:t>
      </w:r>
      <w:r w:rsidRPr="00A51957">
        <w:rPr>
          <w:i/>
          <w:iCs/>
          <w:noProof/>
          <w:sz w:val="22"/>
        </w:rPr>
        <w:t>185</w:t>
      </w:r>
      <w:r w:rsidRPr="00A51957">
        <w:rPr>
          <w:noProof/>
          <w:sz w:val="22"/>
        </w:rPr>
        <w:t>, 392–399.</w:t>
      </w:r>
    </w:p>
    <w:p w14:paraId="5DB1FC18"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i/>
          <w:iCs/>
          <w:noProof/>
          <w:sz w:val="22"/>
        </w:rPr>
        <w:t>Kütüphane Haftasını Kutlama Yönetmeliği, T.C. Resmi Gazete</w:t>
      </w:r>
      <w:r w:rsidRPr="00A51957">
        <w:rPr>
          <w:noProof/>
          <w:sz w:val="22"/>
        </w:rPr>
        <w:t xml:space="preserve">. (1982). </w:t>
      </w:r>
      <w:r w:rsidRPr="00A51957">
        <w:rPr>
          <w:noProof/>
          <w:sz w:val="22"/>
        </w:rPr>
        <w:lastRenderedPageBreak/>
        <w:t xml:space="preserve">https://www.resmigazete.gov.tr/arsiv/17625.pdf </w:t>
      </w:r>
    </w:p>
    <w:p w14:paraId="10211963"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i/>
          <w:iCs/>
          <w:noProof/>
          <w:sz w:val="22"/>
        </w:rPr>
        <w:t>Kütüphaneler ve Yayımlar Genel Müdürlüğü</w:t>
      </w:r>
      <w:r w:rsidRPr="00A51957">
        <w:rPr>
          <w:noProof/>
          <w:sz w:val="22"/>
        </w:rPr>
        <w:t xml:space="preserve">. (2022). http://www.kygm.gov.tr/ </w:t>
      </w:r>
    </w:p>
    <w:p w14:paraId="60D79752"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Müşerref, A. (2021). Osmanli Dönemi Vakif Kütüphaneleri ve Bu Kütüphanelerin Toplum Hayatina Etkileri. </w:t>
      </w:r>
      <w:r w:rsidRPr="00A51957">
        <w:rPr>
          <w:i/>
          <w:iCs/>
          <w:noProof/>
          <w:sz w:val="22"/>
        </w:rPr>
        <w:t>Siirt Üniversitesi Sosyal Bilimler Enstitüsü Dergisi</w:t>
      </w:r>
      <w:r w:rsidRPr="00A51957">
        <w:rPr>
          <w:noProof/>
          <w:sz w:val="22"/>
        </w:rPr>
        <w:t xml:space="preserve">, </w:t>
      </w:r>
      <w:r w:rsidRPr="00A51957">
        <w:rPr>
          <w:i/>
          <w:iCs/>
          <w:noProof/>
          <w:sz w:val="22"/>
        </w:rPr>
        <w:t>9</w:t>
      </w:r>
      <w:r w:rsidRPr="00A51957">
        <w:rPr>
          <w:noProof/>
          <w:sz w:val="22"/>
        </w:rPr>
        <w:t>(2), 241–267.</w:t>
      </w:r>
    </w:p>
    <w:p w14:paraId="49D51302"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Ötüken, A. (1957). Türkiyede Kütüphanecilik Öğretiminin Tarihçesi. </w:t>
      </w:r>
      <w:r w:rsidRPr="00A51957">
        <w:rPr>
          <w:i/>
          <w:iCs/>
          <w:noProof/>
          <w:sz w:val="22"/>
        </w:rPr>
        <w:t>Türk Kütüphaneciliği</w:t>
      </w:r>
      <w:r w:rsidRPr="00A51957">
        <w:rPr>
          <w:noProof/>
          <w:sz w:val="22"/>
        </w:rPr>
        <w:t xml:space="preserve">, </w:t>
      </w:r>
      <w:r w:rsidRPr="00A51957">
        <w:rPr>
          <w:i/>
          <w:iCs/>
          <w:noProof/>
          <w:sz w:val="22"/>
        </w:rPr>
        <w:t>6</w:t>
      </w:r>
      <w:r w:rsidRPr="00A51957">
        <w:rPr>
          <w:noProof/>
          <w:sz w:val="22"/>
        </w:rPr>
        <w:t>(1–2), 1–35.</w:t>
      </w:r>
    </w:p>
    <w:p w14:paraId="0E4714FD"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Özdemir, Y. ;, &amp; Aktaş, E. (2011). Halkevleri (1932’den 1951’e). </w:t>
      </w:r>
      <w:r w:rsidRPr="00A51957">
        <w:rPr>
          <w:i/>
          <w:iCs/>
          <w:noProof/>
          <w:sz w:val="22"/>
        </w:rPr>
        <w:t>Journal of Turkish Research Institute</w:t>
      </w:r>
      <w:r w:rsidRPr="00A51957">
        <w:rPr>
          <w:noProof/>
          <w:sz w:val="22"/>
        </w:rPr>
        <w:t xml:space="preserve">, </w:t>
      </w:r>
      <w:r w:rsidRPr="00A51957">
        <w:rPr>
          <w:i/>
          <w:iCs/>
          <w:noProof/>
          <w:sz w:val="22"/>
        </w:rPr>
        <w:t>0</w:t>
      </w:r>
      <w:r w:rsidRPr="00A51957">
        <w:rPr>
          <w:noProof/>
          <w:sz w:val="22"/>
        </w:rPr>
        <w:t>(45), 235–262.</w:t>
      </w:r>
    </w:p>
    <w:p w14:paraId="57FCD88B"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Özkanal, B. (2014). Bir Halkla İlişkiler Araci Olarak Kurumsal Etkinlikler: Anadolu Üniversitesi Örneği. </w:t>
      </w:r>
      <w:r w:rsidRPr="00A51957">
        <w:rPr>
          <w:i/>
          <w:iCs/>
          <w:noProof/>
          <w:sz w:val="22"/>
        </w:rPr>
        <w:t>Erciyes İletişim Dergisi,</w:t>
      </w:r>
      <w:r w:rsidRPr="00A51957">
        <w:rPr>
          <w:noProof/>
          <w:sz w:val="22"/>
        </w:rPr>
        <w:t xml:space="preserve"> </w:t>
      </w:r>
      <w:r w:rsidRPr="00A51957">
        <w:rPr>
          <w:i/>
          <w:iCs/>
          <w:noProof/>
          <w:sz w:val="22"/>
        </w:rPr>
        <w:t>3</w:t>
      </w:r>
      <w:r w:rsidRPr="00A51957">
        <w:rPr>
          <w:noProof/>
          <w:sz w:val="22"/>
        </w:rPr>
        <w:t>(3), 12–26.</w:t>
      </w:r>
    </w:p>
    <w:p w14:paraId="1A0C33E6"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Rukancı, F., &amp; Anameriç, H. (2017). Belgelerle Türk Kütüphanecilik Tarihi (1960-1980): Retrospektif Bir Değerlendirme (II). </w:t>
      </w:r>
      <w:r w:rsidRPr="00A51957">
        <w:rPr>
          <w:i/>
          <w:iCs/>
          <w:noProof/>
          <w:sz w:val="22"/>
        </w:rPr>
        <w:t>Atatürk Üniversitesi Sosyal Bilimler Enstitüsü Dergisi</w:t>
      </w:r>
      <w:r w:rsidRPr="00A51957">
        <w:rPr>
          <w:noProof/>
          <w:sz w:val="22"/>
        </w:rPr>
        <w:t xml:space="preserve">, </w:t>
      </w:r>
      <w:r w:rsidRPr="00A51957">
        <w:rPr>
          <w:i/>
          <w:iCs/>
          <w:noProof/>
          <w:sz w:val="22"/>
        </w:rPr>
        <w:t>21</w:t>
      </w:r>
      <w:r w:rsidRPr="00A51957">
        <w:rPr>
          <w:noProof/>
          <w:sz w:val="22"/>
        </w:rPr>
        <w:t>(1), 71–95.</w:t>
      </w:r>
    </w:p>
    <w:p w14:paraId="612FCB81"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Şahin, E., &amp; Karakullukcu, B. (2019). Event Marketing as A Form of Cultural Production and Its Relationship with City Marketing: The Case of Selcuklu Congress Center. </w:t>
      </w:r>
      <w:r w:rsidRPr="00A51957">
        <w:rPr>
          <w:i/>
          <w:iCs/>
          <w:noProof/>
          <w:sz w:val="22"/>
        </w:rPr>
        <w:t>Journal</w:t>
      </w:r>
      <w:r w:rsidRPr="00A51957">
        <w:rPr>
          <w:noProof/>
          <w:sz w:val="22"/>
        </w:rPr>
        <w:t xml:space="preserve">, </w:t>
      </w:r>
      <w:r w:rsidRPr="00A51957">
        <w:rPr>
          <w:i/>
          <w:iCs/>
          <w:noProof/>
          <w:sz w:val="22"/>
        </w:rPr>
        <w:t>42.1</w:t>
      </w:r>
      <w:r w:rsidRPr="00A51957">
        <w:rPr>
          <w:noProof/>
          <w:sz w:val="22"/>
        </w:rPr>
        <w:t>, 248–268.</w:t>
      </w:r>
    </w:p>
    <w:p w14:paraId="019F029D"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Şenalp, L. (2008). Milli Kütüphane Kuruluş Yılları Üzerine…. </w:t>
      </w:r>
      <w:r w:rsidRPr="00A51957">
        <w:rPr>
          <w:i/>
          <w:iCs/>
          <w:noProof/>
          <w:sz w:val="22"/>
        </w:rPr>
        <w:t>Türk Kütüphaneciliği</w:t>
      </w:r>
      <w:r w:rsidRPr="00A51957">
        <w:rPr>
          <w:noProof/>
          <w:sz w:val="22"/>
        </w:rPr>
        <w:t xml:space="preserve">, </w:t>
      </w:r>
      <w:r w:rsidRPr="00A51957">
        <w:rPr>
          <w:i/>
          <w:iCs/>
          <w:noProof/>
          <w:sz w:val="22"/>
        </w:rPr>
        <w:t>22</w:t>
      </w:r>
      <w:r w:rsidRPr="00A51957">
        <w:rPr>
          <w:noProof/>
          <w:sz w:val="22"/>
        </w:rPr>
        <w:t>(4), 465–468.</w:t>
      </w:r>
    </w:p>
    <w:p w14:paraId="4C33DFFB"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Toplu, M. (2010). Kil tabletlerden elektronik yayıncılığa kütüphanecilik felsefesinin gelişimi ve dönüşümü. </w:t>
      </w:r>
      <w:r w:rsidRPr="00A51957">
        <w:rPr>
          <w:i/>
          <w:iCs/>
          <w:noProof/>
          <w:sz w:val="22"/>
        </w:rPr>
        <w:t>Türk Kütüphaneciliği</w:t>
      </w:r>
      <w:r w:rsidRPr="00A51957">
        <w:rPr>
          <w:noProof/>
          <w:sz w:val="22"/>
        </w:rPr>
        <w:t xml:space="preserve">, </w:t>
      </w:r>
      <w:r w:rsidRPr="00A51957">
        <w:rPr>
          <w:i/>
          <w:iCs/>
          <w:noProof/>
          <w:sz w:val="22"/>
        </w:rPr>
        <w:t>24</w:t>
      </w:r>
      <w:r w:rsidRPr="00A51957">
        <w:rPr>
          <w:noProof/>
          <w:sz w:val="22"/>
        </w:rPr>
        <w:t>(4), 644–684.</w:t>
      </w:r>
    </w:p>
    <w:p w14:paraId="7D247AB2"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i/>
          <w:iCs/>
          <w:noProof/>
          <w:sz w:val="22"/>
        </w:rPr>
        <w:t>Türk Dil Kurumu</w:t>
      </w:r>
      <w:r w:rsidRPr="00A51957">
        <w:rPr>
          <w:noProof/>
          <w:sz w:val="22"/>
        </w:rPr>
        <w:t>. (2022). https://www.tdk.gov.tr/kutuphane/kutuphane-kutuphane/kutuphane-hakkinda/#:~:text=Bu kitaplar 12 Temmuz 1932,bir kütüphane kurulmasına karar vermiştir.</w:t>
      </w:r>
    </w:p>
    <w:p w14:paraId="7B83F426"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i/>
          <w:iCs/>
          <w:noProof/>
          <w:sz w:val="22"/>
        </w:rPr>
        <w:t>Türk Tarih Kurumu Başkanlığı Kütüphanesi</w:t>
      </w:r>
      <w:r w:rsidRPr="00A51957">
        <w:rPr>
          <w:noProof/>
          <w:sz w:val="22"/>
        </w:rPr>
        <w:t>. (2022). https://www.ayk.gov.tr/s11-kurulular/c59-kuetuephane/tuerk-tarih-kurumu-bakanl-kuetuephanesi/</w:t>
      </w:r>
    </w:p>
    <w:p w14:paraId="103A4ED1"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Ültay , E., Akyurt, H., &amp; Ültay, N. (2021). Descriptive content analysis in social sciences . </w:t>
      </w:r>
      <w:r w:rsidRPr="00A51957">
        <w:rPr>
          <w:i/>
          <w:iCs/>
          <w:noProof/>
          <w:sz w:val="22"/>
        </w:rPr>
        <w:t>IBAD Journal of Social Sciences</w:t>
      </w:r>
      <w:r w:rsidRPr="00A51957">
        <w:rPr>
          <w:noProof/>
          <w:sz w:val="22"/>
        </w:rPr>
        <w:t xml:space="preserve">, </w:t>
      </w:r>
      <w:r w:rsidRPr="00A51957">
        <w:rPr>
          <w:i/>
          <w:iCs/>
          <w:noProof/>
          <w:sz w:val="22"/>
        </w:rPr>
        <w:t>10</w:t>
      </w:r>
      <w:r w:rsidRPr="00A51957">
        <w:rPr>
          <w:noProof/>
          <w:sz w:val="22"/>
        </w:rPr>
        <w:t>, 188-201.</w:t>
      </w:r>
    </w:p>
    <w:p w14:paraId="27EE68E4"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Üstün, A. (1977). Üniversite kütüphaneleri. </w:t>
      </w:r>
      <w:r w:rsidRPr="00A51957">
        <w:rPr>
          <w:i/>
          <w:iCs/>
          <w:noProof/>
          <w:sz w:val="22"/>
        </w:rPr>
        <w:t>Türk Kütüphaneciliği</w:t>
      </w:r>
      <w:r w:rsidRPr="00A51957">
        <w:rPr>
          <w:noProof/>
          <w:sz w:val="22"/>
        </w:rPr>
        <w:t xml:space="preserve">, </w:t>
      </w:r>
      <w:r w:rsidRPr="00A51957">
        <w:rPr>
          <w:i/>
          <w:iCs/>
          <w:noProof/>
          <w:sz w:val="22"/>
        </w:rPr>
        <w:t>26</w:t>
      </w:r>
      <w:r w:rsidRPr="00A51957">
        <w:rPr>
          <w:noProof/>
          <w:sz w:val="22"/>
        </w:rPr>
        <w:t>(4), 229–235.</w:t>
      </w:r>
    </w:p>
    <w:p w14:paraId="003AB8D1"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Van Der Wagen, L. ;, &amp; White, L. (2002). </w:t>
      </w:r>
      <w:r w:rsidRPr="00A51957">
        <w:rPr>
          <w:i/>
          <w:iCs/>
          <w:noProof/>
          <w:sz w:val="22"/>
        </w:rPr>
        <w:t>Event management: for tourism, cultural, business, and sporting events.</w:t>
      </w:r>
      <w:r w:rsidRPr="00A51957">
        <w:rPr>
          <w:noProof/>
          <w:sz w:val="22"/>
        </w:rPr>
        <w:t xml:space="preserve"> Englewood Cliffs.</w:t>
      </w:r>
    </w:p>
    <w:p w14:paraId="67D0D010"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Westbrook, L. (1994). Qualitative research methods: A review of major stages, data analysis techniques, and quality controls. </w:t>
      </w:r>
      <w:r w:rsidRPr="00A51957">
        <w:rPr>
          <w:i/>
          <w:iCs/>
          <w:noProof/>
          <w:sz w:val="22"/>
        </w:rPr>
        <w:t>Library &amp; Information Science Research</w:t>
      </w:r>
      <w:r w:rsidRPr="00A51957">
        <w:rPr>
          <w:noProof/>
          <w:sz w:val="22"/>
        </w:rPr>
        <w:t xml:space="preserve">, </w:t>
      </w:r>
      <w:r w:rsidRPr="00A51957">
        <w:rPr>
          <w:i/>
          <w:iCs/>
          <w:noProof/>
          <w:sz w:val="22"/>
        </w:rPr>
        <w:t>16</w:t>
      </w:r>
      <w:r w:rsidRPr="00A51957">
        <w:rPr>
          <w:noProof/>
          <w:sz w:val="22"/>
        </w:rPr>
        <w:t>(3), 241–254. https://doi.org/https://doi.org/10.1016/0740-8188(94)90026-4</w:t>
      </w:r>
    </w:p>
    <w:p w14:paraId="50CAE11C"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Wolfe, L. A. (1997). </w:t>
      </w:r>
      <w:r w:rsidRPr="00A51957">
        <w:rPr>
          <w:i/>
          <w:iCs/>
          <w:noProof/>
          <w:sz w:val="22"/>
        </w:rPr>
        <w:t>Library Public Relations, Promotions, and Communications: A How-To-Do-It Manual. How-To-Do-It Manuals for Librarians Number 75.</w:t>
      </w:r>
      <w:r w:rsidRPr="00A51957">
        <w:rPr>
          <w:noProof/>
          <w:sz w:val="22"/>
        </w:rPr>
        <w:t xml:space="preserve"> ERIC.</w:t>
      </w:r>
    </w:p>
    <w:p w14:paraId="122ADB99"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Yılmaz, B. (2003). Toplumsal iletişim ve Kütüphane. </w:t>
      </w:r>
      <w:r w:rsidRPr="00A51957">
        <w:rPr>
          <w:i/>
          <w:iCs/>
          <w:noProof/>
          <w:sz w:val="22"/>
        </w:rPr>
        <w:t>Hacettepe Üniversitesi Edebiyat Fakültesi Dergisi</w:t>
      </w:r>
      <w:r w:rsidRPr="00A51957">
        <w:rPr>
          <w:noProof/>
          <w:sz w:val="22"/>
        </w:rPr>
        <w:t xml:space="preserve">, </w:t>
      </w:r>
      <w:r w:rsidRPr="00A51957">
        <w:rPr>
          <w:i/>
          <w:iCs/>
          <w:noProof/>
          <w:sz w:val="22"/>
        </w:rPr>
        <w:t>20</w:t>
      </w:r>
      <w:r w:rsidRPr="00A51957">
        <w:rPr>
          <w:noProof/>
          <w:sz w:val="22"/>
        </w:rPr>
        <w:t>(2), 11–29.</w:t>
      </w:r>
    </w:p>
    <w:p w14:paraId="113729B1"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Yılmaz, E. (2006). Kütüphanelerde Halkla İlişkiler Çalişmalari Ve Türkiye’de Durum. </w:t>
      </w:r>
      <w:r w:rsidRPr="00A51957">
        <w:rPr>
          <w:i/>
          <w:iCs/>
          <w:noProof/>
          <w:sz w:val="22"/>
        </w:rPr>
        <w:t>Journal</w:t>
      </w:r>
      <w:r w:rsidRPr="00A51957">
        <w:rPr>
          <w:noProof/>
          <w:sz w:val="22"/>
        </w:rPr>
        <w:t xml:space="preserve">, </w:t>
      </w:r>
      <w:r w:rsidRPr="00A51957">
        <w:rPr>
          <w:i/>
          <w:iCs/>
          <w:noProof/>
          <w:sz w:val="22"/>
        </w:rPr>
        <w:t>1</w:t>
      </w:r>
      <w:r w:rsidRPr="00A51957">
        <w:rPr>
          <w:noProof/>
          <w:sz w:val="22"/>
        </w:rPr>
        <w:t>, 0.</w:t>
      </w:r>
    </w:p>
    <w:p w14:paraId="0C472C1E"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Yılmaz, E. (2010). Reconsidering the Library Week. </w:t>
      </w:r>
      <w:r w:rsidRPr="00A51957">
        <w:rPr>
          <w:i/>
          <w:iCs/>
          <w:noProof/>
          <w:sz w:val="22"/>
        </w:rPr>
        <w:t>Türk Kütüphaneciliği</w:t>
      </w:r>
      <w:r w:rsidRPr="00A51957">
        <w:rPr>
          <w:noProof/>
          <w:sz w:val="22"/>
        </w:rPr>
        <w:t xml:space="preserve">, </w:t>
      </w:r>
      <w:r w:rsidRPr="00A51957">
        <w:rPr>
          <w:i/>
          <w:iCs/>
          <w:noProof/>
          <w:sz w:val="22"/>
        </w:rPr>
        <w:t>24</w:t>
      </w:r>
      <w:r w:rsidRPr="00A51957">
        <w:rPr>
          <w:noProof/>
          <w:sz w:val="22"/>
        </w:rPr>
        <w:t>(1), 130–143.</w:t>
      </w:r>
    </w:p>
    <w:p w14:paraId="217432F2" w14:textId="77777777" w:rsidR="002C0F8E" w:rsidRPr="00A51957" w:rsidRDefault="002C0F8E" w:rsidP="00C952E0">
      <w:pPr>
        <w:widowControl w:val="0"/>
        <w:autoSpaceDE w:val="0"/>
        <w:autoSpaceDN w:val="0"/>
        <w:adjustRightInd w:val="0"/>
        <w:spacing w:after="0" w:line="264" w:lineRule="auto"/>
        <w:ind w:left="1276" w:right="567" w:hanging="709"/>
        <w:rPr>
          <w:noProof/>
          <w:sz w:val="22"/>
        </w:rPr>
      </w:pPr>
      <w:r w:rsidRPr="00A51957">
        <w:rPr>
          <w:noProof/>
          <w:sz w:val="22"/>
        </w:rPr>
        <w:t xml:space="preserve">Ziakas, V. (2013). </w:t>
      </w:r>
      <w:r w:rsidRPr="00A51957">
        <w:rPr>
          <w:i/>
          <w:iCs/>
          <w:noProof/>
          <w:sz w:val="22"/>
        </w:rPr>
        <w:t>Event portfolio planning and management: A holistic approach.</w:t>
      </w:r>
      <w:r w:rsidRPr="00A51957">
        <w:rPr>
          <w:noProof/>
          <w:sz w:val="22"/>
        </w:rPr>
        <w:t xml:space="preserve"> Routledge.</w:t>
      </w:r>
    </w:p>
    <w:p w14:paraId="01D342A9" w14:textId="77777777" w:rsidR="002C0F8E" w:rsidRPr="00A51957" w:rsidRDefault="002C0F8E" w:rsidP="00C952E0">
      <w:pPr>
        <w:spacing w:after="0" w:line="264" w:lineRule="auto"/>
        <w:ind w:left="1276" w:right="567" w:hanging="709"/>
        <w:rPr>
          <w:sz w:val="22"/>
        </w:rPr>
      </w:pPr>
      <w:r w:rsidRPr="00A51957">
        <w:rPr>
          <w:sz w:val="22"/>
        </w:rPr>
        <w:fldChar w:fldCharType="end"/>
      </w:r>
    </w:p>
    <w:p w14:paraId="20B11195" w14:textId="77777777" w:rsidR="002C0F8E" w:rsidRPr="00A51957" w:rsidRDefault="002C0F8E" w:rsidP="00C952E0">
      <w:pPr>
        <w:pStyle w:val="NormalWeb"/>
        <w:spacing w:before="0" w:beforeAutospacing="0" w:after="0" w:afterAutospacing="0" w:line="264" w:lineRule="auto"/>
        <w:ind w:left="1276" w:right="567" w:hanging="709"/>
        <w:jc w:val="both"/>
        <w:rPr>
          <w:sz w:val="22"/>
          <w:szCs w:val="22"/>
        </w:rPr>
      </w:pPr>
    </w:p>
    <w:p w14:paraId="43FC3FD9" w14:textId="77777777" w:rsidR="002C0F8E" w:rsidRPr="00A51957" w:rsidRDefault="002C0F8E" w:rsidP="00C952E0">
      <w:pPr>
        <w:pStyle w:val="NormalWeb"/>
        <w:spacing w:before="0" w:beforeAutospacing="0" w:after="0" w:afterAutospacing="0" w:line="264" w:lineRule="auto"/>
        <w:ind w:left="1276" w:right="567" w:hanging="709"/>
        <w:jc w:val="both"/>
        <w:rPr>
          <w:sz w:val="22"/>
          <w:szCs w:val="22"/>
        </w:rPr>
      </w:pPr>
    </w:p>
    <w:p w14:paraId="6D41ED55" w14:textId="77777777" w:rsidR="002C0F8E" w:rsidRPr="00A51957" w:rsidRDefault="002C0F8E" w:rsidP="00C952E0">
      <w:pPr>
        <w:spacing w:after="0" w:line="264" w:lineRule="auto"/>
        <w:ind w:left="1276" w:right="567" w:hanging="709"/>
        <w:rPr>
          <w:iCs/>
          <w:sz w:val="22"/>
          <w:lang w:val="en-US"/>
        </w:rPr>
      </w:pPr>
    </w:p>
    <w:sectPr w:rsidR="002C0F8E" w:rsidRPr="00A51957">
      <w:headerReference w:type="default" r:id="rId3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A6E710" w14:textId="77777777" w:rsidR="006356DE" w:rsidRDefault="006356DE" w:rsidP="009267F1">
      <w:pPr>
        <w:spacing w:after="0" w:line="240" w:lineRule="auto"/>
      </w:pPr>
      <w:r>
        <w:separator/>
      </w:r>
    </w:p>
  </w:endnote>
  <w:endnote w:type="continuationSeparator" w:id="0">
    <w:p w14:paraId="2EF3CD9C" w14:textId="77777777" w:rsidR="006356DE" w:rsidRDefault="006356DE" w:rsidP="009267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A2"/>
    <w:family w:val="swiss"/>
    <w:pitch w:val="variable"/>
    <w:sig w:usb0="E4002EFF" w:usb1="C000247B" w:usb2="00000009" w:usb3="00000000" w:csb0="000001FF" w:csb1="00000000"/>
  </w:font>
  <w:font w:name="Myriad Pro">
    <w:panose1 w:val="00000000000000000000"/>
    <w:charset w:val="00"/>
    <w:family w:val="swiss"/>
    <w:notTrueType/>
    <w:pitch w:val="variable"/>
    <w:sig w:usb0="20000287" w:usb1="00000001" w:usb2="00000000" w:usb3="00000000" w:csb0="0000019F" w:csb1="00000000"/>
  </w:font>
  <w:font w:name="Segoe UI">
    <w:panose1 w:val="020B0502040204020203"/>
    <w:charset w:val="A2"/>
    <w:family w:val="swiss"/>
    <w:pitch w:val="variable"/>
    <w:sig w:usb0="E4002EFF" w:usb1="C000E47F"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2DD282" w14:textId="77777777" w:rsidR="006356DE" w:rsidRDefault="006356DE" w:rsidP="009267F1">
      <w:pPr>
        <w:spacing w:after="0" w:line="240" w:lineRule="auto"/>
      </w:pPr>
      <w:r>
        <w:separator/>
      </w:r>
    </w:p>
  </w:footnote>
  <w:footnote w:type="continuationSeparator" w:id="0">
    <w:p w14:paraId="4CC63175" w14:textId="77777777" w:rsidR="006356DE" w:rsidRDefault="006356DE" w:rsidP="009267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940B18" w14:textId="5CB0D343" w:rsidR="006E05E9" w:rsidRDefault="006E05E9" w:rsidP="009267F1">
    <w:pPr>
      <w:pStyle w:val="stBilgi"/>
      <w:jc w:val="center"/>
      <w:rPr>
        <w:color w:val="2E74B5" w:themeColor="accent1" w:themeShade="BF"/>
        <w:sz w:val="22"/>
      </w:rPr>
    </w:pPr>
  </w:p>
  <w:p w14:paraId="6BF50FF8" w14:textId="77777777" w:rsidR="006E05E9" w:rsidRPr="004D5966" w:rsidRDefault="006E05E9" w:rsidP="00121F87">
    <w:pPr>
      <w:pStyle w:val="stBilgi"/>
      <w:tabs>
        <w:tab w:val="clear" w:pos="4536"/>
        <w:tab w:val="clear" w:pos="9072"/>
      </w:tabs>
      <w:ind w:left="0"/>
      <w:jc w:val="center"/>
      <w:rPr>
        <w:szCs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C0E9E"/>
    <w:multiLevelType w:val="hybridMultilevel"/>
    <w:tmpl w:val="F5D23DA4"/>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4B00DEE"/>
    <w:multiLevelType w:val="hybridMultilevel"/>
    <w:tmpl w:val="B09823C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61B7CA8"/>
    <w:multiLevelType w:val="hybridMultilevel"/>
    <w:tmpl w:val="09B2693E"/>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0F2478F3"/>
    <w:multiLevelType w:val="hybridMultilevel"/>
    <w:tmpl w:val="93E64464"/>
    <w:lvl w:ilvl="0" w:tplc="041F0005">
      <w:start w:val="1"/>
      <w:numFmt w:val="bullet"/>
      <w:lvlText w:val=""/>
      <w:lvlJc w:val="left"/>
      <w:pPr>
        <w:ind w:left="1080" w:hanging="360"/>
      </w:pPr>
      <w:rPr>
        <w:rFonts w:ascii="Wingdings" w:hAnsi="Wingdings"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4" w15:restartNumberingAfterBreak="0">
    <w:nsid w:val="11214BA9"/>
    <w:multiLevelType w:val="hybridMultilevel"/>
    <w:tmpl w:val="A454AD04"/>
    <w:lvl w:ilvl="0" w:tplc="041F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BF7FCC"/>
    <w:multiLevelType w:val="hybridMultilevel"/>
    <w:tmpl w:val="1CBCDDCC"/>
    <w:lvl w:ilvl="0" w:tplc="041F0001">
      <w:start w:val="1"/>
      <w:numFmt w:val="bullet"/>
      <w:lvlText w:val=""/>
      <w:lvlJc w:val="left"/>
      <w:pPr>
        <w:ind w:left="1287" w:hanging="360"/>
      </w:pPr>
      <w:rPr>
        <w:rFonts w:ascii="Symbol" w:hAnsi="Symbol"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6" w15:restartNumberingAfterBreak="0">
    <w:nsid w:val="1B2F7DD0"/>
    <w:multiLevelType w:val="hybridMultilevel"/>
    <w:tmpl w:val="1E948DA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1DA15441"/>
    <w:multiLevelType w:val="hybridMultilevel"/>
    <w:tmpl w:val="A70CE730"/>
    <w:lvl w:ilvl="0" w:tplc="C74C5664">
      <w:start w:val="1"/>
      <w:numFmt w:val="decimal"/>
      <w:lvlText w:val="%1."/>
      <w:lvlJc w:val="left"/>
      <w:pPr>
        <w:ind w:left="720" w:hanging="360"/>
      </w:pPr>
      <w:rPr>
        <w:rFonts w:hint="default"/>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27C1D26"/>
    <w:multiLevelType w:val="hybridMultilevel"/>
    <w:tmpl w:val="FE5811B6"/>
    <w:lvl w:ilvl="0" w:tplc="50204184">
      <w:start w:val="1"/>
      <w:numFmt w:val="bullet"/>
      <w:lvlText w:val=""/>
      <w:lvlJc w:val="left"/>
      <w:pPr>
        <w:ind w:left="720" w:hanging="360"/>
      </w:pPr>
      <w:rPr>
        <w:rFonts w:ascii="Symbol" w:hAnsi="Symbol" w:hint="default"/>
      </w:rPr>
    </w:lvl>
    <w:lvl w:ilvl="1" w:tplc="F14E03FC" w:tentative="1">
      <w:start w:val="1"/>
      <w:numFmt w:val="bullet"/>
      <w:lvlText w:val="o"/>
      <w:lvlJc w:val="left"/>
      <w:pPr>
        <w:ind w:left="1440" w:hanging="360"/>
      </w:pPr>
      <w:rPr>
        <w:rFonts w:ascii="Courier New" w:hAnsi="Courier New" w:cs="Courier New" w:hint="default"/>
      </w:rPr>
    </w:lvl>
    <w:lvl w:ilvl="2" w:tplc="406E426E" w:tentative="1">
      <w:start w:val="1"/>
      <w:numFmt w:val="bullet"/>
      <w:lvlText w:val=""/>
      <w:lvlJc w:val="left"/>
      <w:pPr>
        <w:ind w:left="2160" w:hanging="360"/>
      </w:pPr>
      <w:rPr>
        <w:rFonts w:ascii="Wingdings" w:hAnsi="Wingdings" w:hint="default"/>
      </w:rPr>
    </w:lvl>
    <w:lvl w:ilvl="3" w:tplc="DB70D686" w:tentative="1">
      <w:start w:val="1"/>
      <w:numFmt w:val="bullet"/>
      <w:lvlText w:val=""/>
      <w:lvlJc w:val="left"/>
      <w:pPr>
        <w:ind w:left="2880" w:hanging="360"/>
      </w:pPr>
      <w:rPr>
        <w:rFonts w:ascii="Symbol" w:hAnsi="Symbol" w:hint="default"/>
      </w:rPr>
    </w:lvl>
    <w:lvl w:ilvl="4" w:tplc="4F0E29C4" w:tentative="1">
      <w:start w:val="1"/>
      <w:numFmt w:val="bullet"/>
      <w:lvlText w:val="o"/>
      <w:lvlJc w:val="left"/>
      <w:pPr>
        <w:ind w:left="3600" w:hanging="360"/>
      </w:pPr>
      <w:rPr>
        <w:rFonts w:ascii="Courier New" w:hAnsi="Courier New" w:cs="Courier New" w:hint="default"/>
      </w:rPr>
    </w:lvl>
    <w:lvl w:ilvl="5" w:tplc="9898AB64" w:tentative="1">
      <w:start w:val="1"/>
      <w:numFmt w:val="bullet"/>
      <w:lvlText w:val=""/>
      <w:lvlJc w:val="left"/>
      <w:pPr>
        <w:ind w:left="4320" w:hanging="360"/>
      </w:pPr>
      <w:rPr>
        <w:rFonts w:ascii="Wingdings" w:hAnsi="Wingdings" w:hint="default"/>
      </w:rPr>
    </w:lvl>
    <w:lvl w:ilvl="6" w:tplc="BCAA6DA6" w:tentative="1">
      <w:start w:val="1"/>
      <w:numFmt w:val="bullet"/>
      <w:lvlText w:val=""/>
      <w:lvlJc w:val="left"/>
      <w:pPr>
        <w:ind w:left="5040" w:hanging="360"/>
      </w:pPr>
      <w:rPr>
        <w:rFonts w:ascii="Symbol" w:hAnsi="Symbol" w:hint="default"/>
      </w:rPr>
    </w:lvl>
    <w:lvl w:ilvl="7" w:tplc="F5B27646" w:tentative="1">
      <w:start w:val="1"/>
      <w:numFmt w:val="bullet"/>
      <w:lvlText w:val="o"/>
      <w:lvlJc w:val="left"/>
      <w:pPr>
        <w:ind w:left="5760" w:hanging="360"/>
      </w:pPr>
      <w:rPr>
        <w:rFonts w:ascii="Courier New" w:hAnsi="Courier New" w:cs="Courier New" w:hint="default"/>
      </w:rPr>
    </w:lvl>
    <w:lvl w:ilvl="8" w:tplc="EAAED2E6" w:tentative="1">
      <w:start w:val="1"/>
      <w:numFmt w:val="bullet"/>
      <w:lvlText w:val=""/>
      <w:lvlJc w:val="left"/>
      <w:pPr>
        <w:ind w:left="6480" w:hanging="360"/>
      </w:pPr>
      <w:rPr>
        <w:rFonts w:ascii="Wingdings" w:hAnsi="Wingdings" w:hint="default"/>
      </w:rPr>
    </w:lvl>
  </w:abstractNum>
  <w:abstractNum w:abstractNumId="9" w15:restartNumberingAfterBreak="0">
    <w:nsid w:val="24202962"/>
    <w:multiLevelType w:val="hybridMultilevel"/>
    <w:tmpl w:val="05722F0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3A0E56"/>
    <w:multiLevelType w:val="hybridMultilevel"/>
    <w:tmpl w:val="608A18E4"/>
    <w:lvl w:ilvl="0" w:tplc="041F0005">
      <w:start w:val="1"/>
      <w:numFmt w:val="bullet"/>
      <w:lvlText w:val=""/>
      <w:lvlJc w:val="left"/>
      <w:pPr>
        <w:ind w:left="1287" w:hanging="360"/>
      </w:pPr>
      <w:rPr>
        <w:rFonts w:ascii="Wingdings" w:hAnsi="Wingdings"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11" w15:restartNumberingAfterBreak="0">
    <w:nsid w:val="28E46609"/>
    <w:multiLevelType w:val="hybridMultilevel"/>
    <w:tmpl w:val="6DDE6F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2C086D5B"/>
    <w:multiLevelType w:val="hybridMultilevel"/>
    <w:tmpl w:val="01CA197C"/>
    <w:lvl w:ilvl="0" w:tplc="BE86D1C6">
      <w:start w:val="1"/>
      <w:numFmt w:val="upperRoman"/>
      <w:lvlText w:val="%1."/>
      <w:lvlJc w:val="right"/>
      <w:pPr>
        <w:ind w:left="1080" w:hanging="360"/>
      </w:pPr>
    </w:lvl>
    <w:lvl w:ilvl="1" w:tplc="34F27D96" w:tentative="1">
      <w:start w:val="1"/>
      <w:numFmt w:val="lowerLetter"/>
      <w:lvlText w:val="%2."/>
      <w:lvlJc w:val="left"/>
      <w:pPr>
        <w:ind w:left="1800" w:hanging="360"/>
      </w:pPr>
    </w:lvl>
    <w:lvl w:ilvl="2" w:tplc="601217AE" w:tentative="1">
      <w:start w:val="1"/>
      <w:numFmt w:val="lowerRoman"/>
      <w:lvlText w:val="%3."/>
      <w:lvlJc w:val="right"/>
      <w:pPr>
        <w:ind w:left="2520" w:hanging="180"/>
      </w:pPr>
    </w:lvl>
    <w:lvl w:ilvl="3" w:tplc="F17CC9DA" w:tentative="1">
      <w:start w:val="1"/>
      <w:numFmt w:val="decimal"/>
      <w:lvlText w:val="%4."/>
      <w:lvlJc w:val="left"/>
      <w:pPr>
        <w:ind w:left="3240" w:hanging="360"/>
      </w:pPr>
    </w:lvl>
    <w:lvl w:ilvl="4" w:tplc="238AB60C" w:tentative="1">
      <w:start w:val="1"/>
      <w:numFmt w:val="lowerLetter"/>
      <w:lvlText w:val="%5."/>
      <w:lvlJc w:val="left"/>
      <w:pPr>
        <w:ind w:left="3960" w:hanging="360"/>
      </w:pPr>
    </w:lvl>
    <w:lvl w:ilvl="5" w:tplc="A184EBB8" w:tentative="1">
      <w:start w:val="1"/>
      <w:numFmt w:val="lowerRoman"/>
      <w:lvlText w:val="%6."/>
      <w:lvlJc w:val="right"/>
      <w:pPr>
        <w:ind w:left="4680" w:hanging="180"/>
      </w:pPr>
    </w:lvl>
    <w:lvl w:ilvl="6" w:tplc="B6C4FBEA" w:tentative="1">
      <w:start w:val="1"/>
      <w:numFmt w:val="decimal"/>
      <w:lvlText w:val="%7."/>
      <w:lvlJc w:val="left"/>
      <w:pPr>
        <w:ind w:left="5400" w:hanging="360"/>
      </w:pPr>
    </w:lvl>
    <w:lvl w:ilvl="7" w:tplc="DA8CE598" w:tentative="1">
      <w:start w:val="1"/>
      <w:numFmt w:val="lowerLetter"/>
      <w:lvlText w:val="%8."/>
      <w:lvlJc w:val="left"/>
      <w:pPr>
        <w:ind w:left="6120" w:hanging="360"/>
      </w:pPr>
    </w:lvl>
    <w:lvl w:ilvl="8" w:tplc="AD285214" w:tentative="1">
      <w:start w:val="1"/>
      <w:numFmt w:val="lowerRoman"/>
      <w:lvlText w:val="%9."/>
      <w:lvlJc w:val="right"/>
      <w:pPr>
        <w:ind w:left="6840" w:hanging="180"/>
      </w:pPr>
    </w:lvl>
  </w:abstractNum>
  <w:abstractNum w:abstractNumId="13" w15:restartNumberingAfterBreak="0">
    <w:nsid w:val="2CBA200B"/>
    <w:multiLevelType w:val="hybridMultilevel"/>
    <w:tmpl w:val="B28E98B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2E181101"/>
    <w:multiLevelType w:val="hybridMultilevel"/>
    <w:tmpl w:val="057EECCA"/>
    <w:lvl w:ilvl="0" w:tplc="041F0001">
      <w:start w:val="1"/>
      <w:numFmt w:val="bullet"/>
      <w:lvlText w:val=""/>
      <w:lvlJc w:val="left"/>
      <w:pPr>
        <w:ind w:left="780" w:hanging="360"/>
      </w:pPr>
      <w:rPr>
        <w:rFonts w:ascii="Symbol" w:hAnsi="Symbol" w:hint="default"/>
      </w:rPr>
    </w:lvl>
    <w:lvl w:ilvl="1" w:tplc="041F0003" w:tentative="1">
      <w:start w:val="1"/>
      <w:numFmt w:val="bullet"/>
      <w:lvlText w:val="o"/>
      <w:lvlJc w:val="left"/>
      <w:pPr>
        <w:ind w:left="1500" w:hanging="360"/>
      </w:pPr>
      <w:rPr>
        <w:rFonts w:ascii="Courier New" w:hAnsi="Courier New" w:cs="Courier New" w:hint="default"/>
      </w:rPr>
    </w:lvl>
    <w:lvl w:ilvl="2" w:tplc="041F0005" w:tentative="1">
      <w:start w:val="1"/>
      <w:numFmt w:val="bullet"/>
      <w:lvlText w:val=""/>
      <w:lvlJc w:val="left"/>
      <w:pPr>
        <w:ind w:left="2220" w:hanging="360"/>
      </w:pPr>
      <w:rPr>
        <w:rFonts w:ascii="Wingdings" w:hAnsi="Wingdings" w:hint="default"/>
      </w:rPr>
    </w:lvl>
    <w:lvl w:ilvl="3" w:tplc="041F0001" w:tentative="1">
      <w:start w:val="1"/>
      <w:numFmt w:val="bullet"/>
      <w:lvlText w:val=""/>
      <w:lvlJc w:val="left"/>
      <w:pPr>
        <w:ind w:left="2940" w:hanging="360"/>
      </w:pPr>
      <w:rPr>
        <w:rFonts w:ascii="Symbol" w:hAnsi="Symbol" w:hint="default"/>
      </w:rPr>
    </w:lvl>
    <w:lvl w:ilvl="4" w:tplc="041F0003" w:tentative="1">
      <w:start w:val="1"/>
      <w:numFmt w:val="bullet"/>
      <w:lvlText w:val="o"/>
      <w:lvlJc w:val="left"/>
      <w:pPr>
        <w:ind w:left="3660" w:hanging="360"/>
      </w:pPr>
      <w:rPr>
        <w:rFonts w:ascii="Courier New" w:hAnsi="Courier New" w:cs="Courier New" w:hint="default"/>
      </w:rPr>
    </w:lvl>
    <w:lvl w:ilvl="5" w:tplc="041F0005" w:tentative="1">
      <w:start w:val="1"/>
      <w:numFmt w:val="bullet"/>
      <w:lvlText w:val=""/>
      <w:lvlJc w:val="left"/>
      <w:pPr>
        <w:ind w:left="4380" w:hanging="360"/>
      </w:pPr>
      <w:rPr>
        <w:rFonts w:ascii="Wingdings" w:hAnsi="Wingdings" w:hint="default"/>
      </w:rPr>
    </w:lvl>
    <w:lvl w:ilvl="6" w:tplc="041F0001" w:tentative="1">
      <w:start w:val="1"/>
      <w:numFmt w:val="bullet"/>
      <w:lvlText w:val=""/>
      <w:lvlJc w:val="left"/>
      <w:pPr>
        <w:ind w:left="5100" w:hanging="360"/>
      </w:pPr>
      <w:rPr>
        <w:rFonts w:ascii="Symbol" w:hAnsi="Symbol" w:hint="default"/>
      </w:rPr>
    </w:lvl>
    <w:lvl w:ilvl="7" w:tplc="041F0003" w:tentative="1">
      <w:start w:val="1"/>
      <w:numFmt w:val="bullet"/>
      <w:lvlText w:val="o"/>
      <w:lvlJc w:val="left"/>
      <w:pPr>
        <w:ind w:left="5820" w:hanging="360"/>
      </w:pPr>
      <w:rPr>
        <w:rFonts w:ascii="Courier New" w:hAnsi="Courier New" w:cs="Courier New" w:hint="default"/>
      </w:rPr>
    </w:lvl>
    <w:lvl w:ilvl="8" w:tplc="041F0005" w:tentative="1">
      <w:start w:val="1"/>
      <w:numFmt w:val="bullet"/>
      <w:lvlText w:val=""/>
      <w:lvlJc w:val="left"/>
      <w:pPr>
        <w:ind w:left="6540" w:hanging="360"/>
      </w:pPr>
      <w:rPr>
        <w:rFonts w:ascii="Wingdings" w:hAnsi="Wingdings" w:hint="default"/>
      </w:rPr>
    </w:lvl>
  </w:abstractNum>
  <w:abstractNum w:abstractNumId="15" w15:restartNumberingAfterBreak="0">
    <w:nsid w:val="31177679"/>
    <w:multiLevelType w:val="hybridMultilevel"/>
    <w:tmpl w:val="9B0C8FE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36D54CBD"/>
    <w:multiLevelType w:val="hybridMultilevel"/>
    <w:tmpl w:val="84EE05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3ADE0A57"/>
    <w:multiLevelType w:val="hybridMultilevel"/>
    <w:tmpl w:val="264C8DF4"/>
    <w:lvl w:ilvl="0" w:tplc="041F0005">
      <w:start w:val="1"/>
      <w:numFmt w:val="bullet"/>
      <w:lvlText w:val=""/>
      <w:lvlJc w:val="left"/>
      <w:pPr>
        <w:ind w:left="780" w:hanging="360"/>
      </w:pPr>
      <w:rPr>
        <w:rFonts w:ascii="Wingdings" w:hAnsi="Wingdings" w:hint="default"/>
      </w:rPr>
    </w:lvl>
    <w:lvl w:ilvl="1" w:tplc="041F0003" w:tentative="1">
      <w:start w:val="1"/>
      <w:numFmt w:val="bullet"/>
      <w:lvlText w:val="o"/>
      <w:lvlJc w:val="left"/>
      <w:pPr>
        <w:ind w:left="1500" w:hanging="360"/>
      </w:pPr>
      <w:rPr>
        <w:rFonts w:ascii="Courier New" w:hAnsi="Courier New" w:cs="Courier New" w:hint="default"/>
      </w:rPr>
    </w:lvl>
    <w:lvl w:ilvl="2" w:tplc="041F0005" w:tentative="1">
      <w:start w:val="1"/>
      <w:numFmt w:val="bullet"/>
      <w:lvlText w:val=""/>
      <w:lvlJc w:val="left"/>
      <w:pPr>
        <w:ind w:left="2220" w:hanging="360"/>
      </w:pPr>
      <w:rPr>
        <w:rFonts w:ascii="Wingdings" w:hAnsi="Wingdings" w:hint="default"/>
      </w:rPr>
    </w:lvl>
    <w:lvl w:ilvl="3" w:tplc="041F0001" w:tentative="1">
      <w:start w:val="1"/>
      <w:numFmt w:val="bullet"/>
      <w:lvlText w:val=""/>
      <w:lvlJc w:val="left"/>
      <w:pPr>
        <w:ind w:left="2940" w:hanging="360"/>
      </w:pPr>
      <w:rPr>
        <w:rFonts w:ascii="Symbol" w:hAnsi="Symbol" w:hint="default"/>
      </w:rPr>
    </w:lvl>
    <w:lvl w:ilvl="4" w:tplc="041F0003" w:tentative="1">
      <w:start w:val="1"/>
      <w:numFmt w:val="bullet"/>
      <w:lvlText w:val="o"/>
      <w:lvlJc w:val="left"/>
      <w:pPr>
        <w:ind w:left="3660" w:hanging="360"/>
      </w:pPr>
      <w:rPr>
        <w:rFonts w:ascii="Courier New" w:hAnsi="Courier New" w:cs="Courier New" w:hint="default"/>
      </w:rPr>
    </w:lvl>
    <w:lvl w:ilvl="5" w:tplc="041F0005" w:tentative="1">
      <w:start w:val="1"/>
      <w:numFmt w:val="bullet"/>
      <w:lvlText w:val=""/>
      <w:lvlJc w:val="left"/>
      <w:pPr>
        <w:ind w:left="4380" w:hanging="360"/>
      </w:pPr>
      <w:rPr>
        <w:rFonts w:ascii="Wingdings" w:hAnsi="Wingdings" w:hint="default"/>
      </w:rPr>
    </w:lvl>
    <w:lvl w:ilvl="6" w:tplc="041F0001" w:tentative="1">
      <w:start w:val="1"/>
      <w:numFmt w:val="bullet"/>
      <w:lvlText w:val=""/>
      <w:lvlJc w:val="left"/>
      <w:pPr>
        <w:ind w:left="5100" w:hanging="360"/>
      </w:pPr>
      <w:rPr>
        <w:rFonts w:ascii="Symbol" w:hAnsi="Symbol" w:hint="default"/>
      </w:rPr>
    </w:lvl>
    <w:lvl w:ilvl="7" w:tplc="041F0003" w:tentative="1">
      <w:start w:val="1"/>
      <w:numFmt w:val="bullet"/>
      <w:lvlText w:val="o"/>
      <w:lvlJc w:val="left"/>
      <w:pPr>
        <w:ind w:left="5820" w:hanging="360"/>
      </w:pPr>
      <w:rPr>
        <w:rFonts w:ascii="Courier New" w:hAnsi="Courier New" w:cs="Courier New" w:hint="default"/>
      </w:rPr>
    </w:lvl>
    <w:lvl w:ilvl="8" w:tplc="041F0005" w:tentative="1">
      <w:start w:val="1"/>
      <w:numFmt w:val="bullet"/>
      <w:lvlText w:val=""/>
      <w:lvlJc w:val="left"/>
      <w:pPr>
        <w:ind w:left="6540" w:hanging="360"/>
      </w:pPr>
      <w:rPr>
        <w:rFonts w:ascii="Wingdings" w:hAnsi="Wingdings" w:hint="default"/>
      </w:rPr>
    </w:lvl>
  </w:abstractNum>
  <w:abstractNum w:abstractNumId="18" w15:restartNumberingAfterBreak="0">
    <w:nsid w:val="40F372AD"/>
    <w:multiLevelType w:val="hybridMultilevel"/>
    <w:tmpl w:val="2A5C5A24"/>
    <w:lvl w:ilvl="0" w:tplc="69882522">
      <w:start w:val="1"/>
      <w:numFmt w:val="bullet"/>
      <w:lvlText w:val=""/>
      <w:lvlJc w:val="left"/>
      <w:pPr>
        <w:tabs>
          <w:tab w:val="num" w:pos="720"/>
        </w:tabs>
        <w:ind w:left="720" w:hanging="360"/>
      </w:pPr>
      <w:rPr>
        <w:rFonts w:ascii="Wingdings 2" w:hAnsi="Wingdings 2" w:hint="default"/>
      </w:rPr>
    </w:lvl>
    <w:lvl w:ilvl="1" w:tplc="D26ACE8A" w:tentative="1">
      <w:start w:val="1"/>
      <w:numFmt w:val="bullet"/>
      <w:lvlText w:val=""/>
      <w:lvlJc w:val="left"/>
      <w:pPr>
        <w:tabs>
          <w:tab w:val="num" w:pos="1440"/>
        </w:tabs>
        <w:ind w:left="1440" w:hanging="360"/>
      </w:pPr>
      <w:rPr>
        <w:rFonts w:ascii="Wingdings 2" w:hAnsi="Wingdings 2" w:hint="default"/>
      </w:rPr>
    </w:lvl>
    <w:lvl w:ilvl="2" w:tplc="329E494C" w:tentative="1">
      <w:start w:val="1"/>
      <w:numFmt w:val="bullet"/>
      <w:lvlText w:val=""/>
      <w:lvlJc w:val="left"/>
      <w:pPr>
        <w:tabs>
          <w:tab w:val="num" w:pos="2160"/>
        </w:tabs>
        <w:ind w:left="2160" w:hanging="360"/>
      </w:pPr>
      <w:rPr>
        <w:rFonts w:ascii="Wingdings 2" w:hAnsi="Wingdings 2" w:hint="default"/>
      </w:rPr>
    </w:lvl>
    <w:lvl w:ilvl="3" w:tplc="476ED77A" w:tentative="1">
      <w:start w:val="1"/>
      <w:numFmt w:val="bullet"/>
      <w:lvlText w:val=""/>
      <w:lvlJc w:val="left"/>
      <w:pPr>
        <w:tabs>
          <w:tab w:val="num" w:pos="2880"/>
        </w:tabs>
        <w:ind w:left="2880" w:hanging="360"/>
      </w:pPr>
      <w:rPr>
        <w:rFonts w:ascii="Wingdings 2" w:hAnsi="Wingdings 2" w:hint="default"/>
      </w:rPr>
    </w:lvl>
    <w:lvl w:ilvl="4" w:tplc="1194DAF8" w:tentative="1">
      <w:start w:val="1"/>
      <w:numFmt w:val="bullet"/>
      <w:lvlText w:val=""/>
      <w:lvlJc w:val="left"/>
      <w:pPr>
        <w:tabs>
          <w:tab w:val="num" w:pos="3600"/>
        </w:tabs>
        <w:ind w:left="3600" w:hanging="360"/>
      </w:pPr>
      <w:rPr>
        <w:rFonts w:ascii="Wingdings 2" w:hAnsi="Wingdings 2" w:hint="default"/>
      </w:rPr>
    </w:lvl>
    <w:lvl w:ilvl="5" w:tplc="197AE070" w:tentative="1">
      <w:start w:val="1"/>
      <w:numFmt w:val="bullet"/>
      <w:lvlText w:val=""/>
      <w:lvlJc w:val="left"/>
      <w:pPr>
        <w:tabs>
          <w:tab w:val="num" w:pos="4320"/>
        </w:tabs>
        <w:ind w:left="4320" w:hanging="360"/>
      </w:pPr>
      <w:rPr>
        <w:rFonts w:ascii="Wingdings 2" w:hAnsi="Wingdings 2" w:hint="default"/>
      </w:rPr>
    </w:lvl>
    <w:lvl w:ilvl="6" w:tplc="DEF89576" w:tentative="1">
      <w:start w:val="1"/>
      <w:numFmt w:val="bullet"/>
      <w:lvlText w:val=""/>
      <w:lvlJc w:val="left"/>
      <w:pPr>
        <w:tabs>
          <w:tab w:val="num" w:pos="5040"/>
        </w:tabs>
        <w:ind w:left="5040" w:hanging="360"/>
      </w:pPr>
      <w:rPr>
        <w:rFonts w:ascii="Wingdings 2" w:hAnsi="Wingdings 2" w:hint="default"/>
      </w:rPr>
    </w:lvl>
    <w:lvl w:ilvl="7" w:tplc="34CCE652" w:tentative="1">
      <w:start w:val="1"/>
      <w:numFmt w:val="bullet"/>
      <w:lvlText w:val=""/>
      <w:lvlJc w:val="left"/>
      <w:pPr>
        <w:tabs>
          <w:tab w:val="num" w:pos="5760"/>
        </w:tabs>
        <w:ind w:left="5760" w:hanging="360"/>
      </w:pPr>
      <w:rPr>
        <w:rFonts w:ascii="Wingdings 2" w:hAnsi="Wingdings 2" w:hint="default"/>
      </w:rPr>
    </w:lvl>
    <w:lvl w:ilvl="8" w:tplc="8F820D56" w:tentative="1">
      <w:start w:val="1"/>
      <w:numFmt w:val="bullet"/>
      <w:lvlText w:val=""/>
      <w:lvlJc w:val="left"/>
      <w:pPr>
        <w:tabs>
          <w:tab w:val="num" w:pos="6480"/>
        </w:tabs>
        <w:ind w:left="6480" w:hanging="360"/>
      </w:pPr>
      <w:rPr>
        <w:rFonts w:ascii="Wingdings 2" w:hAnsi="Wingdings 2" w:hint="default"/>
      </w:rPr>
    </w:lvl>
  </w:abstractNum>
  <w:abstractNum w:abstractNumId="19" w15:restartNumberingAfterBreak="0">
    <w:nsid w:val="42806A00"/>
    <w:multiLevelType w:val="hybridMultilevel"/>
    <w:tmpl w:val="9F00624A"/>
    <w:lvl w:ilvl="0" w:tplc="183E5B70">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B7C3F12">
      <w:start w:val="1"/>
      <w:numFmt w:val="bullet"/>
      <w:lvlText w:val="o"/>
      <w:lvlJc w:val="left"/>
      <w:pPr>
        <w:ind w:left="124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E76E0446">
      <w:start w:val="1"/>
      <w:numFmt w:val="bullet"/>
      <w:lvlText w:val="▪"/>
      <w:lvlJc w:val="left"/>
      <w:pPr>
        <w:ind w:left="196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64F46FAE">
      <w:start w:val="1"/>
      <w:numFmt w:val="bullet"/>
      <w:lvlText w:val="•"/>
      <w:lvlJc w:val="left"/>
      <w:pPr>
        <w:ind w:left="268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9C88E26">
      <w:start w:val="1"/>
      <w:numFmt w:val="bullet"/>
      <w:lvlText w:val="o"/>
      <w:lvlJc w:val="left"/>
      <w:pPr>
        <w:ind w:left="340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DDA0C992">
      <w:start w:val="1"/>
      <w:numFmt w:val="bullet"/>
      <w:lvlText w:val="▪"/>
      <w:lvlJc w:val="left"/>
      <w:pPr>
        <w:ind w:left="412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91F6ECB8">
      <w:start w:val="1"/>
      <w:numFmt w:val="bullet"/>
      <w:lvlText w:val="•"/>
      <w:lvlJc w:val="left"/>
      <w:pPr>
        <w:ind w:left="484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DBC83098">
      <w:start w:val="1"/>
      <w:numFmt w:val="bullet"/>
      <w:lvlText w:val="o"/>
      <w:lvlJc w:val="left"/>
      <w:pPr>
        <w:ind w:left="556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9ABA3C56">
      <w:start w:val="1"/>
      <w:numFmt w:val="bullet"/>
      <w:lvlText w:val="▪"/>
      <w:lvlJc w:val="left"/>
      <w:pPr>
        <w:ind w:left="628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452022C2"/>
    <w:multiLevelType w:val="hybridMultilevel"/>
    <w:tmpl w:val="61462AE8"/>
    <w:lvl w:ilvl="0" w:tplc="041F0011">
      <w:start w:val="1"/>
      <w:numFmt w:val="decimal"/>
      <w:lvlText w:val="%1)"/>
      <w:lvlJc w:val="left"/>
      <w:pPr>
        <w:ind w:left="720" w:hanging="360"/>
      </w:pPr>
      <w:rPr>
        <w:rFonts w:hint="default"/>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4DA6189B"/>
    <w:multiLevelType w:val="multilevel"/>
    <w:tmpl w:val="3830EC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4FD9750A"/>
    <w:multiLevelType w:val="hybridMultilevel"/>
    <w:tmpl w:val="9A7E535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02E4A42"/>
    <w:multiLevelType w:val="hybridMultilevel"/>
    <w:tmpl w:val="B3A4447E"/>
    <w:lvl w:ilvl="0" w:tplc="E41CA490">
      <w:start w:val="1"/>
      <w:numFmt w:val="decimal"/>
      <w:lvlText w:val="%1."/>
      <w:lvlJc w:val="left"/>
      <w:pPr>
        <w:ind w:left="345" w:hanging="360"/>
      </w:pPr>
      <w:rPr>
        <w:rFonts w:hint="default"/>
      </w:rPr>
    </w:lvl>
    <w:lvl w:ilvl="1" w:tplc="041F0019" w:tentative="1">
      <w:start w:val="1"/>
      <w:numFmt w:val="lowerLetter"/>
      <w:lvlText w:val="%2."/>
      <w:lvlJc w:val="left"/>
      <w:pPr>
        <w:ind w:left="1065" w:hanging="360"/>
      </w:pPr>
    </w:lvl>
    <w:lvl w:ilvl="2" w:tplc="041F001B" w:tentative="1">
      <w:start w:val="1"/>
      <w:numFmt w:val="lowerRoman"/>
      <w:lvlText w:val="%3."/>
      <w:lvlJc w:val="right"/>
      <w:pPr>
        <w:ind w:left="1785" w:hanging="180"/>
      </w:pPr>
    </w:lvl>
    <w:lvl w:ilvl="3" w:tplc="041F000F" w:tentative="1">
      <w:start w:val="1"/>
      <w:numFmt w:val="decimal"/>
      <w:lvlText w:val="%4."/>
      <w:lvlJc w:val="left"/>
      <w:pPr>
        <w:ind w:left="2505" w:hanging="360"/>
      </w:pPr>
    </w:lvl>
    <w:lvl w:ilvl="4" w:tplc="041F0019" w:tentative="1">
      <w:start w:val="1"/>
      <w:numFmt w:val="lowerLetter"/>
      <w:lvlText w:val="%5."/>
      <w:lvlJc w:val="left"/>
      <w:pPr>
        <w:ind w:left="3225" w:hanging="360"/>
      </w:pPr>
    </w:lvl>
    <w:lvl w:ilvl="5" w:tplc="041F001B" w:tentative="1">
      <w:start w:val="1"/>
      <w:numFmt w:val="lowerRoman"/>
      <w:lvlText w:val="%6."/>
      <w:lvlJc w:val="right"/>
      <w:pPr>
        <w:ind w:left="3945" w:hanging="180"/>
      </w:pPr>
    </w:lvl>
    <w:lvl w:ilvl="6" w:tplc="041F000F" w:tentative="1">
      <w:start w:val="1"/>
      <w:numFmt w:val="decimal"/>
      <w:lvlText w:val="%7."/>
      <w:lvlJc w:val="left"/>
      <w:pPr>
        <w:ind w:left="4665" w:hanging="360"/>
      </w:pPr>
    </w:lvl>
    <w:lvl w:ilvl="7" w:tplc="041F0019" w:tentative="1">
      <w:start w:val="1"/>
      <w:numFmt w:val="lowerLetter"/>
      <w:lvlText w:val="%8."/>
      <w:lvlJc w:val="left"/>
      <w:pPr>
        <w:ind w:left="5385" w:hanging="360"/>
      </w:pPr>
    </w:lvl>
    <w:lvl w:ilvl="8" w:tplc="041F001B" w:tentative="1">
      <w:start w:val="1"/>
      <w:numFmt w:val="lowerRoman"/>
      <w:lvlText w:val="%9."/>
      <w:lvlJc w:val="right"/>
      <w:pPr>
        <w:ind w:left="6105" w:hanging="180"/>
      </w:pPr>
    </w:lvl>
  </w:abstractNum>
  <w:abstractNum w:abstractNumId="24" w15:restartNumberingAfterBreak="0">
    <w:nsid w:val="51F57BE2"/>
    <w:multiLevelType w:val="hybridMultilevel"/>
    <w:tmpl w:val="B606B6F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90F668B"/>
    <w:multiLevelType w:val="hybridMultilevel"/>
    <w:tmpl w:val="68AE5FC2"/>
    <w:lvl w:ilvl="0" w:tplc="30381E00">
      <w:start w:val="1"/>
      <w:numFmt w:val="bullet"/>
      <w:lvlText w:val=""/>
      <w:lvlJc w:val="left"/>
      <w:pPr>
        <w:tabs>
          <w:tab w:val="num" w:pos="720"/>
        </w:tabs>
        <w:ind w:left="720" w:hanging="360"/>
      </w:pPr>
      <w:rPr>
        <w:rFonts w:ascii="Wingdings 2" w:hAnsi="Wingdings 2" w:hint="default"/>
      </w:rPr>
    </w:lvl>
    <w:lvl w:ilvl="1" w:tplc="4E102770" w:tentative="1">
      <w:start w:val="1"/>
      <w:numFmt w:val="bullet"/>
      <w:lvlText w:val=""/>
      <w:lvlJc w:val="left"/>
      <w:pPr>
        <w:tabs>
          <w:tab w:val="num" w:pos="1440"/>
        </w:tabs>
        <w:ind w:left="1440" w:hanging="360"/>
      </w:pPr>
      <w:rPr>
        <w:rFonts w:ascii="Wingdings 2" w:hAnsi="Wingdings 2" w:hint="default"/>
      </w:rPr>
    </w:lvl>
    <w:lvl w:ilvl="2" w:tplc="36BC3278" w:tentative="1">
      <w:start w:val="1"/>
      <w:numFmt w:val="bullet"/>
      <w:lvlText w:val=""/>
      <w:lvlJc w:val="left"/>
      <w:pPr>
        <w:tabs>
          <w:tab w:val="num" w:pos="2160"/>
        </w:tabs>
        <w:ind w:left="2160" w:hanging="360"/>
      </w:pPr>
      <w:rPr>
        <w:rFonts w:ascii="Wingdings 2" w:hAnsi="Wingdings 2" w:hint="default"/>
      </w:rPr>
    </w:lvl>
    <w:lvl w:ilvl="3" w:tplc="962A60AC" w:tentative="1">
      <w:start w:val="1"/>
      <w:numFmt w:val="bullet"/>
      <w:lvlText w:val=""/>
      <w:lvlJc w:val="left"/>
      <w:pPr>
        <w:tabs>
          <w:tab w:val="num" w:pos="2880"/>
        </w:tabs>
        <w:ind w:left="2880" w:hanging="360"/>
      </w:pPr>
      <w:rPr>
        <w:rFonts w:ascii="Wingdings 2" w:hAnsi="Wingdings 2" w:hint="default"/>
      </w:rPr>
    </w:lvl>
    <w:lvl w:ilvl="4" w:tplc="2F0AE64A" w:tentative="1">
      <w:start w:val="1"/>
      <w:numFmt w:val="bullet"/>
      <w:lvlText w:val=""/>
      <w:lvlJc w:val="left"/>
      <w:pPr>
        <w:tabs>
          <w:tab w:val="num" w:pos="3600"/>
        </w:tabs>
        <w:ind w:left="3600" w:hanging="360"/>
      </w:pPr>
      <w:rPr>
        <w:rFonts w:ascii="Wingdings 2" w:hAnsi="Wingdings 2" w:hint="default"/>
      </w:rPr>
    </w:lvl>
    <w:lvl w:ilvl="5" w:tplc="51629686" w:tentative="1">
      <w:start w:val="1"/>
      <w:numFmt w:val="bullet"/>
      <w:lvlText w:val=""/>
      <w:lvlJc w:val="left"/>
      <w:pPr>
        <w:tabs>
          <w:tab w:val="num" w:pos="4320"/>
        </w:tabs>
        <w:ind w:left="4320" w:hanging="360"/>
      </w:pPr>
      <w:rPr>
        <w:rFonts w:ascii="Wingdings 2" w:hAnsi="Wingdings 2" w:hint="default"/>
      </w:rPr>
    </w:lvl>
    <w:lvl w:ilvl="6" w:tplc="1F5A0CD0" w:tentative="1">
      <w:start w:val="1"/>
      <w:numFmt w:val="bullet"/>
      <w:lvlText w:val=""/>
      <w:lvlJc w:val="left"/>
      <w:pPr>
        <w:tabs>
          <w:tab w:val="num" w:pos="5040"/>
        </w:tabs>
        <w:ind w:left="5040" w:hanging="360"/>
      </w:pPr>
      <w:rPr>
        <w:rFonts w:ascii="Wingdings 2" w:hAnsi="Wingdings 2" w:hint="default"/>
      </w:rPr>
    </w:lvl>
    <w:lvl w:ilvl="7" w:tplc="07C46664" w:tentative="1">
      <w:start w:val="1"/>
      <w:numFmt w:val="bullet"/>
      <w:lvlText w:val=""/>
      <w:lvlJc w:val="left"/>
      <w:pPr>
        <w:tabs>
          <w:tab w:val="num" w:pos="5760"/>
        </w:tabs>
        <w:ind w:left="5760" w:hanging="360"/>
      </w:pPr>
      <w:rPr>
        <w:rFonts w:ascii="Wingdings 2" w:hAnsi="Wingdings 2" w:hint="default"/>
      </w:rPr>
    </w:lvl>
    <w:lvl w:ilvl="8" w:tplc="A7A85228" w:tentative="1">
      <w:start w:val="1"/>
      <w:numFmt w:val="bullet"/>
      <w:lvlText w:val=""/>
      <w:lvlJc w:val="left"/>
      <w:pPr>
        <w:tabs>
          <w:tab w:val="num" w:pos="6480"/>
        </w:tabs>
        <w:ind w:left="6480" w:hanging="360"/>
      </w:pPr>
      <w:rPr>
        <w:rFonts w:ascii="Wingdings 2" w:hAnsi="Wingdings 2" w:hint="default"/>
      </w:rPr>
    </w:lvl>
  </w:abstractNum>
  <w:abstractNum w:abstractNumId="26" w15:restartNumberingAfterBreak="0">
    <w:nsid w:val="5AD61FFB"/>
    <w:multiLevelType w:val="multilevel"/>
    <w:tmpl w:val="4D261A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DCC1CD9"/>
    <w:multiLevelType w:val="hybridMultilevel"/>
    <w:tmpl w:val="B7CCAD6E"/>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DC43C65"/>
    <w:multiLevelType w:val="hybridMultilevel"/>
    <w:tmpl w:val="5832C9C8"/>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9" w15:restartNumberingAfterBreak="0">
    <w:nsid w:val="71A9344B"/>
    <w:multiLevelType w:val="hybridMultilevel"/>
    <w:tmpl w:val="C772175A"/>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731360F8"/>
    <w:multiLevelType w:val="hybridMultilevel"/>
    <w:tmpl w:val="E200A60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75A62096"/>
    <w:multiLevelType w:val="hybridMultilevel"/>
    <w:tmpl w:val="B4E895AA"/>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9"/>
  </w:num>
  <w:num w:numId="2">
    <w:abstractNumId w:val="31"/>
  </w:num>
  <w:num w:numId="3">
    <w:abstractNumId w:val="23"/>
  </w:num>
  <w:num w:numId="4">
    <w:abstractNumId w:val="26"/>
  </w:num>
  <w:num w:numId="5">
    <w:abstractNumId w:val="13"/>
  </w:num>
  <w:num w:numId="6">
    <w:abstractNumId w:val="18"/>
  </w:num>
  <w:num w:numId="7">
    <w:abstractNumId w:val="25"/>
  </w:num>
  <w:num w:numId="8">
    <w:abstractNumId w:val="22"/>
  </w:num>
  <w:num w:numId="9">
    <w:abstractNumId w:val="11"/>
  </w:num>
  <w:num w:numId="10">
    <w:abstractNumId w:val="5"/>
  </w:num>
  <w:num w:numId="11">
    <w:abstractNumId w:val="21"/>
  </w:num>
  <w:num w:numId="12">
    <w:abstractNumId w:val="6"/>
  </w:num>
  <w:num w:numId="13">
    <w:abstractNumId w:val="9"/>
  </w:num>
  <w:num w:numId="14">
    <w:abstractNumId w:val="30"/>
  </w:num>
  <w:num w:numId="15">
    <w:abstractNumId w:val="7"/>
  </w:num>
  <w:num w:numId="16">
    <w:abstractNumId w:val="15"/>
  </w:num>
  <w:num w:numId="17">
    <w:abstractNumId w:val="24"/>
  </w:num>
  <w:num w:numId="18">
    <w:abstractNumId w:val="1"/>
  </w:num>
  <w:num w:numId="19">
    <w:abstractNumId w:val="14"/>
  </w:num>
  <w:num w:numId="20">
    <w:abstractNumId w:val="2"/>
  </w:num>
  <w:num w:numId="21">
    <w:abstractNumId w:val="27"/>
  </w:num>
  <w:num w:numId="22">
    <w:abstractNumId w:val="10"/>
  </w:num>
  <w:num w:numId="23">
    <w:abstractNumId w:val="17"/>
  </w:num>
  <w:num w:numId="24">
    <w:abstractNumId w:val="28"/>
  </w:num>
  <w:num w:numId="25">
    <w:abstractNumId w:val="20"/>
  </w:num>
  <w:num w:numId="26">
    <w:abstractNumId w:val="3"/>
  </w:num>
  <w:num w:numId="27">
    <w:abstractNumId w:val="29"/>
  </w:num>
  <w:num w:numId="28">
    <w:abstractNumId w:val="0"/>
  </w:num>
  <w:num w:numId="29">
    <w:abstractNumId w:val="16"/>
  </w:num>
  <w:num w:numId="30">
    <w:abstractNumId w:val="12"/>
  </w:num>
  <w:num w:numId="31">
    <w:abstractNumId w:val="8"/>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221D"/>
    <w:rsid w:val="000546D3"/>
    <w:rsid w:val="0006663E"/>
    <w:rsid w:val="00067667"/>
    <w:rsid w:val="000A5566"/>
    <w:rsid w:val="000D3030"/>
    <w:rsid w:val="000D4D6C"/>
    <w:rsid w:val="0010600B"/>
    <w:rsid w:val="001071C1"/>
    <w:rsid w:val="00121F87"/>
    <w:rsid w:val="00176BDE"/>
    <w:rsid w:val="001B2177"/>
    <w:rsid w:val="001B2804"/>
    <w:rsid w:val="001D408C"/>
    <w:rsid w:val="001E0A47"/>
    <w:rsid w:val="001E5FCE"/>
    <w:rsid w:val="00217C30"/>
    <w:rsid w:val="00243AA0"/>
    <w:rsid w:val="00256021"/>
    <w:rsid w:val="0026319A"/>
    <w:rsid w:val="00293B1D"/>
    <w:rsid w:val="002A519B"/>
    <w:rsid w:val="002B25F4"/>
    <w:rsid w:val="002C0F8E"/>
    <w:rsid w:val="002C2189"/>
    <w:rsid w:val="002C3F2F"/>
    <w:rsid w:val="002E510C"/>
    <w:rsid w:val="003431BD"/>
    <w:rsid w:val="00350835"/>
    <w:rsid w:val="003573A8"/>
    <w:rsid w:val="00372FFA"/>
    <w:rsid w:val="003801E4"/>
    <w:rsid w:val="003A2009"/>
    <w:rsid w:val="003A2919"/>
    <w:rsid w:val="003D24F8"/>
    <w:rsid w:val="003F37F0"/>
    <w:rsid w:val="003F3B7D"/>
    <w:rsid w:val="00466A69"/>
    <w:rsid w:val="004C4816"/>
    <w:rsid w:val="004C70E4"/>
    <w:rsid w:val="004D5966"/>
    <w:rsid w:val="004F6576"/>
    <w:rsid w:val="00514ED2"/>
    <w:rsid w:val="00545E46"/>
    <w:rsid w:val="005C5F70"/>
    <w:rsid w:val="005C736A"/>
    <w:rsid w:val="005D5C9E"/>
    <w:rsid w:val="005E335E"/>
    <w:rsid w:val="005F5FF5"/>
    <w:rsid w:val="0061296E"/>
    <w:rsid w:val="006356DE"/>
    <w:rsid w:val="00640A69"/>
    <w:rsid w:val="006E05E9"/>
    <w:rsid w:val="00702771"/>
    <w:rsid w:val="0072330D"/>
    <w:rsid w:val="00730F6A"/>
    <w:rsid w:val="00765350"/>
    <w:rsid w:val="007749F3"/>
    <w:rsid w:val="007B0570"/>
    <w:rsid w:val="007D7E26"/>
    <w:rsid w:val="007F1B44"/>
    <w:rsid w:val="008021BA"/>
    <w:rsid w:val="00820E4F"/>
    <w:rsid w:val="00827343"/>
    <w:rsid w:val="008415F2"/>
    <w:rsid w:val="0084666F"/>
    <w:rsid w:val="008817BF"/>
    <w:rsid w:val="00897244"/>
    <w:rsid w:val="008B0E04"/>
    <w:rsid w:val="008E2156"/>
    <w:rsid w:val="009267F1"/>
    <w:rsid w:val="0094334A"/>
    <w:rsid w:val="009917C0"/>
    <w:rsid w:val="00A05E2E"/>
    <w:rsid w:val="00A21E39"/>
    <w:rsid w:val="00A51957"/>
    <w:rsid w:val="00A55202"/>
    <w:rsid w:val="00A632EB"/>
    <w:rsid w:val="00A67CAF"/>
    <w:rsid w:val="00A95431"/>
    <w:rsid w:val="00AB3119"/>
    <w:rsid w:val="00B37EC7"/>
    <w:rsid w:val="00B60CE1"/>
    <w:rsid w:val="00B82710"/>
    <w:rsid w:val="00B83937"/>
    <w:rsid w:val="00BB42D8"/>
    <w:rsid w:val="00BC0577"/>
    <w:rsid w:val="00BE637A"/>
    <w:rsid w:val="00C130BA"/>
    <w:rsid w:val="00C26924"/>
    <w:rsid w:val="00C3489A"/>
    <w:rsid w:val="00C66C6F"/>
    <w:rsid w:val="00C952E0"/>
    <w:rsid w:val="00C96F04"/>
    <w:rsid w:val="00CA47A8"/>
    <w:rsid w:val="00CC519C"/>
    <w:rsid w:val="00D439BB"/>
    <w:rsid w:val="00D60065"/>
    <w:rsid w:val="00D60139"/>
    <w:rsid w:val="00D63B5E"/>
    <w:rsid w:val="00DC36FD"/>
    <w:rsid w:val="00DC6A36"/>
    <w:rsid w:val="00DD5B75"/>
    <w:rsid w:val="00E1295B"/>
    <w:rsid w:val="00E131AC"/>
    <w:rsid w:val="00E550B4"/>
    <w:rsid w:val="00E90115"/>
    <w:rsid w:val="00EA4DDD"/>
    <w:rsid w:val="00EF237A"/>
    <w:rsid w:val="00F479B2"/>
    <w:rsid w:val="00F8221D"/>
    <w:rsid w:val="00F82B92"/>
    <w:rsid w:val="00F860C7"/>
    <w:rsid w:val="00F91A8F"/>
    <w:rsid w:val="00FE149A"/>
    <w:rsid w:val="00FF0F6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1616B1"/>
  <w15:chartTrackingRefBased/>
  <w15:docId w15:val="{6AEF1874-A703-4B39-96DD-BBC7F0725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0E04"/>
    <w:pPr>
      <w:spacing w:after="5" w:line="268" w:lineRule="auto"/>
      <w:ind w:left="10" w:hanging="10"/>
      <w:jc w:val="both"/>
    </w:pPr>
    <w:rPr>
      <w:rFonts w:ascii="Times New Roman" w:eastAsia="Times New Roman" w:hAnsi="Times New Roman" w:cs="Times New Roman"/>
      <w:color w:val="000000"/>
      <w:sz w:val="24"/>
      <w:lang w:eastAsia="tr-TR"/>
    </w:rPr>
  </w:style>
  <w:style w:type="paragraph" w:styleId="Balk1">
    <w:name w:val="heading 1"/>
    <w:next w:val="Normal"/>
    <w:link w:val="Balk1Char"/>
    <w:uiPriority w:val="9"/>
    <w:unhideWhenUsed/>
    <w:qFormat/>
    <w:rsid w:val="00F8221D"/>
    <w:pPr>
      <w:keepNext/>
      <w:keepLines/>
      <w:spacing w:after="4" w:line="268" w:lineRule="auto"/>
      <w:ind w:left="670" w:right="697" w:hanging="10"/>
      <w:jc w:val="both"/>
      <w:outlineLvl w:val="0"/>
    </w:pPr>
    <w:rPr>
      <w:rFonts w:ascii="Times New Roman" w:eastAsia="Times New Roman" w:hAnsi="Times New Roman" w:cs="Times New Roman"/>
      <w:b/>
      <w:color w:val="000000"/>
      <w:sz w:val="24"/>
      <w:lang w:eastAsia="tr-TR"/>
    </w:rPr>
  </w:style>
  <w:style w:type="paragraph" w:styleId="Balk2">
    <w:name w:val="heading 2"/>
    <w:next w:val="Normal"/>
    <w:link w:val="Balk2Char"/>
    <w:uiPriority w:val="9"/>
    <w:unhideWhenUsed/>
    <w:qFormat/>
    <w:rsid w:val="00F8221D"/>
    <w:pPr>
      <w:keepNext/>
      <w:keepLines/>
      <w:spacing w:after="4" w:line="268" w:lineRule="auto"/>
      <w:ind w:left="670" w:right="697" w:hanging="10"/>
      <w:jc w:val="both"/>
      <w:outlineLvl w:val="1"/>
    </w:pPr>
    <w:rPr>
      <w:rFonts w:ascii="Times New Roman" w:eastAsia="Times New Roman" w:hAnsi="Times New Roman" w:cs="Times New Roman"/>
      <w:b/>
      <w:color w:val="000000"/>
      <w:sz w:val="24"/>
      <w:lang w:eastAsia="tr-TR"/>
    </w:rPr>
  </w:style>
  <w:style w:type="paragraph" w:styleId="Balk3">
    <w:name w:val="heading 3"/>
    <w:next w:val="Normal"/>
    <w:link w:val="Balk3Char"/>
    <w:uiPriority w:val="9"/>
    <w:unhideWhenUsed/>
    <w:qFormat/>
    <w:rsid w:val="00F8221D"/>
    <w:pPr>
      <w:keepNext/>
      <w:keepLines/>
      <w:spacing w:after="4" w:line="268" w:lineRule="auto"/>
      <w:ind w:left="670" w:right="697" w:hanging="10"/>
      <w:jc w:val="both"/>
      <w:outlineLvl w:val="2"/>
    </w:pPr>
    <w:rPr>
      <w:rFonts w:ascii="Times New Roman" w:eastAsia="Times New Roman" w:hAnsi="Times New Roman" w:cs="Times New Roman"/>
      <w:b/>
      <w:color w:val="000000"/>
      <w:sz w:val="24"/>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F8221D"/>
    <w:rPr>
      <w:rFonts w:ascii="Times New Roman" w:eastAsia="Times New Roman" w:hAnsi="Times New Roman" w:cs="Times New Roman"/>
      <w:b/>
      <w:color w:val="000000"/>
      <w:sz w:val="24"/>
      <w:lang w:eastAsia="tr-TR"/>
    </w:rPr>
  </w:style>
  <w:style w:type="character" w:customStyle="1" w:styleId="Balk2Char">
    <w:name w:val="Başlık 2 Char"/>
    <w:basedOn w:val="VarsaylanParagrafYazTipi"/>
    <w:link w:val="Balk2"/>
    <w:uiPriority w:val="9"/>
    <w:rsid w:val="00F8221D"/>
    <w:rPr>
      <w:rFonts w:ascii="Times New Roman" w:eastAsia="Times New Roman" w:hAnsi="Times New Roman" w:cs="Times New Roman"/>
      <w:b/>
      <w:color w:val="000000"/>
      <w:sz w:val="24"/>
      <w:lang w:eastAsia="tr-TR"/>
    </w:rPr>
  </w:style>
  <w:style w:type="character" w:customStyle="1" w:styleId="Balk3Char">
    <w:name w:val="Başlık 3 Char"/>
    <w:basedOn w:val="VarsaylanParagrafYazTipi"/>
    <w:link w:val="Balk3"/>
    <w:uiPriority w:val="9"/>
    <w:rsid w:val="00F8221D"/>
    <w:rPr>
      <w:rFonts w:ascii="Times New Roman" w:eastAsia="Times New Roman" w:hAnsi="Times New Roman" w:cs="Times New Roman"/>
      <w:b/>
      <w:color w:val="000000"/>
      <w:sz w:val="24"/>
      <w:lang w:eastAsia="tr-TR"/>
    </w:rPr>
  </w:style>
  <w:style w:type="table" w:customStyle="1" w:styleId="TableGrid">
    <w:name w:val="TableGrid"/>
    <w:rsid w:val="00F8221D"/>
    <w:pPr>
      <w:spacing w:after="0" w:line="240" w:lineRule="auto"/>
    </w:pPr>
    <w:rPr>
      <w:rFonts w:eastAsiaTheme="minorEastAsia"/>
      <w:lang w:eastAsia="tr-TR"/>
    </w:rPr>
    <w:tblPr>
      <w:tblCellMar>
        <w:top w:w="0" w:type="dxa"/>
        <w:left w:w="0" w:type="dxa"/>
        <w:bottom w:w="0" w:type="dxa"/>
        <w:right w:w="0" w:type="dxa"/>
      </w:tblCellMar>
    </w:tblPr>
  </w:style>
  <w:style w:type="paragraph" w:styleId="ListeParagraf">
    <w:name w:val="List Paragraph"/>
    <w:basedOn w:val="Normal"/>
    <w:uiPriority w:val="34"/>
    <w:qFormat/>
    <w:rsid w:val="00F8221D"/>
    <w:pPr>
      <w:ind w:left="720"/>
      <w:contextualSpacing/>
    </w:pPr>
  </w:style>
  <w:style w:type="character" w:styleId="Kpr">
    <w:name w:val="Hyperlink"/>
    <w:basedOn w:val="VarsaylanParagrafYazTipi"/>
    <w:uiPriority w:val="99"/>
    <w:unhideWhenUsed/>
    <w:rsid w:val="00243AA0"/>
    <w:rPr>
      <w:color w:val="0563C1" w:themeColor="hyperlink"/>
      <w:u w:val="single"/>
    </w:rPr>
  </w:style>
  <w:style w:type="character" w:styleId="Gl">
    <w:name w:val="Strong"/>
    <w:basedOn w:val="VarsaylanParagrafYazTipi"/>
    <w:uiPriority w:val="22"/>
    <w:qFormat/>
    <w:rsid w:val="00243AA0"/>
    <w:rPr>
      <w:b/>
      <w:bCs/>
    </w:rPr>
  </w:style>
  <w:style w:type="paragraph" w:styleId="NormalWeb">
    <w:name w:val="Normal (Web)"/>
    <w:basedOn w:val="Normal"/>
    <w:uiPriority w:val="99"/>
    <w:unhideWhenUsed/>
    <w:rsid w:val="00702771"/>
    <w:pPr>
      <w:spacing w:before="100" w:beforeAutospacing="1" w:after="100" w:afterAutospacing="1" w:line="240" w:lineRule="auto"/>
      <w:ind w:left="0" w:firstLine="0"/>
      <w:jc w:val="left"/>
    </w:pPr>
    <w:rPr>
      <w:rFonts w:eastAsiaTheme="minorHAnsi"/>
      <w:color w:val="auto"/>
      <w:szCs w:val="24"/>
    </w:rPr>
  </w:style>
  <w:style w:type="table" w:styleId="TabloKlavuzu">
    <w:name w:val="Table Grid"/>
    <w:basedOn w:val="NormalTablo"/>
    <w:uiPriority w:val="39"/>
    <w:rsid w:val="00702771"/>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tBilgi">
    <w:name w:val="header"/>
    <w:basedOn w:val="Normal"/>
    <w:link w:val="stBilgiChar"/>
    <w:uiPriority w:val="99"/>
    <w:unhideWhenUsed/>
    <w:rsid w:val="009267F1"/>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9267F1"/>
    <w:rPr>
      <w:rFonts w:ascii="Times New Roman" w:eastAsia="Times New Roman" w:hAnsi="Times New Roman" w:cs="Times New Roman"/>
      <w:color w:val="000000"/>
      <w:sz w:val="24"/>
      <w:lang w:eastAsia="tr-TR"/>
    </w:rPr>
  </w:style>
  <w:style w:type="paragraph" w:styleId="AltBilgi">
    <w:name w:val="footer"/>
    <w:basedOn w:val="Normal"/>
    <w:link w:val="AltBilgiChar"/>
    <w:uiPriority w:val="99"/>
    <w:unhideWhenUsed/>
    <w:rsid w:val="009267F1"/>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9267F1"/>
    <w:rPr>
      <w:rFonts w:ascii="Times New Roman" w:eastAsia="Times New Roman" w:hAnsi="Times New Roman" w:cs="Times New Roman"/>
      <w:color w:val="000000"/>
      <w:sz w:val="24"/>
      <w:lang w:eastAsia="tr-TR"/>
    </w:rPr>
  </w:style>
  <w:style w:type="paragraph" w:styleId="Kaynaka">
    <w:name w:val="Bibliography"/>
    <w:basedOn w:val="Normal"/>
    <w:next w:val="Normal"/>
    <w:uiPriority w:val="37"/>
    <w:unhideWhenUsed/>
    <w:rsid w:val="002C0F8E"/>
    <w:pPr>
      <w:spacing w:after="160" w:line="259" w:lineRule="auto"/>
      <w:ind w:left="720" w:hanging="720"/>
      <w:jc w:val="left"/>
    </w:pPr>
    <w:rPr>
      <w:rFonts w:ascii="Calibri" w:eastAsia="Calibri" w:hAnsi="Calibri" w:cs="Arial"/>
      <w:color w:val="auto"/>
      <w:sz w:val="22"/>
      <w:lang w:eastAsia="en-US"/>
    </w:rPr>
  </w:style>
  <w:style w:type="paragraph" w:customStyle="1" w:styleId="Pa10">
    <w:name w:val="Pa10"/>
    <w:basedOn w:val="Normal"/>
    <w:next w:val="Normal"/>
    <w:uiPriority w:val="99"/>
    <w:rsid w:val="002C0F8E"/>
    <w:pPr>
      <w:autoSpaceDE w:val="0"/>
      <w:autoSpaceDN w:val="0"/>
      <w:adjustRightInd w:val="0"/>
      <w:spacing w:after="0" w:line="191" w:lineRule="atLeast"/>
      <w:ind w:left="0" w:firstLine="0"/>
      <w:jc w:val="left"/>
    </w:pPr>
    <w:rPr>
      <w:rFonts w:ascii="Myriad Pro" w:eastAsia="Calibri" w:hAnsi="Myriad Pro" w:cs="Arial"/>
      <w:color w:val="auto"/>
      <w:szCs w:val="24"/>
      <w:lang w:eastAsia="en-US"/>
    </w:rPr>
  </w:style>
  <w:style w:type="paragraph" w:customStyle="1" w:styleId="Pa12">
    <w:name w:val="Pa12"/>
    <w:basedOn w:val="Normal"/>
    <w:next w:val="Normal"/>
    <w:uiPriority w:val="99"/>
    <w:rsid w:val="002C0F8E"/>
    <w:pPr>
      <w:autoSpaceDE w:val="0"/>
      <w:autoSpaceDN w:val="0"/>
      <w:adjustRightInd w:val="0"/>
      <w:spacing w:after="0" w:line="191" w:lineRule="atLeast"/>
      <w:ind w:left="0" w:firstLine="0"/>
      <w:jc w:val="left"/>
    </w:pPr>
    <w:rPr>
      <w:rFonts w:ascii="Myriad Pro" w:eastAsia="Calibri" w:hAnsi="Myriad Pro" w:cs="Arial"/>
      <w:color w:val="auto"/>
      <w:szCs w:val="24"/>
      <w:lang w:eastAsia="en-US"/>
    </w:rPr>
  </w:style>
  <w:style w:type="character" w:styleId="AklamaBavurusu">
    <w:name w:val="annotation reference"/>
    <w:uiPriority w:val="99"/>
    <w:semiHidden/>
    <w:unhideWhenUsed/>
    <w:rsid w:val="002C0F8E"/>
    <w:rPr>
      <w:sz w:val="16"/>
      <w:szCs w:val="16"/>
    </w:rPr>
  </w:style>
  <w:style w:type="paragraph" w:styleId="AklamaMetni">
    <w:name w:val="annotation text"/>
    <w:basedOn w:val="Normal"/>
    <w:link w:val="AklamaMetniChar"/>
    <w:uiPriority w:val="99"/>
    <w:unhideWhenUsed/>
    <w:rsid w:val="002C0F8E"/>
    <w:pPr>
      <w:spacing w:after="160" w:line="240" w:lineRule="auto"/>
      <w:ind w:left="0" w:firstLine="0"/>
      <w:jc w:val="left"/>
    </w:pPr>
    <w:rPr>
      <w:rFonts w:ascii="Calibri" w:eastAsia="Calibri" w:hAnsi="Calibri" w:cs="Arial"/>
      <w:color w:val="auto"/>
      <w:sz w:val="20"/>
      <w:szCs w:val="20"/>
      <w:lang w:eastAsia="en-US"/>
    </w:rPr>
  </w:style>
  <w:style w:type="character" w:customStyle="1" w:styleId="AklamaMetniChar">
    <w:name w:val="Açıklama Metni Char"/>
    <w:basedOn w:val="VarsaylanParagrafYazTipi"/>
    <w:link w:val="AklamaMetni"/>
    <w:uiPriority w:val="99"/>
    <w:rsid w:val="002C0F8E"/>
    <w:rPr>
      <w:rFonts w:ascii="Calibri" w:eastAsia="Calibri" w:hAnsi="Calibri" w:cs="Arial"/>
      <w:sz w:val="20"/>
      <w:szCs w:val="20"/>
    </w:rPr>
  </w:style>
  <w:style w:type="paragraph" w:styleId="AklamaKonusu">
    <w:name w:val="annotation subject"/>
    <w:basedOn w:val="AklamaMetni"/>
    <w:next w:val="AklamaMetni"/>
    <w:link w:val="AklamaKonusuChar"/>
    <w:uiPriority w:val="99"/>
    <w:semiHidden/>
    <w:unhideWhenUsed/>
    <w:rsid w:val="002C0F8E"/>
    <w:rPr>
      <w:b/>
      <w:bCs/>
    </w:rPr>
  </w:style>
  <w:style w:type="character" w:customStyle="1" w:styleId="AklamaKonusuChar">
    <w:name w:val="Açıklama Konusu Char"/>
    <w:basedOn w:val="AklamaMetniChar"/>
    <w:link w:val="AklamaKonusu"/>
    <w:uiPriority w:val="99"/>
    <w:semiHidden/>
    <w:rsid w:val="002C0F8E"/>
    <w:rPr>
      <w:rFonts w:ascii="Calibri" w:eastAsia="Calibri" w:hAnsi="Calibri" w:cs="Arial"/>
      <w:b/>
      <w:bCs/>
      <w:sz w:val="20"/>
      <w:szCs w:val="20"/>
    </w:rPr>
  </w:style>
  <w:style w:type="paragraph" w:styleId="BalonMetni">
    <w:name w:val="Balloon Text"/>
    <w:basedOn w:val="Normal"/>
    <w:link w:val="BalonMetniChar"/>
    <w:uiPriority w:val="99"/>
    <w:semiHidden/>
    <w:unhideWhenUsed/>
    <w:rsid w:val="002C0F8E"/>
    <w:pPr>
      <w:spacing w:after="0" w:line="240" w:lineRule="auto"/>
      <w:ind w:left="0" w:firstLine="0"/>
      <w:jc w:val="left"/>
    </w:pPr>
    <w:rPr>
      <w:rFonts w:ascii="Segoe UI" w:eastAsia="Calibri" w:hAnsi="Segoe UI" w:cs="Segoe UI"/>
      <w:color w:val="auto"/>
      <w:sz w:val="18"/>
      <w:szCs w:val="18"/>
      <w:lang w:eastAsia="en-US"/>
    </w:rPr>
  </w:style>
  <w:style w:type="character" w:customStyle="1" w:styleId="BalonMetniChar">
    <w:name w:val="Balon Metni Char"/>
    <w:basedOn w:val="VarsaylanParagrafYazTipi"/>
    <w:link w:val="BalonMetni"/>
    <w:uiPriority w:val="99"/>
    <w:semiHidden/>
    <w:rsid w:val="002C0F8E"/>
    <w:rPr>
      <w:rFonts w:ascii="Segoe UI" w:eastAsia="Calibri" w:hAnsi="Segoe UI" w:cs="Segoe UI"/>
      <w:sz w:val="18"/>
      <w:szCs w:val="18"/>
    </w:rPr>
  </w:style>
  <w:style w:type="paragraph" w:customStyle="1" w:styleId="Default">
    <w:name w:val="Default"/>
    <w:rsid w:val="002C0F8E"/>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DipnotMetni">
    <w:name w:val="footnote text"/>
    <w:basedOn w:val="Normal"/>
    <w:link w:val="DipnotMetniChar"/>
    <w:uiPriority w:val="99"/>
    <w:unhideWhenUsed/>
    <w:rsid w:val="002C0F8E"/>
    <w:pPr>
      <w:spacing w:after="0" w:line="240" w:lineRule="auto"/>
      <w:ind w:left="0" w:firstLine="0"/>
      <w:jc w:val="left"/>
    </w:pPr>
    <w:rPr>
      <w:rFonts w:ascii="Calibri" w:eastAsia="Calibri" w:hAnsi="Calibri" w:cs="Arial"/>
      <w:color w:val="auto"/>
      <w:sz w:val="20"/>
      <w:szCs w:val="20"/>
      <w:lang w:eastAsia="en-US"/>
    </w:rPr>
  </w:style>
  <w:style w:type="character" w:customStyle="1" w:styleId="DipnotMetniChar">
    <w:name w:val="Dipnot Metni Char"/>
    <w:basedOn w:val="VarsaylanParagrafYazTipi"/>
    <w:link w:val="DipnotMetni"/>
    <w:uiPriority w:val="99"/>
    <w:rsid w:val="002C0F8E"/>
    <w:rPr>
      <w:rFonts w:ascii="Calibri" w:eastAsia="Calibri" w:hAnsi="Calibri" w:cs="Arial"/>
      <w:sz w:val="20"/>
      <w:szCs w:val="20"/>
    </w:rPr>
  </w:style>
  <w:style w:type="character" w:styleId="DipnotBavurusu">
    <w:name w:val="footnote reference"/>
    <w:uiPriority w:val="99"/>
    <w:semiHidden/>
    <w:unhideWhenUsed/>
    <w:rsid w:val="002C0F8E"/>
    <w:rPr>
      <w:vertAlign w:val="superscript"/>
    </w:rPr>
  </w:style>
  <w:style w:type="paragraph" w:customStyle="1" w:styleId="Pa3">
    <w:name w:val="Pa3"/>
    <w:basedOn w:val="Default"/>
    <w:next w:val="Default"/>
    <w:uiPriority w:val="99"/>
    <w:rsid w:val="002C0F8E"/>
    <w:pPr>
      <w:spacing w:line="181" w:lineRule="atLeast"/>
    </w:pPr>
    <w:rPr>
      <w:rFonts w:ascii="Myriad Pro" w:hAnsi="Myriad Pro" w:cs="Arial"/>
      <w:color w:val="auto"/>
    </w:rPr>
  </w:style>
  <w:style w:type="paragraph" w:customStyle="1" w:styleId="a">
    <w:basedOn w:val="Normal"/>
    <w:next w:val="AltBilgi"/>
    <w:link w:val="AltbilgiChar0"/>
    <w:uiPriority w:val="99"/>
    <w:unhideWhenUsed/>
    <w:rsid w:val="002C0F8E"/>
    <w:pPr>
      <w:tabs>
        <w:tab w:val="center" w:pos="4536"/>
        <w:tab w:val="right" w:pos="9072"/>
      </w:tabs>
      <w:spacing w:after="0" w:line="240" w:lineRule="auto"/>
      <w:ind w:left="0" w:firstLine="0"/>
      <w:jc w:val="left"/>
    </w:pPr>
    <w:rPr>
      <w:rFonts w:asciiTheme="minorHAnsi" w:eastAsiaTheme="minorHAnsi" w:hAnsiTheme="minorHAnsi" w:cstheme="minorBidi"/>
      <w:color w:val="auto"/>
      <w:sz w:val="22"/>
      <w:lang w:eastAsia="en-US"/>
    </w:rPr>
  </w:style>
  <w:style w:type="character" w:customStyle="1" w:styleId="stbilgiChar0">
    <w:name w:val="Üstbilgi Char"/>
    <w:basedOn w:val="VarsaylanParagrafYazTipi"/>
    <w:uiPriority w:val="99"/>
    <w:rsid w:val="002C0F8E"/>
  </w:style>
  <w:style w:type="character" w:customStyle="1" w:styleId="AltbilgiChar0">
    <w:name w:val="Altbilgi Char"/>
    <w:basedOn w:val="VarsaylanParagrafYazTipi"/>
    <w:link w:val="a"/>
    <w:uiPriority w:val="99"/>
    <w:rsid w:val="002C0F8E"/>
  </w:style>
  <w:style w:type="character" w:styleId="zlenenKpr">
    <w:name w:val="FollowedHyperlink"/>
    <w:uiPriority w:val="99"/>
    <w:semiHidden/>
    <w:unhideWhenUsed/>
    <w:rsid w:val="002C0F8E"/>
    <w:rPr>
      <w:color w:val="954F72"/>
      <w:u w:val="single"/>
    </w:rPr>
  </w:style>
  <w:style w:type="paragraph" w:styleId="Dzeltme">
    <w:name w:val="Revision"/>
    <w:hidden/>
    <w:uiPriority w:val="99"/>
    <w:semiHidden/>
    <w:rsid w:val="002C0F8E"/>
    <w:pPr>
      <w:spacing w:after="0" w:line="240" w:lineRule="auto"/>
    </w:pPr>
    <w:rPr>
      <w:rFonts w:ascii="Calibri" w:eastAsia="Calibri" w:hAnsi="Calibri" w:cs="Arial"/>
    </w:rPr>
  </w:style>
  <w:style w:type="character" w:styleId="Vurgu">
    <w:name w:val="Emphasis"/>
    <w:uiPriority w:val="20"/>
    <w:qFormat/>
    <w:rsid w:val="002C0F8E"/>
    <w:rPr>
      <w:i/>
      <w:iCs/>
    </w:rPr>
  </w:style>
  <w:style w:type="paragraph" w:customStyle="1" w:styleId="OETableText">
    <w:name w:val="OE Table Text"/>
    <w:basedOn w:val="Normal"/>
    <w:rsid w:val="002C0F8E"/>
    <w:pPr>
      <w:spacing w:after="80" w:line="240" w:lineRule="auto"/>
      <w:ind w:left="0" w:firstLine="0"/>
      <w:jc w:val="left"/>
    </w:pPr>
    <w:rPr>
      <w:color w:val="auto"/>
      <w:sz w:val="20"/>
      <w:szCs w:val="20"/>
      <w:lang w:val="en-US" w:eastAsia="en-US"/>
    </w:rPr>
  </w:style>
  <w:style w:type="character" w:customStyle="1" w:styleId="zmlenmeyenBahsetme1">
    <w:name w:val="Çözümlenmeyen Bahsetme1"/>
    <w:uiPriority w:val="99"/>
    <w:semiHidden/>
    <w:unhideWhenUsed/>
    <w:rsid w:val="002C0F8E"/>
    <w:rPr>
      <w:color w:val="605E5C"/>
      <w:shd w:val="clear" w:color="auto" w:fill="E1DFDD"/>
    </w:rPr>
  </w:style>
  <w:style w:type="character" w:customStyle="1" w:styleId="zmlenmeyenBahsetme2">
    <w:name w:val="Çözümlenmeyen Bahsetme2"/>
    <w:uiPriority w:val="99"/>
    <w:semiHidden/>
    <w:unhideWhenUsed/>
    <w:rsid w:val="002C0F8E"/>
    <w:rPr>
      <w:color w:val="605E5C"/>
      <w:shd w:val="clear" w:color="auto" w:fill="E1DFDD"/>
    </w:rPr>
  </w:style>
  <w:style w:type="character" w:styleId="SonnotBavurusu">
    <w:name w:val="endnote reference"/>
    <w:uiPriority w:val="99"/>
    <w:semiHidden/>
    <w:unhideWhenUsed/>
    <w:rsid w:val="002C0F8E"/>
    <w:rPr>
      <w:vertAlign w:val="superscript"/>
    </w:rPr>
  </w:style>
  <w:style w:type="character" w:customStyle="1" w:styleId="zmlenmeyenBahsetme">
    <w:name w:val="Çözümlenmeyen Bahsetme"/>
    <w:uiPriority w:val="99"/>
    <w:semiHidden/>
    <w:unhideWhenUsed/>
    <w:rsid w:val="002C0F8E"/>
    <w:rPr>
      <w:color w:val="605E5C"/>
      <w:shd w:val="clear" w:color="auto" w:fill="E1DFDD"/>
    </w:rPr>
  </w:style>
  <w:style w:type="paragraph" w:styleId="GvdeMetni">
    <w:name w:val="Body Text"/>
    <w:basedOn w:val="Normal"/>
    <w:link w:val="GvdeMetniChar"/>
    <w:uiPriority w:val="99"/>
    <w:rsid w:val="002C0F8E"/>
    <w:pPr>
      <w:spacing w:after="0" w:line="240" w:lineRule="auto"/>
      <w:ind w:left="0" w:firstLine="0"/>
    </w:pPr>
    <w:rPr>
      <w:color w:val="auto"/>
      <w:szCs w:val="24"/>
      <w:lang w:val="en"/>
    </w:rPr>
  </w:style>
  <w:style w:type="character" w:customStyle="1" w:styleId="GvdeMetniChar">
    <w:name w:val="Gövde Metni Char"/>
    <w:basedOn w:val="VarsaylanParagrafYazTipi"/>
    <w:link w:val="GvdeMetni"/>
    <w:uiPriority w:val="99"/>
    <w:rsid w:val="002C0F8E"/>
    <w:rPr>
      <w:rFonts w:ascii="Times New Roman" w:eastAsia="Times New Roman" w:hAnsi="Times New Roman" w:cs="Times New Roman"/>
      <w:sz w:val="24"/>
      <w:szCs w:val="24"/>
      <w:lang w:val="en" w:eastAsia="tr-TR"/>
    </w:rPr>
  </w:style>
  <w:style w:type="table" w:styleId="DzTablo1">
    <w:name w:val="Plain Table 1"/>
    <w:basedOn w:val="NormalTablo"/>
    <w:uiPriority w:val="41"/>
    <w:rsid w:val="002C0F8E"/>
    <w:pPr>
      <w:spacing w:after="0" w:line="240" w:lineRule="auto"/>
    </w:pPr>
    <w:rPr>
      <w:rFonts w:ascii="Calibri" w:eastAsia="Calibri" w:hAnsi="Calibri" w:cs="Times New Roman"/>
      <w:lang w:val="en"/>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KlavuzTablo2">
    <w:name w:val="Grid Table 2"/>
    <w:basedOn w:val="NormalTablo"/>
    <w:uiPriority w:val="47"/>
    <w:rsid w:val="0084666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576958">
      <w:bodyDiv w:val="1"/>
      <w:marLeft w:val="0"/>
      <w:marRight w:val="0"/>
      <w:marTop w:val="0"/>
      <w:marBottom w:val="0"/>
      <w:divBdr>
        <w:top w:val="none" w:sz="0" w:space="0" w:color="auto"/>
        <w:left w:val="none" w:sz="0" w:space="0" w:color="auto"/>
        <w:bottom w:val="none" w:sz="0" w:space="0" w:color="auto"/>
        <w:right w:val="none" w:sz="0" w:space="0" w:color="auto"/>
      </w:divBdr>
    </w:div>
    <w:div w:id="633948680">
      <w:bodyDiv w:val="1"/>
      <w:marLeft w:val="0"/>
      <w:marRight w:val="0"/>
      <w:marTop w:val="0"/>
      <w:marBottom w:val="0"/>
      <w:divBdr>
        <w:top w:val="none" w:sz="0" w:space="0" w:color="auto"/>
        <w:left w:val="none" w:sz="0" w:space="0" w:color="auto"/>
        <w:bottom w:val="none" w:sz="0" w:space="0" w:color="auto"/>
        <w:right w:val="none" w:sz="0" w:space="0" w:color="auto"/>
      </w:divBdr>
    </w:div>
    <w:div w:id="1875582234">
      <w:bodyDiv w:val="1"/>
      <w:marLeft w:val="0"/>
      <w:marRight w:val="0"/>
      <w:marTop w:val="0"/>
      <w:marBottom w:val="0"/>
      <w:divBdr>
        <w:top w:val="none" w:sz="0" w:space="0" w:color="auto"/>
        <w:left w:val="none" w:sz="0" w:space="0" w:color="auto"/>
        <w:bottom w:val="none" w:sz="0" w:space="0" w:color="auto"/>
        <w:right w:val="none" w:sz="0" w:space="0" w:color="auto"/>
      </w:divBdr>
      <w:divsChild>
        <w:div w:id="1461730699">
          <w:marLeft w:val="475"/>
          <w:marRight w:val="0"/>
          <w:marTop w:val="96"/>
          <w:marBottom w:val="120"/>
          <w:divBdr>
            <w:top w:val="none" w:sz="0" w:space="0" w:color="auto"/>
            <w:left w:val="none" w:sz="0" w:space="0" w:color="auto"/>
            <w:bottom w:val="none" w:sz="0" w:space="0" w:color="auto"/>
            <w:right w:val="none" w:sz="0" w:space="0" w:color="auto"/>
          </w:divBdr>
        </w:div>
        <w:div w:id="1100952813">
          <w:marLeft w:val="475"/>
          <w:marRight w:val="0"/>
          <w:marTop w:val="96"/>
          <w:marBottom w:val="120"/>
          <w:divBdr>
            <w:top w:val="none" w:sz="0" w:space="0" w:color="auto"/>
            <w:left w:val="none" w:sz="0" w:space="0" w:color="auto"/>
            <w:bottom w:val="none" w:sz="0" w:space="0" w:color="auto"/>
            <w:right w:val="none" w:sz="0" w:space="0" w:color="auto"/>
          </w:divBdr>
        </w:div>
        <w:div w:id="1251768029">
          <w:marLeft w:val="475"/>
          <w:marRight w:val="0"/>
          <w:marTop w:val="96"/>
          <w:marBottom w:val="120"/>
          <w:divBdr>
            <w:top w:val="none" w:sz="0" w:space="0" w:color="auto"/>
            <w:left w:val="none" w:sz="0" w:space="0" w:color="auto"/>
            <w:bottom w:val="none" w:sz="0" w:space="0" w:color="auto"/>
            <w:right w:val="none" w:sz="0" w:space="0" w:color="auto"/>
          </w:divBdr>
        </w:div>
        <w:div w:id="240213007">
          <w:marLeft w:val="475"/>
          <w:marRight w:val="0"/>
          <w:marTop w:val="96"/>
          <w:marBottom w:val="120"/>
          <w:divBdr>
            <w:top w:val="none" w:sz="0" w:space="0" w:color="auto"/>
            <w:left w:val="none" w:sz="0" w:space="0" w:color="auto"/>
            <w:bottom w:val="none" w:sz="0" w:space="0" w:color="auto"/>
            <w:right w:val="none" w:sz="0" w:space="0" w:color="auto"/>
          </w:divBdr>
        </w:div>
        <w:div w:id="393162515">
          <w:marLeft w:val="475"/>
          <w:marRight w:val="0"/>
          <w:marTop w:val="96"/>
          <w:marBottom w:val="120"/>
          <w:divBdr>
            <w:top w:val="none" w:sz="0" w:space="0" w:color="auto"/>
            <w:left w:val="none" w:sz="0" w:space="0" w:color="auto"/>
            <w:bottom w:val="none" w:sz="0" w:space="0" w:color="auto"/>
            <w:right w:val="none" w:sz="0" w:space="0" w:color="auto"/>
          </w:divBdr>
        </w:div>
        <w:div w:id="1259604622">
          <w:marLeft w:val="475"/>
          <w:marRight w:val="0"/>
          <w:marTop w:val="96"/>
          <w:marBottom w:val="120"/>
          <w:divBdr>
            <w:top w:val="none" w:sz="0" w:space="0" w:color="auto"/>
            <w:left w:val="none" w:sz="0" w:space="0" w:color="auto"/>
            <w:bottom w:val="none" w:sz="0" w:space="0" w:color="auto"/>
            <w:right w:val="none" w:sz="0" w:space="0" w:color="auto"/>
          </w:divBdr>
        </w:div>
      </w:divsChild>
    </w:div>
    <w:div w:id="1983584131">
      <w:bodyDiv w:val="1"/>
      <w:marLeft w:val="0"/>
      <w:marRight w:val="0"/>
      <w:marTop w:val="0"/>
      <w:marBottom w:val="0"/>
      <w:divBdr>
        <w:top w:val="none" w:sz="0" w:space="0" w:color="auto"/>
        <w:left w:val="none" w:sz="0" w:space="0" w:color="auto"/>
        <w:bottom w:val="none" w:sz="0" w:space="0" w:color="auto"/>
        <w:right w:val="none" w:sz="0" w:space="0" w:color="auto"/>
      </w:divBdr>
      <w:divsChild>
        <w:div w:id="1672634536">
          <w:marLeft w:val="475"/>
          <w:marRight w:val="0"/>
          <w:marTop w:val="96"/>
          <w:marBottom w:val="120"/>
          <w:divBdr>
            <w:top w:val="none" w:sz="0" w:space="0" w:color="auto"/>
            <w:left w:val="none" w:sz="0" w:space="0" w:color="auto"/>
            <w:bottom w:val="none" w:sz="0" w:space="0" w:color="auto"/>
            <w:right w:val="none" w:sz="0" w:space="0" w:color="auto"/>
          </w:divBdr>
        </w:div>
        <w:div w:id="1637949395">
          <w:marLeft w:val="475"/>
          <w:marRight w:val="0"/>
          <w:marTop w:val="96"/>
          <w:marBottom w:val="120"/>
          <w:divBdr>
            <w:top w:val="none" w:sz="0" w:space="0" w:color="auto"/>
            <w:left w:val="none" w:sz="0" w:space="0" w:color="auto"/>
            <w:bottom w:val="none" w:sz="0" w:space="0" w:color="auto"/>
            <w:right w:val="none" w:sz="0" w:space="0" w:color="auto"/>
          </w:divBdr>
        </w:div>
        <w:div w:id="744961365">
          <w:marLeft w:val="475"/>
          <w:marRight w:val="0"/>
          <w:marTop w:val="96"/>
          <w:marBottom w:val="120"/>
          <w:divBdr>
            <w:top w:val="none" w:sz="0" w:space="0" w:color="auto"/>
            <w:left w:val="none" w:sz="0" w:space="0" w:color="auto"/>
            <w:bottom w:val="none" w:sz="0" w:space="0" w:color="auto"/>
            <w:right w:val="none" w:sz="0" w:space="0" w:color="auto"/>
          </w:divBdr>
        </w:div>
        <w:div w:id="639117357">
          <w:marLeft w:val="475"/>
          <w:marRight w:val="0"/>
          <w:marTop w:val="96"/>
          <w:marBottom w:val="120"/>
          <w:divBdr>
            <w:top w:val="none" w:sz="0" w:space="0" w:color="auto"/>
            <w:left w:val="none" w:sz="0" w:space="0" w:color="auto"/>
            <w:bottom w:val="none" w:sz="0" w:space="0" w:color="auto"/>
            <w:right w:val="none" w:sz="0" w:space="0" w:color="auto"/>
          </w:divBdr>
        </w:div>
        <w:div w:id="600341053">
          <w:marLeft w:val="475"/>
          <w:marRight w:val="0"/>
          <w:marTop w:val="96"/>
          <w:marBottom w:val="120"/>
          <w:divBdr>
            <w:top w:val="none" w:sz="0" w:space="0" w:color="auto"/>
            <w:left w:val="none" w:sz="0" w:space="0" w:color="auto"/>
            <w:bottom w:val="none" w:sz="0" w:space="0" w:color="auto"/>
            <w:right w:val="none" w:sz="0" w:space="0" w:color="auto"/>
          </w:divBdr>
        </w:div>
        <w:div w:id="1648626765">
          <w:marLeft w:val="475"/>
          <w:marRight w:val="0"/>
          <w:marTop w:val="96"/>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tfiye.yasar2@ogr.sakarya.edu.tr" TargetMode="External"/><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image" Target="media/image1.png"/><Relationship Id="rId3" Type="http://schemas.openxmlformats.org/officeDocument/2006/relationships/settings" Target="settings.xml"/><Relationship Id="rId21" Type="http://schemas.openxmlformats.org/officeDocument/2006/relationships/diagramData" Target="diagrams/data3.xml"/><Relationship Id="rId7" Type="http://schemas.openxmlformats.org/officeDocument/2006/relationships/hyperlink" Target="mailto:simgeunlu@sakarya.edu.tr" TargetMode="Externa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microsoft.com/office/2007/relationships/diagramDrawing" Target="diagrams/drawing3.xm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diagramData" Target="diagrams/data2.xml"/><Relationship Id="rId20" Type="http://schemas.microsoft.com/office/2007/relationships/diagramDrawing" Target="diagrams/drawing2.xml"/><Relationship Id="rId29"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Data" Target="diagrams/data1.xml"/><Relationship Id="rId24" Type="http://schemas.openxmlformats.org/officeDocument/2006/relationships/diagramColors" Target="diagrams/colors3.xml"/><Relationship Id="rId32" Type="http://schemas.openxmlformats.org/officeDocument/2006/relationships/fontTable" Target="fontTable.xml"/><Relationship Id="rId5"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diagramQuickStyle" Target="diagrams/quickStyle3.xml"/><Relationship Id="rId28" Type="http://schemas.openxmlformats.org/officeDocument/2006/relationships/image" Target="media/image3.png"/><Relationship Id="rId10" Type="http://schemas.openxmlformats.org/officeDocument/2006/relationships/hyperlink" Target="mailto:feyzakrbg@gmail.com" TargetMode="External"/><Relationship Id="rId19" Type="http://schemas.openxmlformats.org/officeDocument/2006/relationships/diagramColors" Target="diagrams/colors2.xml"/><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erdal.bilici1@ogr.sakarya.edu.tr" TargetMode="External"/><Relationship Id="rId14" Type="http://schemas.openxmlformats.org/officeDocument/2006/relationships/diagramColors" Target="diagrams/colors1.xml"/><Relationship Id="rId22" Type="http://schemas.openxmlformats.org/officeDocument/2006/relationships/diagramLayout" Target="diagrams/layout3.xml"/><Relationship Id="rId27" Type="http://schemas.openxmlformats.org/officeDocument/2006/relationships/image" Target="media/image2.png"/><Relationship Id="rId30"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4CFDD96-3C05-434A-B52D-542C88F7EBBC}" type="doc">
      <dgm:prSet loTypeId="urn:microsoft.com/office/officeart/2008/layout/CircleAccentTimeline#1" loCatId="process" qsTypeId="urn:microsoft.com/office/officeart/2005/8/quickstyle/simple1" qsCatId="simple" csTypeId="urn:microsoft.com/office/officeart/2005/8/colors/accent0_1" csCatId="mainScheme" phldr="1"/>
      <dgm:spPr/>
      <dgm:t>
        <a:bodyPr/>
        <a:lstStyle/>
        <a:p>
          <a:endParaRPr lang="en-GB"/>
        </a:p>
      </dgm:t>
    </dgm:pt>
    <dgm:pt modelId="{1273E9AC-D780-416D-8DB5-7C7E1BB92D32}">
      <dgm:prSet phldrT="[Metin]"/>
      <dgm:spPr>
        <a:xfrm rot="17700000">
          <a:off x="1344531" y="304877"/>
          <a:ext cx="970862" cy="467880"/>
        </a:xfrm>
        <a:prstGeom prst="rect">
          <a:avLst/>
        </a:prstGeom>
        <a:noFill/>
        <a:ln>
          <a:noFill/>
        </a:ln>
        <a:effectLst/>
      </dgm:spPr>
      <dgm:t>
        <a:bodyPr/>
        <a:lstStyle/>
        <a:p>
          <a:r>
            <a:rPr lang="en">
              <a:solidFill>
                <a:sysClr val="windowText" lastClr="000000">
                  <a:hueOff val="0"/>
                  <a:satOff val="0"/>
                  <a:lumOff val="0"/>
                  <a:alphaOff val="0"/>
                </a:sysClr>
              </a:solidFill>
              <a:latin typeface="Calibri" panose="020F0502020204030204"/>
              <a:ea typeface="+mn-ea"/>
              <a:cs typeface="+mn-cs"/>
            </a:rPr>
            <a:t>Establishing a relationship between the library and the public</a:t>
          </a:r>
          <a:endParaRPr lang="en-GB">
            <a:solidFill>
              <a:sysClr val="windowText" lastClr="000000">
                <a:hueOff val="0"/>
                <a:satOff val="0"/>
                <a:lumOff val="0"/>
                <a:alphaOff val="0"/>
              </a:sysClr>
            </a:solidFill>
            <a:latin typeface="Calibri" panose="020F0502020204030204"/>
            <a:ea typeface="+mn-ea"/>
            <a:cs typeface="+mn-cs"/>
          </a:endParaRPr>
        </a:p>
      </dgm:t>
    </dgm:pt>
    <dgm:pt modelId="{CDAB6FCC-E2C6-40CB-BC18-F3D9DB1E84D6}" type="parTrans" cxnId="{24EC3832-C3A6-4BB3-A7EC-84E988A06C65}">
      <dgm:prSet/>
      <dgm:spPr/>
      <dgm:t>
        <a:bodyPr/>
        <a:lstStyle/>
        <a:p>
          <a:endParaRPr lang="en-GB"/>
        </a:p>
      </dgm:t>
    </dgm:pt>
    <dgm:pt modelId="{216DEAEA-6448-4C1C-8C8F-8E1A6226B000}" type="sibTrans" cxnId="{24EC3832-C3A6-4BB3-A7EC-84E988A06C65}">
      <dgm:prSet/>
      <dgm:spPr/>
      <dgm:t>
        <a:bodyPr/>
        <a:lstStyle/>
        <a:p>
          <a:endParaRPr lang="en-GB"/>
        </a:p>
      </dgm:t>
    </dgm:pt>
    <dgm:pt modelId="{D6A7F309-0785-41F5-A55B-0D40BB2458CA}">
      <dgm:prSet phldrT="[Metin]"/>
      <dgm:spPr>
        <a:xfrm rot="17700000">
          <a:off x="2648565" y="304877"/>
          <a:ext cx="970862" cy="467880"/>
        </a:xfrm>
        <a:prstGeom prst="rect">
          <a:avLst/>
        </a:prstGeom>
        <a:noFill/>
        <a:ln>
          <a:noFill/>
        </a:ln>
        <a:effectLst/>
      </dgm:spPr>
      <dgm:t>
        <a:bodyPr/>
        <a:lstStyle/>
        <a:p>
          <a:r>
            <a:rPr lang="en">
              <a:solidFill>
                <a:sysClr val="windowText" lastClr="000000">
                  <a:hueOff val="0"/>
                  <a:satOff val="0"/>
                  <a:lumOff val="0"/>
                  <a:alphaOff val="0"/>
                </a:sysClr>
              </a:solidFill>
              <a:latin typeface="Calibri" panose="020F0502020204030204"/>
              <a:ea typeface="+mn-ea"/>
              <a:cs typeface="+mn-cs"/>
            </a:rPr>
            <a:t>Creating an effective and efficient library image</a:t>
          </a:r>
          <a:endParaRPr lang="en-GB">
            <a:solidFill>
              <a:sysClr val="windowText" lastClr="000000">
                <a:hueOff val="0"/>
                <a:satOff val="0"/>
                <a:lumOff val="0"/>
                <a:alphaOff val="0"/>
              </a:sysClr>
            </a:solidFill>
            <a:latin typeface="Calibri" panose="020F0502020204030204"/>
            <a:ea typeface="+mn-ea"/>
            <a:cs typeface="+mn-cs"/>
          </a:endParaRPr>
        </a:p>
      </dgm:t>
    </dgm:pt>
    <dgm:pt modelId="{5F887F6B-F9F5-4F31-A927-BD4B65275FC6}" type="parTrans" cxnId="{30DBF785-2A3F-4FD8-8F4C-447A32CC3908}">
      <dgm:prSet/>
      <dgm:spPr/>
      <dgm:t>
        <a:bodyPr/>
        <a:lstStyle/>
        <a:p>
          <a:endParaRPr lang="en-GB"/>
        </a:p>
      </dgm:t>
    </dgm:pt>
    <dgm:pt modelId="{FF85A1B1-35AD-463B-A581-7C72C63F9C49}" type="sibTrans" cxnId="{30DBF785-2A3F-4FD8-8F4C-447A32CC3908}">
      <dgm:prSet/>
      <dgm:spPr/>
      <dgm:t>
        <a:bodyPr/>
        <a:lstStyle/>
        <a:p>
          <a:endParaRPr lang="en-GB"/>
        </a:p>
      </dgm:t>
    </dgm:pt>
    <dgm:pt modelId="{A89D6D20-F5C2-4F9A-9451-96799C3FE892}">
      <dgm:prSet/>
      <dgm:spPr>
        <a:xfrm rot="17700000">
          <a:off x="3952600" y="304877"/>
          <a:ext cx="970862" cy="467880"/>
        </a:xfrm>
        <a:prstGeom prst="rect">
          <a:avLst/>
        </a:prstGeom>
        <a:noFill/>
        <a:ln>
          <a:noFill/>
        </a:ln>
        <a:effectLst/>
      </dgm:spPr>
      <dgm:t>
        <a:bodyPr/>
        <a:lstStyle/>
        <a:p>
          <a:r>
            <a:rPr lang="en">
              <a:solidFill>
                <a:sysClr val="windowText" lastClr="000000">
                  <a:hueOff val="0"/>
                  <a:satOff val="0"/>
                  <a:lumOff val="0"/>
                  <a:alphaOff val="0"/>
                </a:sysClr>
              </a:solidFill>
              <a:latin typeface="Calibri" panose="020F0502020204030204"/>
              <a:ea typeface="+mn-ea"/>
              <a:cs typeface="+mn-cs"/>
            </a:rPr>
            <a:t>Raising awareness about services and policies</a:t>
          </a:r>
          <a:endParaRPr lang="en-GB">
            <a:solidFill>
              <a:sysClr val="windowText" lastClr="000000">
                <a:hueOff val="0"/>
                <a:satOff val="0"/>
                <a:lumOff val="0"/>
                <a:alphaOff val="0"/>
              </a:sysClr>
            </a:solidFill>
            <a:latin typeface="Calibri" panose="020F0502020204030204"/>
            <a:ea typeface="+mn-ea"/>
            <a:cs typeface="+mn-cs"/>
          </a:endParaRPr>
        </a:p>
      </dgm:t>
    </dgm:pt>
    <dgm:pt modelId="{274123AC-74DE-4078-B92F-4651A301D2A2}" type="parTrans" cxnId="{64465C30-D3C4-4F1E-85A3-D309831D25B8}">
      <dgm:prSet/>
      <dgm:spPr/>
      <dgm:t>
        <a:bodyPr/>
        <a:lstStyle/>
        <a:p>
          <a:endParaRPr lang="en-GB"/>
        </a:p>
      </dgm:t>
    </dgm:pt>
    <dgm:pt modelId="{B29F9254-67F6-43CD-B530-0BE395A12A1D}" type="sibTrans" cxnId="{64465C30-D3C4-4F1E-85A3-D309831D25B8}">
      <dgm:prSet/>
      <dgm:spPr/>
      <dgm:t>
        <a:bodyPr/>
        <a:lstStyle/>
        <a:p>
          <a:endParaRPr lang="en-GB"/>
        </a:p>
      </dgm:t>
    </dgm:pt>
    <dgm:pt modelId="{0AF846A4-8EEA-4BC4-B764-A2A14E6A1C25}">
      <dgm:prSet phldrT="[Metin]"/>
      <dgm:spPr>
        <a:xfrm rot="17700000">
          <a:off x="1429041" y="1693584"/>
          <a:ext cx="839842" cy="404940"/>
        </a:xfrm>
        <a:prstGeom prst="rect">
          <a:avLst/>
        </a:prstGeom>
        <a:noFill/>
        <a:ln>
          <a:noFill/>
        </a:ln>
        <a:effectLst/>
      </dgm:spPr>
      <dgm:t>
        <a:bodyPr/>
        <a:lstStyle/>
        <a:p>
          <a:r>
            <a:rPr lang="en">
              <a:solidFill>
                <a:sysClr val="windowText" lastClr="000000">
                  <a:hueOff val="0"/>
                  <a:satOff val="0"/>
                  <a:lumOff val="0"/>
                  <a:alphaOff val="0"/>
                </a:sysClr>
              </a:solidFill>
              <a:latin typeface="Calibri" panose="020F0502020204030204"/>
              <a:ea typeface="+mn-ea"/>
              <a:cs typeface="+mn-cs"/>
            </a:rPr>
            <a:t>Establishing library-information access awareness</a:t>
          </a:r>
          <a:endParaRPr lang="en-GB">
            <a:solidFill>
              <a:sysClr val="windowText" lastClr="000000">
                <a:hueOff val="0"/>
                <a:satOff val="0"/>
                <a:lumOff val="0"/>
                <a:alphaOff val="0"/>
              </a:sysClr>
            </a:solidFill>
            <a:latin typeface="Calibri" panose="020F0502020204030204"/>
            <a:ea typeface="+mn-ea"/>
            <a:cs typeface="+mn-cs"/>
          </a:endParaRPr>
        </a:p>
      </dgm:t>
    </dgm:pt>
    <dgm:pt modelId="{9990EAF8-217C-4B04-B389-7A04CC3F59C8}" type="parTrans" cxnId="{A3559BA7-5F94-4EA5-B267-9CB214F51398}">
      <dgm:prSet/>
      <dgm:spPr/>
      <dgm:t>
        <a:bodyPr/>
        <a:lstStyle/>
        <a:p>
          <a:endParaRPr lang="en-GB"/>
        </a:p>
      </dgm:t>
    </dgm:pt>
    <dgm:pt modelId="{1498DDAC-C838-4AB0-87C0-2E77AA73E639}" type="sibTrans" cxnId="{A3559BA7-5F94-4EA5-B267-9CB214F51398}">
      <dgm:prSet/>
      <dgm:spPr/>
      <dgm:t>
        <a:bodyPr/>
        <a:lstStyle/>
        <a:p>
          <a:endParaRPr lang="en-GB"/>
        </a:p>
      </dgm:t>
    </dgm:pt>
    <dgm:pt modelId="{3F3C7B79-55E4-4483-BCBD-4EDEBDD6DE24}">
      <dgm:prSet phldrT="[Metin]"/>
      <dgm:spPr>
        <a:xfrm rot="17700000">
          <a:off x="2733076" y="1693584"/>
          <a:ext cx="839842" cy="404940"/>
        </a:xfrm>
        <a:prstGeom prst="rect">
          <a:avLst/>
        </a:prstGeom>
        <a:noFill/>
        <a:ln>
          <a:noFill/>
        </a:ln>
        <a:effectLst/>
      </dgm:spPr>
      <dgm:t>
        <a:bodyPr/>
        <a:lstStyle/>
        <a:p>
          <a:r>
            <a:rPr lang="en">
              <a:solidFill>
                <a:sysClr val="windowText" lastClr="000000">
                  <a:hueOff val="0"/>
                  <a:satOff val="0"/>
                  <a:lumOff val="0"/>
                  <a:alphaOff val="0"/>
                </a:sysClr>
              </a:solidFill>
              <a:latin typeface="Calibri" panose="020F0502020204030204"/>
              <a:ea typeface="+mn-ea"/>
              <a:cs typeface="+mn-cs"/>
            </a:rPr>
            <a:t>To carry out activities and projects suitable for librarianship</a:t>
          </a:r>
          <a:endParaRPr lang="en-GB">
            <a:solidFill>
              <a:sysClr val="windowText" lastClr="000000">
                <a:hueOff val="0"/>
                <a:satOff val="0"/>
                <a:lumOff val="0"/>
                <a:alphaOff val="0"/>
              </a:sysClr>
            </a:solidFill>
            <a:latin typeface="Calibri" panose="020F0502020204030204"/>
            <a:ea typeface="+mn-ea"/>
            <a:cs typeface="+mn-cs"/>
          </a:endParaRPr>
        </a:p>
      </dgm:t>
    </dgm:pt>
    <dgm:pt modelId="{4E4C479B-F524-4E3B-B6A5-AB3DF06153AD}" type="parTrans" cxnId="{8FD525C6-D574-4728-81D9-86E7355074E1}">
      <dgm:prSet/>
      <dgm:spPr/>
      <dgm:t>
        <a:bodyPr/>
        <a:lstStyle/>
        <a:p>
          <a:endParaRPr lang="en-GB"/>
        </a:p>
      </dgm:t>
    </dgm:pt>
    <dgm:pt modelId="{F99A6BC9-C6EA-49CD-A3B5-35F5DB58CC47}" type="sibTrans" cxnId="{8FD525C6-D574-4728-81D9-86E7355074E1}">
      <dgm:prSet/>
      <dgm:spPr/>
      <dgm:t>
        <a:bodyPr/>
        <a:lstStyle/>
        <a:p>
          <a:endParaRPr lang="en-GB"/>
        </a:p>
      </dgm:t>
    </dgm:pt>
    <dgm:pt modelId="{2248FF3B-B54C-41E2-8C06-4F639E423874}" type="pres">
      <dgm:prSet presAssocID="{64CFDD96-3C05-434A-B52D-542C88F7EBBC}" presName="Name0" presStyleCnt="0">
        <dgm:presLayoutVars>
          <dgm:dir/>
        </dgm:presLayoutVars>
      </dgm:prSet>
      <dgm:spPr/>
      <dgm:t>
        <a:bodyPr/>
        <a:lstStyle/>
        <a:p>
          <a:endParaRPr lang="tr-TR"/>
        </a:p>
      </dgm:t>
    </dgm:pt>
    <dgm:pt modelId="{6A417D63-22C6-4E1E-B6B4-69DE43B8B364}" type="pres">
      <dgm:prSet presAssocID="{1273E9AC-D780-416D-8DB5-7C7E1BB92D32}" presName="parComposite" presStyleCnt="0"/>
      <dgm:spPr/>
    </dgm:pt>
    <dgm:pt modelId="{618C2A86-D449-4D12-9A43-6A4F904791C5}" type="pres">
      <dgm:prSet presAssocID="{1273E9AC-D780-416D-8DB5-7C7E1BB92D32}" presName="parBigCircle" presStyleLbl="node0" presStyleIdx="0" presStyleCnt="3"/>
      <dgm:spPr>
        <a:xfrm>
          <a:off x="1069343" y="941547"/>
          <a:ext cx="780994" cy="780994"/>
        </a:xfrm>
        <a:prstGeom prst="donut">
          <a:avLst>
            <a:gd name="adj" fmla="val 2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tr-TR"/>
        </a:p>
      </dgm:t>
    </dgm:pt>
    <dgm:pt modelId="{1632851F-49D1-4CC3-A596-30C9BCDD37DA}" type="pres">
      <dgm:prSet presAssocID="{1273E9AC-D780-416D-8DB5-7C7E1BB92D32}" presName="parTx" presStyleLbl="revTx" presStyleIdx="0" presStyleCnt="7"/>
      <dgm:spPr/>
      <dgm:t>
        <a:bodyPr/>
        <a:lstStyle/>
        <a:p>
          <a:endParaRPr lang="tr-TR"/>
        </a:p>
      </dgm:t>
    </dgm:pt>
    <dgm:pt modelId="{909BDE5C-9009-4690-9A7C-7E8334901045}" type="pres">
      <dgm:prSet presAssocID="{1273E9AC-D780-416D-8DB5-7C7E1BB92D32}" presName="bSpace" presStyleCnt="0"/>
      <dgm:spPr/>
    </dgm:pt>
    <dgm:pt modelId="{B7F185D7-CA2E-435E-B79C-F7CA61521777}" type="pres">
      <dgm:prSet presAssocID="{1273E9AC-D780-416D-8DB5-7C7E1BB92D32}" presName="parBackupNorm" presStyleCnt="0"/>
      <dgm:spPr/>
    </dgm:pt>
    <dgm:pt modelId="{F765D319-622B-4F9A-AFEF-1BE83F45623F}" type="pres">
      <dgm:prSet presAssocID="{216DEAEA-6448-4C1C-8C8F-8E1A6226B000}" presName="parSpace" presStyleCnt="0"/>
      <dgm:spPr/>
    </dgm:pt>
    <dgm:pt modelId="{2767F194-F43F-42C5-AC9C-C2D374BFCA1C}" type="pres">
      <dgm:prSet presAssocID="{0AF846A4-8EEA-4BC4-B764-A2A14E6A1C25}" presName="desBackupLeftNorm" presStyleCnt="0"/>
      <dgm:spPr/>
    </dgm:pt>
    <dgm:pt modelId="{93CC2C99-BAD4-418C-874D-E786A30DB9D0}" type="pres">
      <dgm:prSet presAssocID="{0AF846A4-8EEA-4BC4-B764-A2A14E6A1C25}" presName="desComposite" presStyleCnt="0"/>
      <dgm:spPr/>
    </dgm:pt>
    <dgm:pt modelId="{9CB9B8FE-1EAF-4291-9E13-DA360EA1C794}" type="pres">
      <dgm:prSet presAssocID="{0AF846A4-8EEA-4BC4-B764-A2A14E6A1C25}" presName="desCircle" presStyleLbl="node1" presStyleIdx="0" presStyleCnt="2"/>
      <dgm:spPr>
        <a:xfrm>
          <a:off x="1909165" y="1129351"/>
          <a:ext cx="405385" cy="405385"/>
        </a:xfrm>
        <a:prstGeom prst="ellipse">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tr-TR"/>
        </a:p>
      </dgm:t>
    </dgm:pt>
    <dgm:pt modelId="{1CF93E04-B981-4F88-AE75-62ABAE9F7FDF}" type="pres">
      <dgm:prSet presAssocID="{0AF846A4-8EEA-4BC4-B764-A2A14E6A1C25}" presName="chTx" presStyleLbl="revTx" presStyleIdx="1" presStyleCnt="7"/>
      <dgm:spPr/>
      <dgm:t>
        <a:bodyPr/>
        <a:lstStyle/>
        <a:p>
          <a:endParaRPr lang="tr-TR"/>
        </a:p>
      </dgm:t>
    </dgm:pt>
    <dgm:pt modelId="{EE51194E-42E7-4E1B-84F1-DD2B602A07FD}" type="pres">
      <dgm:prSet presAssocID="{0AF846A4-8EEA-4BC4-B764-A2A14E6A1C25}" presName="desTx" presStyleLbl="revTx" presStyleIdx="2" presStyleCnt="7">
        <dgm:presLayoutVars>
          <dgm:bulletEnabled val="1"/>
        </dgm:presLayoutVars>
      </dgm:prSet>
      <dgm:spPr>
        <a:xfrm rot="17700000">
          <a:off x="1954832" y="565564"/>
          <a:ext cx="839842" cy="404940"/>
        </a:xfrm>
        <a:prstGeom prst="rect">
          <a:avLst/>
        </a:prstGeom>
        <a:noFill/>
        <a:ln>
          <a:noFill/>
        </a:ln>
        <a:effectLst/>
      </dgm:spPr>
      <dgm:t>
        <a:bodyPr/>
        <a:lstStyle/>
        <a:p>
          <a:endParaRPr lang="tr-TR"/>
        </a:p>
      </dgm:t>
    </dgm:pt>
    <dgm:pt modelId="{C5D5A4A6-AA5F-4DA9-B925-A350399A02B2}" type="pres">
      <dgm:prSet presAssocID="{0AF846A4-8EEA-4BC4-B764-A2A14E6A1C25}" presName="desBackupRightNorm" presStyleCnt="0"/>
      <dgm:spPr/>
    </dgm:pt>
    <dgm:pt modelId="{02824089-3054-470D-B875-17C77DA13B80}" type="pres">
      <dgm:prSet presAssocID="{1498DDAC-C838-4AB0-87C0-2E77AA73E639}" presName="desSpace" presStyleCnt="0"/>
      <dgm:spPr/>
    </dgm:pt>
    <dgm:pt modelId="{88BC0DCC-671E-445A-9476-97CE4286023A}" type="pres">
      <dgm:prSet presAssocID="{D6A7F309-0785-41F5-A55B-0D40BB2458CA}" presName="parComposite" presStyleCnt="0"/>
      <dgm:spPr/>
    </dgm:pt>
    <dgm:pt modelId="{C87B36DA-C6CF-4F39-9FA3-A9B650C4B232}" type="pres">
      <dgm:prSet presAssocID="{D6A7F309-0785-41F5-A55B-0D40BB2458CA}" presName="parBigCircle" presStyleLbl="node0" presStyleIdx="1" presStyleCnt="3"/>
      <dgm:spPr>
        <a:xfrm>
          <a:off x="2373378" y="941547"/>
          <a:ext cx="780994" cy="780994"/>
        </a:xfrm>
        <a:prstGeom prst="donut">
          <a:avLst>
            <a:gd name="adj" fmla="val 2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tr-TR"/>
        </a:p>
      </dgm:t>
    </dgm:pt>
    <dgm:pt modelId="{D1A2947B-C32F-4C87-A008-02EB1FF82590}" type="pres">
      <dgm:prSet presAssocID="{D6A7F309-0785-41F5-A55B-0D40BB2458CA}" presName="parTx" presStyleLbl="revTx" presStyleIdx="3" presStyleCnt="7"/>
      <dgm:spPr/>
      <dgm:t>
        <a:bodyPr/>
        <a:lstStyle/>
        <a:p>
          <a:endParaRPr lang="tr-TR"/>
        </a:p>
      </dgm:t>
    </dgm:pt>
    <dgm:pt modelId="{22A162EE-0D04-48F3-8FE3-C037D1F9C1A7}" type="pres">
      <dgm:prSet presAssocID="{D6A7F309-0785-41F5-A55B-0D40BB2458CA}" presName="bSpace" presStyleCnt="0"/>
      <dgm:spPr/>
    </dgm:pt>
    <dgm:pt modelId="{C3CB9999-693D-412D-913A-3237B36E796A}" type="pres">
      <dgm:prSet presAssocID="{D6A7F309-0785-41F5-A55B-0D40BB2458CA}" presName="parBackupNorm" presStyleCnt="0"/>
      <dgm:spPr/>
    </dgm:pt>
    <dgm:pt modelId="{F587936A-F0C4-4E8F-84A9-1A04B7D158CE}" type="pres">
      <dgm:prSet presAssocID="{FF85A1B1-35AD-463B-A581-7C72C63F9C49}" presName="parSpace" presStyleCnt="0"/>
      <dgm:spPr/>
    </dgm:pt>
    <dgm:pt modelId="{20A3A5B4-9498-4065-92D3-EDE78A8DDFFC}" type="pres">
      <dgm:prSet presAssocID="{3F3C7B79-55E4-4483-BCBD-4EDEBDD6DE24}" presName="desBackupLeftNorm" presStyleCnt="0"/>
      <dgm:spPr/>
    </dgm:pt>
    <dgm:pt modelId="{758B9254-4CC5-4985-A97B-29FA3F139B10}" type="pres">
      <dgm:prSet presAssocID="{3F3C7B79-55E4-4483-BCBD-4EDEBDD6DE24}" presName="desComposite" presStyleCnt="0"/>
      <dgm:spPr/>
    </dgm:pt>
    <dgm:pt modelId="{6333FBCF-9476-4E1B-8454-1C7CAD67548A}" type="pres">
      <dgm:prSet presAssocID="{3F3C7B79-55E4-4483-BCBD-4EDEBDD6DE24}" presName="desCircle" presStyleLbl="node1" presStyleIdx="1" presStyleCnt="2"/>
      <dgm:spPr>
        <a:xfrm>
          <a:off x="3213200" y="1129351"/>
          <a:ext cx="405385" cy="405385"/>
        </a:xfrm>
        <a:prstGeom prst="ellipse">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tr-TR"/>
        </a:p>
      </dgm:t>
    </dgm:pt>
    <dgm:pt modelId="{65AB571E-1757-4A46-851C-9A39BDE46CA5}" type="pres">
      <dgm:prSet presAssocID="{3F3C7B79-55E4-4483-BCBD-4EDEBDD6DE24}" presName="chTx" presStyleLbl="revTx" presStyleIdx="4" presStyleCnt="7"/>
      <dgm:spPr/>
      <dgm:t>
        <a:bodyPr/>
        <a:lstStyle/>
        <a:p>
          <a:endParaRPr lang="tr-TR"/>
        </a:p>
      </dgm:t>
    </dgm:pt>
    <dgm:pt modelId="{F9DBE9D0-6B43-4ABC-888D-B9BC6BD09AC9}" type="pres">
      <dgm:prSet presAssocID="{3F3C7B79-55E4-4483-BCBD-4EDEBDD6DE24}" presName="desTx" presStyleLbl="revTx" presStyleIdx="5" presStyleCnt="7">
        <dgm:presLayoutVars>
          <dgm:bulletEnabled val="1"/>
        </dgm:presLayoutVars>
      </dgm:prSet>
      <dgm:spPr>
        <a:xfrm rot="17700000">
          <a:off x="3258867" y="565564"/>
          <a:ext cx="839842" cy="404940"/>
        </a:xfrm>
        <a:prstGeom prst="rect">
          <a:avLst/>
        </a:prstGeom>
        <a:noFill/>
        <a:ln>
          <a:noFill/>
        </a:ln>
        <a:effectLst/>
      </dgm:spPr>
      <dgm:t>
        <a:bodyPr/>
        <a:lstStyle/>
        <a:p>
          <a:endParaRPr lang="tr-TR"/>
        </a:p>
      </dgm:t>
    </dgm:pt>
    <dgm:pt modelId="{7F8BF801-2BC0-4843-B434-1A9FCE720548}" type="pres">
      <dgm:prSet presAssocID="{3F3C7B79-55E4-4483-BCBD-4EDEBDD6DE24}" presName="desBackupRightNorm" presStyleCnt="0"/>
      <dgm:spPr/>
    </dgm:pt>
    <dgm:pt modelId="{9EAE718B-A2FA-4A59-B711-4EE698729659}" type="pres">
      <dgm:prSet presAssocID="{F99A6BC9-C6EA-49CD-A3B5-35F5DB58CC47}" presName="desSpace" presStyleCnt="0"/>
      <dgm:spPr/>
    </dgm:pt>
    <dgm:pt modelId="{401C0DF0-521E-4F46-8EB2-95C1919065D6}" type="pres">
      <dgm:prSet presAssocID="{A89D6D20-F5C2-4F9A-9451-96799C3FE892}" presName="parComposite" presStyleCnt="0"/>
      <dgm:spPr/>
    </dgm:pt>
    <dgm:pt modelId="{058FDD23-89F8-4E37-953D-0C8F2FDBC00B}" type="pres">
      <dgm:prSet presAssocID="{A89D6D20-F5C2-4F9A-9451-96799C3FE892}" presName="parBigCircle" presStyleLbl="node0" presStyleIdx="2" presStyleCnt="3"/>
      <dgm:spPr>
        <a:xfrm>
          <a:off x="3677413" y="941547"/>
          <a:ext cx="780994" cy="780994"/>
        </a:xfrm>
        <a:prstGeom prst="donut">
          <a:avLst>
            <a:gd name="adj" fmla="val 2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tr-TR"/>
        </a:p>
      </dgm:t>
    </dgm:pt>
    <dgm:pt modelId="{886C3C00-71AE-4A08-85D9-59B0CE3B2A3D}" type="pres">
      <dgm:prSet presAssocID="{A89D6D20-F5C2-4F9A-9451-96799C3FE892}" presName="parTx" presStyleLbl="revTx" presStyleIdx="6" presStyleCnt="7"/>
      <dgm:spPr/>
      <dgm:t>
        <a:bodyPr/>
        <a:lstStyle/>
        <a:p>
          <a:endParaRPr lang="tr-TR"/>
        </a:p>
      </dgm:t>
    </dgm:pt>
    <dgm:pt modelId="{49CEC579-5F22-42D3-BC3D-9602E396C4D1}" type="pres">
      <dgm:prSet presAssocID="{A89D6D20-F5C2-4F9A-9451-96799C3FE892}" presName="bSpace" presStyleCnt="0"/>
      <dgm:spPr/>
    </dgm:pt>
    <dgm:pt modelId="{DEB14CE2-2481-4436-92D0-96C453E0168B}" type="pres">
      <dgm:prSet presAssocID="{A89D6D20-F5C2-4F9A-9451-96799C3FE892}" presName="parBackupNorm" presStyleCnt="0"/>
      <dgm:spPr/>
    </dgm:pt>
    <dgm:pt modelId="{38A252AC-53D6-49E0-BBD9-8BC3A1A4E9A4}" type="pres">
      <dgm:prSet presAssocID="{B29F9254-67F6-43CD-B530-0BE395A12A1D}" presName="parSpace" presStyleCnt="0"/>
      <dgm:spPr/>
    </dgm:pt>
  </dgm:ptLst>
  <dgm:cxnLst>
    <dgm:cxn modelId="{30DBF785-2A3F-4FD8-8F4C-447A32CC3908}" srcId="{64CFDD96-3C05-434A-B52D-542C88F7EBBC}" destId="{D6A7F309-0785-41F5-A55B-0D40BB2458CA}" srcOrd="1" destOrd="0" parTransId="{5F887F6B-F9F5-4F31-A927-BD4B65275FC6}" sibTransId="{FF85A1B1-35AD-463B-A581-7C72C63F9C49}"/>
    <dgm:cxn modelId="{8FD525C6-D574-4728-81D9-86E7355074E1}" srcId="{D6A7F309-0785-41F5-A55B-0D40BB2458CA}" destId="{3F3C7B79-55E4-4483-BCBD-4EDEBDD6DE24}" srcOrd="0" destOrd="0" parTransId="{4E4C479B-F524-4E3B-B6A5-AB3DF06153AD}" sibTransId="{F99A6BC9-C6EA-49CD-A3B5-35F5DB58CC47}"/>
    <dgm:cxn modelId="{A3559BA7-5F94-4EA5-B267-9CB214F51398}" srcId="{1273E9AC-D780-416D-8DB5-7C7E1BB92D32}" destId="{0AF846A4-8EEA-4BC4-B764-A2A14E6A1C25}" srcOrd="0" destOrd="0" parTransId="{9990EAF8-217C-4B04-B389-7A04CC3F59C8}" sibTransId="{1498DDAC-C838-4AB0-87C0-2E77AA73E639}"/>
    <dgm:cxn modelId="{3942472C-4D09-4210-BC30-83C1030235A4}" type="presOf" srcId="{A89D6D20-F5C2-4F9A-9451-96799C3FE892}" destId="{886C3C00-71AE-4A08-85D9-59B0CE3B2A3D}" srcOrd="0" destOrd="0" presId="urn:microsoft.com/office/officeart/2008/layout/CircleAccentTimeline#1"/>
    <dgm:cxn modelId="{AE2B11BF-FC41-4414-AFEB-A84844DDCC0E}" type="presOf" srcId="{1273E9AC-D780-416D-8DB5-7C7E1BB92D32}" destId="{1632851F-49D1-4CC3-A596-30C9BCDD37DA}" srcOrd="0" destOrd="0" presId="urn:microsoft.com/office/officeart/2008/layout/CircleAccentTimeline#1"/>
    <dgm:cxn modelId="{574CF1C8-C315-471E-970F-BD15B342493A}" type="presOf" srcId="{D6A7F309-0785-41F5-A55B-0D40BB2458CA}" destId="{D1A2947B-C32F-4C87-A008-02EB1FF82590}" srcOrd="0" destOrd="0" presId="urn:microsoft.com/office/officeart/2008/layout/CircleAccentTimeline#1"/>
    <dgm:cxn modelId="{7756E02A-55E9-4EAA-A967-A0F57ACC15FF}" type="presOf" srcId="{0AF846A4-8EEA-4BC4-B764-A2A14E6A1C25}" destId="{1CF93E04-B981-4F88-AE75-62ABAE9F7FDF}" srcOrd="0" destOrd="0" presId="urn:microsoft.com/office/officeart/2008/layout/CircleAccentTimeline#1"/>
    <dgm:cxn modelId="{0B02E7AD-80A9-42FA-A44F-22D27C08BB60}" type="presOf" srcId="{3F3C7B79-55E4-4483-BCBD-4EDEBDD6DE24}" destId="{65AB571E-1757-4A46-851C-9A39BDE46CA5}" srcOrd="0" destOrd="0" presId="urn:microsoft.com/office/officeart/2008/layout/CircleAccentTimeline#1"/>
    <dgm:cxn modelId="{64465C30-D3C4-4F1E-85A3-D309831D25B8}" srcId="{64CFDD96-3C05-434A-B52D-542C88F7EBBC}" destId="{A89D6D20-F5C2-4F9A-9451-96799C3FE892}" srcOrd="2" destOrd="0" parTransId="{274123AC-74DE-4078-B92F-4651A301D2A2}" sibTransId="{B29F9254-67F6-43CD-B530-0BE395A12A1D}"/>
    <dgm:cxn modelId="{4BD5967C-B28D-4B77-AC8F-0E7DC0581245}" type="presOf" srcId="{64CFDD96-3C05-434A-B52D-542C88F7EBBC}" destId="{2248FF3B-B54C-41E2-8C06-4F639E423874}" srcOrd="0" destOrd="0" presId="urn:microsoft.com/office/officeart/2008/layout/CircleAccentTimeline#1"/>
    <dgm:cxn modelId="{24EC3832-C3A6-4BB3-A7EC-84E988A06C65}" srcId="{64CFDD96-3C05-434A-B52D-542C88F7EBBC}" destId="{1273E9AC-D780-416D-8DB5-7C7E1BB92D32}" srcOrd="0" destOrd="0" parTransId="{CDAB6FCC-E2C6-40CB-BC18-F3D9DB1E84D6}" sibTransId="{216DEAEA-6448-4C1C-8C8F-8E1A6226B000}"/>
    <dgm:cxn modelId="{F71D6595-2CEC-4C02-94A8-65E697024846}" type="presParOf" srcId="{2248FF3B-B54C-41E2-8C06-4F639E423874}" destId="{6A417D63-22C6-4E1E-B6B4-69DE43B8B364}" srcOrd="0" destOrd="0" presId="urn:microsoft.com/office/officeart/2008/layout/CircleAccentTimeline#1"/>
    <dgm:cxn modelId="{344428C7-0F70-4876-BB5E-E0E554537EF1}" type="presParOf" srcId="{6A417D63-22C6-4E1E-B6B4-69DE43B8B364}" destId="{618C2A86-D449-4D12-9A43-6A4F904791C5}" srcOrd="0" destOrd="0" presId="urn:microsoft.com/office/officeart/2008/layout/CircleAccentTimeline#1"/>
    <dgm:cxn modelId="{D23359CE-7C37-4BEE-81EE-60A2CB4B2428}" type="presParOf" srcId="{6A417D63-22C6-4E1E-B6B4-69DE43B8B364}" destId="{1632851F-49D1-4CC3-A596-30C9BCDD37DA}" srcOrd="1" destOrd="0" presId="urn:microsoft.com/office/officeart/2008/layout/CircleAccentTimeline#1"/>
    <dgm:cxn modelId="{3C86B113-22F4-4AFB-857F-C120776AB010}" type="presParOf" srcId="{6A417D63-22C6-4E1E-B6B4-69DE43B8B364}" destId="{909BDE5C-9009-4690-9A7C-7E8334901045}" srcOrd="2" destOrd="0" presId="urn:microsoft.com/office/officeart/2008/layout/CircleAccentTimeline#1"/>
    <dgm:cxn modelId="{41A20444-66D5-45E9-890F-C0B2CCD0CD4D}" type="presParOf" srcId="{2248FF3B-B54C-41E2-8C06-4F639E423874}" destId="{B7F185D7-CA2E-435E-B79C-F7CA61521777}" srcOrd="1" destOrd="0" presId="urn:microsoft.com/office/officeart/2008/layout/CircleAccentTimeline#1"/>
    <dgm:cxn modelId="{8ABAFD30-32DF-4EFF-98B3-923BD7E75BBF}" type="presParOf" srcId="{2248FF3B-B54C-41E2-8C06-4F639E423874}" destId="{F765D319-622B-4F9A-AFEF-1BE83F45623F}" srcOrd="2" destOrd="0" presId="urn:microsoft.com/office/officeart/2008/layout/CircleAccentTimeline#1"/>
    <dgm:cxn modelId="{8F90F215-C00C-4FB1-AF93-B96F8D973E1D}" type="presParOf" srcId="{2248FF3B-B54C-41E2-8C06-4F639E423874}" destId="{2767F194-F43F-42C5-AC9C-C2D374BFCA1C}" srcOrd="3" destOrd="0" presId="urn:microsoft.com/office/officeart/2008/layout/CircleAccentTimeline#1"/>
    <dgm:cxn modelId="{B00D6E5C-1A9A-426E-A151-CA1065870A10}" type="presParOf" srcId="{2248FF3B-B54C-41E2-8C06-4F639E423874}" destId="{93CC2C99-BAD4-418C-874D-E786A30DB9D0}" srcOrd="4" destOrd="0" presId="urn:microsoft.com/office/officeart/2008/layout/CircleAccentTimeline#1"/>
    <dgm:cxn modelId="{ADE43A39-ADD8-4999-93E7-56886D8BCFAD}" type="presParOf" srcId="{93CC2C99-BAD4-418C-874D-E786A30DB9D0}" destId="{9CB9B8FE-1EAF-4291-9E13-DA360EA1C794}" srcOrd="0" destOrd="0" presId="urn:microsoft.com/office/officeart/2008/layout/CircleAccentTimeline#1"/>
    <dgm:cxn modelId="{3C8C998E-877D-4618-BCE7-CDB533D92F24}" type="presParOf" srcId="{93CC2C99-BAD4-418C-874D-E786A30DB9D0}" destId="{1CF93E04-B981-4F88-AE75-62ABAE9F7FDF}" srcOrd="1" destOrd="0" presId="urn:microsoft.com/office/officeart/2008/layout/CircleAccentTimeline#1"/>
    <dgm:cxn modelId="{4AC56329-CA7B-4DB6-ACE5-F179CFA96C2F}" type="presParOf" srcId="{93CC2C99-BAD4-418C-874D-E786A30DB9D0}" destId="{EE51194E-42E7-4E1B-84F1-DD2B602A07FD}" srcOrd="2" destOrd="0" presId="urn:microsoft.com/office/officeart/2008/layout/CircleAccentTimeline#1"/>
    <dgm:cxn modelId="{72748E41-343F-41E6-9ED6-55328E93DE9A}" type="presParOf" srcId="{2248FF3B-B54C-41E2-8C06-4F639E423874}" destId="{C5D5A4A6-AA5F-4DA9-B925-A350399A02B2}" srcOrd="5" destOrd="0" presId="urn:microsoft.com/office/officeart/2008/layout/CircleAccentTimeline#1"/>
    <dgm:cxn modelId="{ADD675B0-7558-4EE3-BE2C-61EB6F2FFBD1}" type="presParOf" srcId="{2248FF3B-B54C-41E2-8C06-4F639E423874}" destId="{02824089-3054-470D-B875-17C77DA13B80}" srcOrd="6" destOrd="0" presId="urn:microsoft.com/office/officeart/2008/layout/CircleAccentTimeline#1"/>
    <dgm:cxn modelId="{40177594-A3D6-4342-B63F-E650FEB4B9C4}" type="presParOf" srcId="{2248FF3B-B54C-41E2-8C06-4F639E423874}" destId="{88BC0DCC-671E-445A-9476-97CE4286023A}" srcOrd="7" destOrd="0" presId="urn:microsoft.com/office/officeart/2008/layout/CircleAccentTimeline#1"/>
    <dgm:cxn modelId="{B036A007-D619-4D2F-81A4-6E433FB0D383}" type="presParOf" srcId="{88BC0DCC-671E-445A-9476-97CE4286023A}" destId="{C87B36DA-C6CF-4F39-9FA3-A9B650C4B232}" srcOrd="0" destOrd="0" presId="urn:microsoft.com/office/officeart/2008/layout/CircleAccentTimeline#1"/>
    <dgm:cxn modelId="{6E664278-7D1B-4AFE-BC09-26605D5F13EE}" type="presParOf" srcId="{88BC0DCC-671E-445A-9476-97CE4286023A}" destId="{D1A2947B-C32F-4C87-A008-02EB1FF82590}" srcOrd="1" destOrd="0" presId="urn:microsoft.com/office/officeart/2008/layout/CircleAccentTimeline#1"/>
    <dgm:cxn modelId="{7B337FA8-3E73-4251-8FDF-648099FB18C7}" type="presParOf" srcId="{88BC0DCC-671E-445A-9476-97CE4286023A}" destId="{22A162EE-0D04-48F3-8FE3-C037D1F9C1A7}" srcOrd="2" destOrd="0" presId="urn:microsoft.com/office/officeart/2008/layout/CircleAccentTimeline#1"/>
    <dgm:cxn modelId="{925063D2-2F33-4C3C-95D5-4EBE098B72CF}" type="presParOf" srcId="{2248FF3B-B54C-41E2-8C06-4F639E423874}" destId="{C3CB9999-693D-412D-913A-3237B36E796A}" srcOrd="8" destOrd="0" presId="urn:microsoft.com/office/officeart/2008/layout/CircleAccentTimeline#1"/>
    <dgm:cxn modelId="{7D8931E7-F6D4-4FAD-8E3F-129395207A8E}" type="presParOf" srcId="{2248FF3B-B54C-41E2-8C06-4F639E423874}" destId="{F587936A-F0C4-4E8F-84A9-1A04B7D158CE}" srcOrd="9" destOrd="0" presId="urn:microsoft.com/office/officeart/2008/layout/CircleAccentTimeline#1"/>
    <dgm:cxn modelId="{6E38A114-637F-4E53-8F0B-921743716700}" type="presParOf" srcId="{2248FF3B-B54C-41E2-8C06-4F639E423874}" destId="{20A3A5B4-9498-4065-92D3-EDE78A8DDFFC}" srcOrd="10" destOrd="0" presId="urn:microsoft.com/office/officeart/2008/layout/CircleAccentTimeline#1"/>
    <dgm:cxn modelId="{0339B06E-3B44-497A-9085-65F99B006FF0}" type="presParOf" srcId="{2248FF3B-B54C-41E2-8C06-4F639E423874}" destId="{758B9254-4CC5-4985-A97B-29FA3F139B10}" srcOrd="11" destOrd="0" presId="urn:microsoft.com/office/officeart/2008/layout/CircleAccentTimeline#1"/>
    <dgm:cxn modelId="{D24E13B4-050E-40C9-A6D6-8E2F0E8771CD}" type="presParOf" srcId="{758B9254-4CC5-4985-A97B-29FA3F139B10}" destId="{6333FBCF-9476-4E1B-8454-1C7CAD67548A}" srcOrd="0" destOrd="0" presId="urn:microsoft.com/office/officeart/2008/layout/CircleAccentTimeline#1"/>
    <dgm:cxn modelId="{06F0FE38-D846-426A-9AEE-1BE6E09D75E3}" type="presParOf" srcId="{758B9254-4CC5-4985-A97B-29FA3F139B10}" destId="{65AB571E-1757-4A46-851C-9A39BDE46CA5}" srcOrd="1" destOrd="0" presId="urn:microsoft.com/office/officeart/2008/layout/CircleAccentTimeline#1"/>
    <dgm:cxn modelId="{4B812EB6-CBFC-4683-9FF9-ECAFE4756C60}" type="presParOf" srcId="{758B9254-4CC5-4985-A97B-29FA3F139B10}" destId="{F9DBE9D0-6B43-4ABC-888D-B9BC6BD09AC9}" srcOrd="2" destOrd="0" presId="urn:microsoft.com/office/officeart/2008/layout/CircleAccentTimeline#1"/>
    <dgm:cxn modelId="{A2EF98B6-EF01-4721-A549-17CBCF926A00}" type="presParOf" srcId="{2248FF3B-B54C-41E2-8C06-4F639E423874}" destId="{7F8BF801-2BC0-4843-B434-1A9FCE720548}" srcOrd="12" destOrd="0" presId="urn:microsoft.com/office/officeart/2008/layout/CircleAccentTimeline#1"/>
    <dgm:cxn modelId="{F03AECC5-1830-465F-863B-A959483202A3}" type="presParOf" srcId="{2248FF3B-B54C-41E2-8C06-4F639E423874}" destId="{9EAE718B-A2FA-4A59-B711-4EE698729659}" srcOrd="13" destOrd="0" presId="urn:microsoft.com/office/officeart/2008/layout/CircleAccentTimeline#1"/>
    <dgm:cxn modelId="{D302EC1C-3E6E-4E6A-BBA5-FC8F8B8EB13E}" type="presParOf" srcId="{2248FF3B-B54C-41E2-8C06-4F639E423874}" destId="{401C0DF0-521E-4F46-8EB2-95C1919065D6}" srcOrd="14" destOrd="0" presId="urn:microsoft.com/office/officeart/2008/layout/CircleAccentTimeline#1"/>
    <dgm:cxn modelId="{EDC254AF-1147-4F00-8DF6-4EC3D28F97D6}" type="presParOf" srcId="{401C0DF0-521E-4F46-8EB2-95C1919065D6}" destId="{058FDD23-89F8-4E37-953D-0C8F2FDBC00B}" srcOrd="0" destOrd="0" presId="urn:microsoft.com/office/officeart/2008/layout/CircleAccentTimeline#1"/>
    <dgm:cxn modelId="{83FD336A-BE00-42B1-A318-0F6CCB67704C}" type="presParOf" srcId="{401C0DF0-521E-4F46-8EB2-95C1919065D6}" destId="{886C3C00-71AE-4A08-85D9-59B0CE3B2A3D}" srcOrd="1" destOrd="0" presId="urn:microsoft.com/office/officeart/2008/layout/CircleAccentTimeline#1"/>
    <dgm:cxn modelId="{F779D102-527B-4679-9B28-A7C3B4229C76}" type="presParOf" srcId="{401C0DF0-521E-4F46-8EB2-95C1919065D6}" destId="{49CEC579-5F22-42D3-BC3D-9602E396C4D1}" srcOrd="2" destOrd="0" presId="urn:microsoft.com/office/officeart/2008/layout/CircleAccentTimeline#1"/>
    <dgm:cxn modelId="{277BD2BE-74EE-40BF-B636-FC63DB0C183D}" type="presParOf" srcId="{2248FF3B-B54C-41E2-8C06-4F639E423874}" destId="{DEB14CE2-2481-4436-92D0-96C453E0168B}" srcOrd="15" destOrd="0" presId="urn:microsoft.com/office/officeart/2008/layout/CircleAccentTimeline#1"/>
    <dgm:cxn modelId="{4364740D-7D26-46FB-A681-C2B6697BAA1B}" type="presParOf" srcId="{2248FF3B-B54C-41E2-8C06-4F639E423874}" destId="{38A252AC-53D6-49E0-BBD9-8BC3A1A4E9A4}" srcOrd="16" destOrd="0" presId="urn:microsoft.com/office/officeart/2008/layout/CircleAccentTimeline#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CF9004D-9801-4162-93C8-10A11C87913C}" type="doc">
      <dgm:prSet loTypeId="urn:microsoft.com/office/officeart/2005/8/layout/hProcess4#1" loCatId="process" qsTypeId="urn:microsoft.com/office/officeart/2005/8/quickstyle/simple1" qsCatId="simple" csTypeId="urn:microsoft.com/office/officeart/2005/8/colors/accent1_2" csCatId="accent1" phldr="1"/>
      <dgm:spPr/>
      <dgm:t>
        <a:bodyPr/>
        <a:lstStyle/>
        <a:p>
          <a:endParaRPr lang="en-GB"/>
        </a:p>
      </dgm:t>
    </dgm:pt>
    <dgm:pt modelId="{545B9430-B7AD-44F1-81D6-B770CFFCC06B}">
      <dgm:prSet phldrT="[Metin]"/>
      <dgm:spPr>
        <a:xfrm>
          <a:off x="915972" y="2048256"/>
          <a:ext cx="1690067" cy="672084"/>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
              <a:solidFill>
                <a:sysClr val="window" lastClr="FFFFFF"/>
              </a:solidFill>
              <a:latin typeface="Times New Roman" panose="02020603050405020304" pitchFamily="18" charset="0"/>
              <a:ea typeface="+mn-ea"/>
              <a:cs typeface="Times New Roman" panose="02020603050405020304" pitchFamily="18" charset="0"/>
            </a:rPr>
            <a:t>Artistic-Cultural Events</a:t>
          </a:r>
          <a:endParaRPr lang="en-GB">
            <a:solidFill>
              <a:sysClr val="window" lastClr="FFFFFF"/>
            </a:solidFill>
            <a:latin typeface="Times New Roman" panose="02020603050405020304" pitchFamily="18" charset="0"/>
            <a:ea typeface="+mn-ea"/>
            <a:cs typeface="Times New Roman" panose="02020603050405020304" pitchFamily="18" charset="0"/>
          </a:endParaRPr>
        </a:p>
      </dgm:t>
    </dgm:pt>
    <dgm:pt modelId="{EBA3EFD7-432C-411D-8F07-972B5196D373}" type="parTrans" cxnId="{5423E258-89B7-4BDD-90E1-188B8797407C}">
      <dgm:prSet/>
      <dgm:spPr/>
      <dgm:t>
        <a:bodyPr/>
        <a:lstStyle/>
        <a:p>
          <a:endParaRPr lang="en-GB"/>
        </a:p>
      </dgm:t>
    </dgm:pt>
    <dgm:pt modelId="{658182A3-2496-4EC9-AA82-41F424DF8ECF}" type="sibTrans" cxnId="{5423E258-89B7-4BDD-90E1-188B8797407C}">
      <dgm:prSet/>
      <dgm:spPr>
        <a:xfrm>
          <a:off x="1574243" y="1233746"/>
          <a:ext cx="2031587" cy="2031587"/>
        </a:xfrm>
        <a:prstGeom prst="leftCircularArrow">
          <a:avLst>
            <a:gd name="adj1" fmla="val 2836"/>
            <a:gd name="adj2" fmla="val 346349"/>
            <a:gd name="adj3" fmla="val 2121860"/>
            <a:gd name="adj4" fmla="val 9024489"/>
            <a:gd name="adj5" fmla="val 3308"/>
          </a:avLst>
        </a:prstGeom>
        <a:solidFill>
          <a:srgbClr val="5B9BD5">
            <a:tint val="60000"/>
            <a:hueOff val="0"/>
            <a:satOff val="0"/>
            <a:lumOff val="0"/>
            <a:alphaOff val="0"/>
          </a:srgbClr>
        </a:solidFill>
        <a:ln>
          <a:noFill/>
        </a:ln>
        <a:effectLst/>
      </dgm:spPr>
      <dgm:t>
        <a:bodyPr/>
        <a:lstStyle/>
        <a:p>
          <a:endParaRPr lang="en-GB"/>
        </a:p>
      </dgm:t>
    </dgm:pt>
    <dgm:pt modelId="{528A069D-6290-4876-A23C-E427F2D9F9B0}">
      <dgm:prSet phldrT="[Metin]"/>
      <dgm:spPr>
        <a:xfrm>
          <a:off x="493455" y="816102"/>
          <a:ext cx="1901325" cy="1568196"/>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mpetitions</a:t>
          </a:r>
          <a:endParaRPr lang="en-GB">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3423ECD1-8EA7-4420-BFB5-F2DE9D3FFC20}" type="parTrans" cxnId="{214D0393-2A61-4AAB-818B-29585141AF47}">
      <dgm:prSet/>
      <dgm:spPr/>
      <dgm:t>
        <a:bodyPr/>
        <a:lstStyle/>
        <a:p>
          <a:endParaRPr lang="en-GB"/>
        </a:p>
      </dgm:t>
    </dgm:pt>
    <dgm:pt modelId="{E6EE34D2-AB50-468B-BCCB-626381DACEA6}" type="sibTrans" cxnId="{214D0393-2A61-4AAB-818B-29585141AF47}">
      <dgm:prSet/>
      <dgm:spPr/>
      <dgm:t>
        <a:bodyPr/>
        <a:lstStyle/>
        <a:p>
          <a:endParaRPr lang="en-GB"/>
        </a:p>
      </dgm:t>
    </dgm:pt>
    <dgm:pt modelId="{2F756C0C-880B-4699-9CBA-23021B28933D}">
      <dgm:prSet phldrT="[Metin]"/>
      <dgm:spPr>
        <a:xfrm>
          <a:off x="493455" y="816102"/>
          <a:ext cx="1901325" cy="1568196"/>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ncert</a:t>
          </a:r>
          <a:endParaRPr lang="en-GB">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B9FA1680-F806-4AE4-A24E-2A7FBAFB3A61}" type="parTrans" cxnId="{96A1A57D-031B-45AB-9BA6-D4D9B173EE2D}">
      <dgm:prSet/>
      <dgm:spPr/>
      <dgm:t>
        <a:bodyPr/>
        <a:lstStyle/>
        <a:p>
          <a:endParaRPr lang="en-GB"/>
        </a:p>
      </dgm:t>
    </dgm:pt>
    <dgm:pt modelId="{6391905B-C9E7-4F8C-83C0-1996631FFD49}" type="sibTrans" cxnId="{96A1A57D-031B-45AB-9BA6-D4D9B173EE2D}">
      <dgm:prSet/>
      <dgm:spPr/>
      <dgm:t>
        <a:bodyPr/>
        <a:lstStyle/>
        <a:p>
          <a:endParaRPr lang="en-GB"/>
        </a:p>
      </dgm:t>
    </dgm:pt>
    <dgm:pt modelId="{CD7A6C4F-1A9A-4D15-B3A9-B22F94006D99}">
      <dgm:prSet phldrT="[Metin]"/>
      <dgm:spPr>
        <a:xfrm>
          <a:off x="3302876" y="480060"/>
          <a:ext cx="1690067" cy="672084"/>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
              <a:solidFill>
                <a:sysClr val="window" lastClr="FFFFFF"/>
              </a:solidFill>
              <a:latin typeface="Times New Roman" panose="02020603050405020304" pitchFamily="18" charset="0"/>
              <a:ea typeface="+mn-ea"/>
              <a:cs typeface="Times New Roman" panose="02020603050405020304" pitchFamily="18" charset="0"/>
            </a:rPr>
            <a:t>MICE Events</a:t>
          </a:r>
          <a:endParaRPr lang="en-GB">
            <a:solidFill>
              <a:sysClr val="window" lastClr="FFFFFF"/>
            </a:solidFill>
            <a:latin typeface="Times New Roman" panose="02020603050405020304" pitchFamily="18" charset="0"/>
            <a:ea typeface="+mn-ea"/>
            <a:cs typeface="Times New Roman" panose="02020603050405020304" pitchFamily="18" charset="0"/>
          </a:endParaRPr>
        </a:p>
      </dgm:t>
    </dgm:pt>
    <dgm:pt modelId="{C5408520-EE74-4870-BB58-531FB2596B9B}" type="parTrans" cxnId="{41EF8269-BDC5-423D-953A-B0D0C832DE1A}">
      <dgm:prSet/>
      <dgm:spPr/>
      <dgm:t>
        <a:bodyPr/>
        <a:lstStyle/>
        <a:p>
          <a:endParaRPr lang="en-GB"/>
        </a:p>
      </dgm:t>
    </dgm:pt>
    <dgm:pt modelId="{21E47689-FC46-4352-9AA3-2CD3CF508E00}" type="sibTrans" cxnId="{41EF8269-BDC5-423D-953A-B0D0C832DE1A}">
      <dgm:prSet/>
      <dgm:spPr/>
      <dgm:t>
        <a:bodyPr/>
        <a:lstStyle/>
        <a:p>
          <a:endParaRPr lang="en-GB"/>
        </a:p>
      </dgm:t>
    </dgm:pt>
    <dgm:pt modelId="{4188EFCB-2A65-4117-B5FC-35D8365172E8}">
      <dgm:prSet phldrT="[Metin]"/>
      <dgm:spPr>
        <a:xfrm>
          <a:off x="2880360" y="816102"/>
          <a:ext cx="1901325" cy="1568196"/>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mmercial Shows</a:t>
          </a:r>
          <a:endParaRPr lang="en-GB">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F22E741F-837E-40C8-B46E-D76587132863}" type="parTrans" cxnId="{105B7241-2FA8-4A90-87D5-59CE29BA3096}">
      <dgm:prSet/>
      <dgm:spPr/>
      <dgm:t>
        <a:bodyPr/>
        <a:lstStyle/>
        <a:p>
          <a:endParaRPr lang="en-GB"/>
        </a:p>
      </dgm:t>
    </dgm:pt>
    <dgm:pt modelId="{E158419B-6F60-4E5D-8C02-C4E862C70BA0}" type="sibTrans" cxnId="{105B7241-2FA8-4A90-87D5-59CE29BA3096}">
      <dgm:prSet/>
      <dgm:spPr/>
      <dgm:t>
        <a:bodyPr/>
        <a:lstStyle/>
        <a:p>
          <a:endParaRPr lang="en-GB"/>
        </a:p>
      </dgm:t>
    </dgm:pt>
    <dgm:pt modelId="{C9CAD6F6-2B5F-403F-BFB6-F642C25E1743}">
      <dgm:prSet phldrT="[Metin]"/>
      <dgm:spPr>
        <a:xfrm>
          <a:off x="2880360" y="816102"/>
          <a:ext cx="1901325" cy="1568196"/>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nference</a:t>
          </a:r>
          <a:endParaRPr lang="en-GB">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F9DAB363-EA4B-411C-A825-0937DF49E2D7}" type="parTrans" cxnId="{EB9ABBDB-3512-404A-AABB-E29C8CCCB12A}">
      <dgm:prSet/>
      <dgm:spPr/>
      <dgm:t>
        <a:bodyPr/>
        <a:lstStyle/>
        <a:p>
          <a:endParaRPr lang="en-GB"/>
        </a:p>
      </dgm:t>
    </dgm:pt>
    <dgm:pt modelId="{F6B1F2F5-3D07-45DF-9EF1-B167C092933E}" type="sibTrans" cxnId="{EB9ABBDB-3512-404A-AABB-E29C8CCCB12A}">
      <dgm:prSet/>
      <dgm:spPr/>
      <dgm:t>
        <a:bodyPr/>
        <a:lstStyle/>
        <a:p>
          <a:endParaRPr lang="en-GB"/>
        </a:p>
      </dgm:t>
    </dgm:pt>
    <dgm:pt modelId="{852EC7EB-FEDF-42A9-97E2-BEA7018C23FC}">
      <dgm:prSet phldrT="[Metin]"/>
      <dgm:spPr>
        <a:xfrm>
          <a:off x="493455" y="816102"/>
          <a:ext cx="1901325" cy="1568196"/>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ovie Screenings</a:t>
          </a:r>
          <a:endParaRPr lang="en-GB">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558DAD95-F156-495A-8315-AB129BE72410}" type="parTrans" cxnId="{6C8F14C2-839B-4AA5-BA67-6D24D7141DC6}">
      <dgm:prSet/>
      <dgm:spPr/>
      <dgm:t>
        <a:bodyPr/>
        <a:lstStyle/>
        <a:p>
          <a:endParaRPr lang="en-GB"/>
        </a:p>
      </dgm:t>
    </dgm:pt>
    <dgm:pt modelId="{510C26E3-FCD3-4859-9394-733BB7393CCD}" type="sibTrans" cxnId="{6C8F14C2-839B-4AA5-BA67-6D24D7141DC6}">
      <dgm:prSet/>
      <dgm:spPr/>
      <dgm:t>
        <a:bodyPr/>
        <a:lstStyle/>
        <a:p>
          <a:endParaRPr lang="en-GB"/>
        </a:p>
      </dgm:t>
    </dgm:pt>
    <dgm:pt modelId="{F72F396B-20F6-4E84-81B9-EC94F86F3BCE}">
      <dgm:prSet phldrT="[Metin]"/>
      <dgm:spPr>
        <a:xfrm>
          <a:off x="2880360" y="816102"/>
          <a:ext cx="1901325" cy="1568196"/>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anel</a:t>
          </a:r>
          <a:endParaRPr lang="en-GB">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AC612704-FF3C-4D17-A070-AC4867B604E1}" type="parTrans" cxnId="{784D58F3-91CA-4E3A-8690-BB1F738DF55D}">
      <dgm:prSet/>
      <dgm:spPr/>
      <dgm:t>
        <a:bodyPr/>
        <a:lstStyle/>
        <a:p>
          <a:endParaRPr lang="en-GB"/>
        </a:p>
      </dgm:t>
    </dgm:pt>
    <dgm:pt modelId="{ACB2478A-693F-47A9-8852-FAC18911C14D}" type="sibTrans" cxnId="{784D58F3-91CA-4E3A-8690-BB1F738DF55D}">
      <dgm:prSet/>
      <dgm:spPr/>
      <dgm:t>
        <a:bodyPr/>
        <a:lstStyle/>
        <a:p>
          <a:endParaRPr lang="en-GB"/>
        </a:p>
      </dgm:t>
    </dgm:pt>
    <dgm:pt modelId="{717F922D-4793-4112-98DA-E47564AC39C2}" type="pres">
      <dgm:prSet presAssocID="{9CF9004D-9801-4162-93C8-10A11C87913C}" presName="Name0" presStyleCnt="0">
        <dgm:presLayoutVars>
          <dgm:dir/>
          <dgm:animLvl val="lvl"/>
          <dgm:resizeHandles val="exact"/>
        </dgm:presLayoutVars>
      </dgm:prSet>
      <dgm:spPr/>
      <dgm:t>
        <a:bodyPr/>
        <a:lstStyle/>
        <a:p>
          <a:endParaRPr lang="tr-TR"/>
        </a:p>
      </dgm:t>
    </dgm:pt>
    <dgm:pt modelId="{01C3E067-664D-445E-8D9F-0C4E01EFA89C}" type="pres">
      <dgm:prSet presAssocID="{9CF9004D-9801-4162-93C8-10A11C87913C}" presName="tSp" presStyleCnt="0"/>
      <dgm:spPr/>
    </dgm:pt>
    <dgm:pt modelId="{791646F9-D97D-4673-8921-6EB9D756F00F}" type="pres">
      <dgm:prSet presAssocID="{9CF9004D-9801-4162-93C8-10A11C87913C}" presName="bSp" presStyleCnt="0"/>
      <dgm:spPr/>
    </dgm:pt>
    <dgm:pt modelId="{6835C64F-2E90-4A3A-8927-A0DD24BE223E}" type="pres">
      <dgm:prSet presAssocID="{9CF9004D-9801-4162-93C8-10A11C87913C}" presName="process" presStyleCnt="0"/>
      <dgm:spPr/>
    </dgm:pt>
    <dgm:pt modelId="{8B9C847F-348E-45E2-9437-F9DC98D04842}" type="pres">
      <dgm:prSet presAssocID="{545B9430-B7AD-44F1-81D6-B770CFFCC06B}" presName="composite1" presStyleCnt="0"/>
      <dgm:spPr/>
    </dgm:pt>
    <dgm:pt modelId="{DA280CEF-1F55-44A8-A730-8BEDF0344957}" type="pres">
      <dgm:prSet presAssocID="{545B9430-B7AD-44F1-81D6-B770CFFCC06B}" presName="dummyNode1" presStyleLbl="node1" presStyleIdx="0" presStyleCnt="2"/>
      <dgm:spPr/>
    </dgm:pt>
    <dgm:pt modelId="{B9678A0F-55D4-4D7F-9DB0-0A84DA815725}" type="pres">
      <dgm:prSet presAssocID="{545B9430-B7AD-44F1-81D6-B770CFFCC06B}" presName="childNode1" presStyleLbl="bgAcc1" presStyleIdx="0" presStyleCnt="2">
        <dgm:presLayoutVars>
          <dgm:bulletEnabled val="1"/>
        </dgm:presLayoutVars>
      </dgm:prSet>
      <dgm:spPr/>
      <dgm:t>
        <a:bodyPr/>
        <a:lstStyle/>
        <a:p>
          <a:endParaRPr lang="tr-TR"/>
        </a:p>
      </dgm:t>
    </dgm:pt>
    <dgm:pt modelId="{E8DDEB23-0BA1-469E-809C-EDF42D6E8E78}" type="pres">
      <dgm:prSet presAssocID="{545B9430-B7AD-44F1-81D6-B770CFFCC06B}" presName="childNode1tx" presStyleLbl="bgAcc1" presStyleIdx="0" presStyleCnt="2">
        <dgm:presLayoutVars>
          <dgm:bulletEnabled val="1"/>
        </dgm:presLayoutVars>
      </dgm:prSet>
      <dgm:spPr/>
      <dgm:t>
        <a:bodyPr/>
        <a:lstStyle/>
        <a:p>
          <a:endParaRPr lang="tr-TR"/>
        </a:p>
      </dgm:t>
    </dgm:pt>
    <dgm:pt modelId="{76F2BAE0-C86A-40CC-BBA3-58D459892DF5}" type="pres">
      <dgm:prSet presAssocID="{545B9430-B7AD-44F1-81D6-B770CFFCC06B}" presName="parentNode1" presStyleLbl="node1" presStyleIdx="0" presStyleCnt="2">
        <dgm:presLayoutVars>
          <dgm:chMax val="1"/>
          <dgm:bulletEnabled val="1"/>
        </dgm:presLayoutVars>
      </dgm:prSet>
      <dgm:spPr/>
      <dgm:t>
        <a:bodyPr/>
        <a:lstStyle/>
        <a:p>
          <a:endParaRPr lang="tr-TR"/>
        </a:p>
      </dgm:t>
    </dgm:pt>
    <dgm:pt modelId="{E2D7E542-CB23-4595-9B10-19774014044C}" type="pres">
      <dgm:prSet presAssocID="{545B9430-B7AD-44F1-81D6-B770CFFCC06B}" presName="connSite1" presStyleCnt="0"/>
      <dgm:spPr/>
    </dgm:pt>
    <dgm:pt modelId="{77B7FF33-59B7-4FE0-9D3B-FB9EA588EF6F}" type="pres">
      <dgm:prSet presAssocID="{658182A3-2496-4EC9-AA82-41F424DF8ECF}" presName="Name9" presStyleLbl="sibTrans2D1" presStyleIdx="0" presStyleCnt="1"/>
      <dgm:spPr/>
      <dgm:t>
        <a:bodyPr/>
        <a:lstStyle/>
        <a:p>
          <a:endParaRPr lang="tr-TR"/>
        </a:p>
      </dgm:t>
    </dgm:pt>
    <dgm:pt modelId="{90457476-3A67-49DE-8F6B-D8E0C7762304}" type="pres">
      <dgm:prSet presAssocID="{CD7A6C4F-1A9A-4D15-B3A9-B22F94006D99}" presName="composite2" presStyleCnt="0"/>
      <dgm:spPr/>
    </dgm:pt>
    <dgm:pt modelId="{CD6F7327-2527-4FD2-B79A-42593CE00E0E}" type="pres">
      <dgm:prSet presAssocID="{CD7A6C4F-1A9A-4D15-B3A9-B22F94006D99}" presName="dummyNode2" presStyleLbl="node1" presStyleIdx="0" presStyleCnt="2"/>
      <dgm:spPr/>
    </dgm:pt>
    <dgm:pt modelId="{E771E2E0-EFAB-4C94-B01B-5B7302F13401}" type="pres">
      <dgm:prSet presAssocID="{CD7A6C4F-1A9A-4D15-B3A9-B22F94006D99}" presName="childNode2" presStyleLbl="bgAcc1" presStyleIdx="1" presStyleCnt="2">
        <dgm:presLayoutVars>
          <dgm:bulletEnabled val="1"/>
        </dgm:presLayoutVars>
      </dgm:prSet>
      <dgm:spPr/>
      <dgm:t>
        <a:bodyPr/>
        <a:lstStyle/>
        <a:p>
          <a:endParaRPr lang="tr-TR"/>
        </a:p>
      </dgm:t>
    </dgm:pt>
    <dgm:pt modelId="{1A3D39F1-928F-4315-8809-EAA8C7C3FF82}" type="pres">
      <dgm:prSet presAssocID="{CD7A6C4F-1A9A-4D15-B3A9-B22F94006D99}" presName="childNode2tx" presStyleLbl="bgAcc1" presStyleIdx="1" presStyleCnt="2">
        <dgm:presLayoutVars>
          <dgm:bulletEnabled val="1"/>
        </dgm:presLayoutVars>
      </dgm:prSet>
      <dgm:spPr/>
      <dgm:t>
        <a:bodyPr/>
        <a:lstStyle/>
        <a:p>
          <a:endParaRPr lang="tr-TR"/>
        </a:p>
      </dgm:t>
    </dgm:pt>
    <dgm:pt modelId="{8A050831-A35F-44A1-8FF3-2B7BA289F037}" type="pres">
      <dgm:prSet presAssocID="{CD7A6C4F-1A9A-4D15-B3A9-B22F94006D99}" presName="parentNode2" presStyleLbl="node1" presStyleIdx="1" presStyleCnt="2">
        <dgm:presLayoutVars>
          <dgm:chMax val="0"/>
          <dgm:bulletEnabled val="1"/>
        </dgm:presLayoutVars>
      </dgm:prSet>
      <dgm:spPr/>
      <dgm:t>
        <a:bodyPr/>
        <a:lstStyle/>
        <a:p>
          <a:endParaRPr lang="tr-TR"/>
        </a:p>
      </dgm:t>
    </dgm:pt>
    <dgm:pt modelId="{FCACB874-B220-4CAE-896D-E9FD3D10F93B}" type="pres">
      <dgm:prSet presAssocID="{CD7A6C4F-1A9A-4D15-B3A9-B22F94006D99}" presName="connSite2" presStyleCnt="0"/>
      <dgm:spPr/>
    </dgm:pt>
  </dgm:ptLst>
  <dgm:cxnLst>
    <dgm:cxn modelId="{784D58F3-91CA-4E3A-8690-BB1F738DF55D}" srcId="{CD7A6C4F-1A9A-4D15-B3A9-B22F94006D99}" destId="{F72F396B-20F6-4E84-81B9-EC94F86F3BCE}" srcOrd="2" destOrd="0" parTransId="{AC612704-FF3C-4D17-A070-AC4867B604E1}" sibTransId="{ACB2478A-693F-47A9-8852-FAC18911C14D}"/>
    <dgm:cxn modelId="{96A1A57D-031B-45AB-9BA6-D4D9B173EE2D}" srcId="{545B9430-B7AD-44F1-81D6-B770CFFCC06B}" destId="{2F756C0C-880B-4699-9CBA-23021B28933D}" srcOrd="1" destOrd="0" parTransId="{B9FA1680-F806-4AE4-A24E-2A7FBAFB3A61}" sibTransId="{6391905B-C9E7-4F8C-83C0-1996631FFD49}"/>
    <dgm:cxn modelId="{8B37AC46-17AD-4008-B85A-2680CFE67D9E}" type="presOf" srcId="{852EC7EB-FEDF-42A9-97E2-BEA7018C23FC}" destId="{E8DDEB23-0BA1-469E-809C-EDF42D6E8E78}" srcOrd="1" destOrd="2" presId="urn:microsoft.com/office/officeart/2005/8/layout/hProcess4#1"/>
    <dgm:cxn modelId="{CECBB6D2-8B7F-4A38-BB2E-5BDBAD325A7D}" type="presOf" srcId="{545B9430-B7AD-44F1-81D6-B770CFFCC06B}" destId="{76F2BAE0-C86A-40CC-BBA3-58D459892DF5}" srcOrd="0" destOrd="0" presId="urn:microsoft.com/office/officeart/2005/8/layout/hProcess4#1"/>
    <dgm:cxn modelId="{1C2C8960-EB52-4B62-AF97-0C9BB9CB365C}" type="presOf" srcId="{2F756C0C-880B-4699-9CBA-23021B28933D}" destId="{E8DDEB23-0BA1-469E-809C-EDF42D6E8E78}" srcOrd="1" destOrd="1" presId="urn:microsoft.com/office/officeart/2005/8/layout/hProcess4#1"/>
    <dgm:cxn modelId="{214D0393-2A61-4AAB-818B-29585141AF47}" srcId="{545B9430-B7AD-44F1-81D6-B770CFFCC06B}" destId="{528A069D-6290-4876-A23C-E427F2D9F9B0}" srcOrd="0" destOrd="0" parTransId="{3423ECD1-8EA7-4420-BFB5-F2DE9D3FFC20}" sibTransId="{E6EE34D2-AB50-468B-BCCB-626381DACEA6}"/>
    <dgm:cxn modelId="{6C8F14C2-839B-4AA5-BA67-6D24D7141DC6}" srcId="{545B9430-B7AD-44F1-81D6-B770CFFCC06B}" destId="{852EC7EB-FEDF-42A9-97E2-BEA7018C23FC}" srcOrd="2" destOrd="0" parTransId="{558DAD95-F156-495A-8315-AB129BE72410}" sibTransId="{510C26E3-FCD3-4859-9394-733BB7393CCD}"/>
    <dgm:cxn modelId="{43750FAC-4F0C-4FA2-BD13-8427DF60E139}" type="presOf" srcId="{CD7A6C4F-1A9A-4D15-B3A9-B22F94006D99}" destId="{8A050831-A35F-44A1-8FF3-2B7BA289F037}" srcOrd="0" destOrd="0" presId="urn:microsoft.com/office/officeart/2005/8/layout/hProcess4#1"/>
    <dgm:cxn modelId="{5423E258-89B7-4BDD-90E1-188B8797407C}" srcId="{9CF9004D-9801-4162-93C8-10A11C87913C}" destId="{545B9430-B7AD-44F1-81D6-B770CFFCC06B}" srcOrd="0" destOrd="0" parTransId="{EBA3EFD7-432C-411D-8F07-972B5196D373}" sibTransId="{658182A3-2496-4EC9-AA82-41F424DF8ECF}"/>
    <dgm:cxn modelId="{D78AF0F1-4830-4B5C-98A9-C3048546F014}" type="presOf" srcId="{528A069D-6290-4876-A23C-E427F2D9F9B0}" destId="{B9678A0F-55D4-4D7F-9DB0-0A84DA815725}" srcOrd="0" destOrd="0" presId="urn:microsoft.com/office/officeart/2005/8/layout/hProcess4#1"/>
    <dgm:cxn modelId="{F59EF89D-E00D-4D8C-91ED-9CD5E9E8DF1C}" type="presOf" srcId="{9CF9004D-9801-4162-93C8-10A11C87913C}" destId="{717F922D-4793-4112-98DA-E47564AC39C2}" srcOrd="0" destOrd="0" presId="urn:microsoft.com/office/officeart/2005/8/layout/hProcess4#1"/>
    <dgm:cxn modelId="{6ED890D8-A7F5-4E08-B52B-281CD4E4700A}" type="presOf" srcId="{F72F396B-20F6-4E84-81B9-EC94F86F3BCE}" destId="{E771E2E0-EFAB-4C94-B01B-5B7302F13401}" srcOrd="0" destOrd="2" presId="urn:microsoft.com/office/officeart/2005/8/layout/hProcess4#1"/>
    <dgm:cxn modelId="{B2338599-57D3-417E-98B4-A545DCA9E985}" type="presOf" srcId="{852EC7EB-FEDF-42A9-97E2-BEA7018C23FC}" destId="{B9678A0F-55D4-4D7F-9DB0-0A84DA815725}" srcOrd="0" destOrd="2" presId="urn:microsoft.com/office/officeart/2005/8/layout/hProcess4#1"/>
    <dgm:cxn modelId="{47C71D5F-066A-49BD-BC7C-9B9F5CE779C0}" type="presOf" srcId="{4188EFCB-2A65-4117-B5FC-35D8365172E8}" destId="{1A3D39F1-928F-4315-8809-EAA8C7C3FF82}" srcOrd="1" destOrd="0" presId="urn:microsoft.com/office/officeart/2005/8/layout/hProcess4#1"/>
    <dgm:cxn modelId="{41EF8269-BDC5-423D-953A-B0D0C832DE1A}" srcId="{9CF9004D-9801-4162-93C8-10A11C87913C}" destId="{CD7A6C4F-1A9A-4D15-B3A9-B22F94006D99}" srcOrd="1" destOrd="0" parTransId="{C5408520-EE74-4870-BB58-531FB2596B9B}" sibTransId="{21E47689-FC46-4352-9AA3-2CD3CF508E00}"/>
    <dgm:cxn modelId="{B81E825E-E979-4590-A69B-8F5465A6CBB4}" type="presOf" srcId="{2F756C0C-880B-4699-9CBA-23021B28933D}" destId="{B9678A0F-55D4-4D7F-9DB0-0A84DA815725}" srcOrd="0" destOrd="1" presId="urn:microsoft.com/office/officeart/2005/8/layout/hProcess4#1"/>
    <dgm:cxn modelId="{CC2DAD16-2C6A-4F72-B796-B5828DE4D327}" type="presOf" srcId="{658182A3-2496-4EC9-AA82-41F424DF8ECF}" destId="{77B7FF33-59B7-4FE0-9D3B-FB9EA588EF6F}" srcOrd="0" destOrd="0" presId="urn:microsoft.com/office/officeart/2005/8/layout/hProcess4#1"/>
    <dgm:cxn modelId="{4E9EA681-C33B-4F42-AB35-0B57D9A7EA05}" type="presOf" srcId="{C9CAD6F6-2B5F-403F-BFB6-F642C25E1743}" destId="{E771E2E0-EFAB-4C94-B01B-5B7302F13401}" srcOrd="0" destOrd="1" presId="urn:microsoft.com/office/officeart/2005/8/layout/hProcess4#1"/>
    <dgm:cxn modelId="{F255A2AB-5C36-40C7-8395-74F410D9F203}" type="presOf" srcId="{528A069D-6290-4876-A23C-E427F2D9F9B0}" destId="{E8DDEB23-0BA1-469E-809C-EDF42D6E8E78}" srcOrd="1" destOrd="0" presId="urn:microsoft.com/office/officeart/2005/8/layout/hProcess4#1"/>
    <dgm:cxn modelId="{EB9ABBDB-3512-404A-AABB-E29C8CCCB12A}" srcId="{CD7A6C4F-1A9A-4D15-B3A9-B22F94006D99}" destId="{C9CAD6F6-2B5F-403F-BFB6-F642C25E1743}" srcOrd="1" destOrd="0" parTransId="{F9DAB363-EA4B-411C-A825-0937DF49E2D7}" sibTransId="{F6B1F2F5-3D07-45DF-9EF1-B167C092933E}"/>
    <dgm:cxn modelId="{105B7241-2FA8-4A90-87D5-59CE29BA3096}" srcId="{CD7A6C4F-1A9A-4D15-B3A9-B22F94006D99}" destId="{4188EFCB-2A65-4117-B5FC-35D8365172E8}" srcOrd="0" destOrd="0" parTransId="{F22E741F-837E-40C8-B46E-D76587132863}" sibTransId="{E158419B-6F60-4E5D-8C02-C4E862C70BA0}"/>
    <dgm:cxn modelId="{3F0F34EA-CB1A-4358-9DD7-C57528904847}" type="presOf" srcId="{4188EFCB-2A65-4117-B5FC-35D8365172E8}" destId="{E771E2E0-EFAB-4C94-B01B-5B7302F13401}" srcOrd="0" destOrd="0" presId="urn:microsoft.com/office/officeart/2005/8/layout/hProcess4#1"/>
    <dgm:cxn modelId="{077B24E3-C669-4615-A5C7-1532BEFB0BFE}" type="presOf" srcId="{F72F396B-20F6-4E84-81B9-EC94F86F3BCE}" destId="{1A3D39F1-928F-4315-8809-EAA8C7C3FF82}" srcOrd="1" destOrd="2" presId="urn:microsoft.com/office/officeart/2005/8/layout/hProcess4#1"/>
    <dgm:cxn modelId="{71214A1E-EED7-45BE-AC30-3DFA219F2E7B}" type="presOf" srcId="{C9CAD6F6-2B5F-403F-BFB6-F642C25E1743}" destId="{1A3D39F1-928F-4315-8809-EAA8C7C3FF82}" srcOrd="1" destOrd="1" presId="urn:microsoft.com/office/officeart/2005/8/layout/hProcess4#1"/>
    <dgm:cxn modelId="{713A4972-0379-46C7-8A17-3FF3A609FE95}" type="presParOf" srcId="{717F922D-4793-4112-98DA-E47564AC39C2}" destId="{01C3E067-664D-445E-8D9F-0C4E01EFA89C}" srcOrd="0" destOrd="0" presId="urn:microsoft.com/office/officeart/2005/8/layout/hProcess4#1"/>
    <dgm:cxn modelId="{C9FA99DC-83AF-425C-A19D-C29F12CF8662}" type="presParOf" srcId="{717F922D-4793-4112-98DA-E47564AC39C2}" destId="{791646F9-D97D-4673-8921-6EB9D756F00F}" srcOrd="1" destOrd="0" presId="urn:microsoft.com/office/officeart/2005/8/layout/hProcess4#1"/>
    <dgm:cxn modelId="{8A522CB8-4850-46EA-AAB1-0B127FFBB90D}" type="presParOf" srcId="{717F922D-4793-4112-98DA-E47564AC39C2}" destId="{6835C64F-2E90-4A3A-8927-A0DD24BE223E}" srcOrd="2" destOrd="0" presId="urn:microsoft.com/office/officeart/2005/8/layout/hProcess4#1"/>
    <dgm:cxn modelId="{9353F089-7C38-4700-90C7-54C223F6A39F}" type="presParOf" srcId="{6835C64F-2E90-4A3A-8927-A0DD24BE223E}" destId="{8B9C847F-348E-45E2-9437-F9DC98D04842}" srcOrd="0" destOrd="0" presId="urn:microsoft.com/office/officeart/2005/8/layout/hProcess4#1"/>
    <dgm:cxn modelId="{98AAC401-8926-4057-B09D-2E73894D91D2}" type="presParOf" srcId="{8B9C847F-348E-45E2-9437-F9DC98D04842}" destId="{DA280CEF-1F55-44A8-A730-8BEDF0344957}" srcOrd="0" destOrd="0" presId="urn:microsoft.com/office/officeart/2005/8/layout/hProcess4#1"/>
    <dgm:cxn modelId="{981A733A-924F-441D-9EB1-EB78254CC80E}" type="presParOf" srcId="{8B9C847F-348E-45E2-9437-F9DC98D04842}" destId="{B9678A0F-55D4-4D7F-9DB0-0A84DA815725}" srcOrd="1" destOrd="0" presId="urn:microsoft.com/office/officeart/2005/8/layout/hProcess4#1"/>
    <dgm:cxn modelId="{6915C812-EABF-491A-A2A8-697CF5B83309}" type="presParOf" srcId="{8B9C847F-348E-45E2-9437-F9DC98D04842}" destId="{E8DDEB23-0BA1-469E-809C-EDF42D6E8E78}" srcOrd="2" destOrd="0" presId="urn:microsoft.com/office/officeart/2005/8/layout/hProcess4#1"/>
    <dgm:cxn modelId="{FE195942-9175-4845-86A1-689C1829C3DE}" type="presParOf" srcId="{8B9C847F-348E-45E2-9437-F9DC98D04842}" destId="{76F2BAE0-C86A-40CC-BBA3-58D459892DF5}" srcOrd="3" destOrd="0" presId="urn:microsoft.com/office/officeart/2005/8/layout/hProcess4#1"/>
    <dgm:cxn modelId="{81C9F73C-572F-400E-9432-9E52A24CED39}" type="presParOf" srcId="{8B9C847F-348E-45E2-9437-F9DC98D04842}" destId="{E2D7E542-CB23-4595-9B10-19774014044C}" srcOrd="4" destOrd="0" presId="urn:microsoft.com/office/officeart/2005/8/layout/hProcess4#1"/>
    <dgm:cxn modelId="{89ABA4A1-D8A5-41EC-88F9-21B1D46C849B}" type="presParOf" srcId="{6835C64F-2E90-4A3A-8927-A0DD24BE223E}" destId="{77B7FF33-59B7-4FE0-9D3B-FB9EA588EF6F}" srcOrd="1" destOrd="0" presId="urn:microsoft.com/office/officeart/2005/8/layout/hProcess4#1"/>
    <dgm:cxn modelId="{2F18C5C7-C7BA-4D33-9364-A9DAF1521858}" type="presParOf" srcId="{6835C64F-2E90-4A3A-8927-A0DD24BE223E}" destId="{90457476-3A67-49DE-8F6B-D8E0C7762304}" srcOrd="2" destOrd="0" presId="urn:microsoft.com/office/officeart/2005/8/layout/hProcess4#1"/>
    <dgm:cxn modelId="{CADD100D-2856-4E9D-991F-25DDD05549E2}" type="presParOf" srcId="{90457476-3A67-49DE-8F6B-D8E0C7762304}" destId="{CD6F7327-2527-4FD2-B79A-42593CE00E0E}" srcOrd="0" destOrd="0" presId="urn:microsoft.com/office/officeart/2005/8/layout/hProcess4#1"/>
    <dgm:cxn modelId="{CA78141B-36C6-4D29-8D5A-7733259C68E8}" type="presParOf" srcId="{90457476-3A67-49DE-8F6B-D8E0C7762304}" destId="{E771E2E0-EFAB-4C94-B01B-5B7302F13401}" srcOrd="1" destOrd="0" presId="urn:microsoft.com/office/officeart/2005/8/layout/hProcess4#1"/>
    <dgm:cxn modelId="{C08E0D3F-9517-456C-B772-C093240F4500}" type="presParOf" srcId="{90457476-3A67-49DE-8F6B-D8E0C7762304}" destId="{1A3D39F1-928F-4315-8809-EAA8C7C3FF82}" srcOrd="2" destOrd="0" presId="urn:microsoft.com/office/officeart/2005/8/layout/hProcess4#1"/>
    <dgm:cxn modelId="{F8E15877-DF39-4ACD-AA51-13912177C8BE}" type="presParOf" srcId="{90457476-3A67-49DE-8F6B-D8E0C7762304}" destId="{8A050831-A35F-44A1-8FF3-2B7BA289F037}" srcOrd="3" destOrd="0" presId="urn:microsoft.com/office/officeart/2005/8/layout/hProcess4#1"/>
    <dgm:cxn modelId="{479C95AE-3769-4F8D-A882-619165376E29}" type="presParOf" srcId="{90457476-3A67-49DE-8F6B-D8E0C7762304}" destId="{FCACB874-B220-4CAE-896D-E9FD3D10F93B}" srcOrd="4" destOrd="0" presId="urn:microsoft.com/office/officeart/2005/8/layout/hProcess4#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DA380B0-B172-4275-8196-5A9BCDED1217}" type="doc">
      <dgm:prSet loTypeId="urn:microsoft.com/office/officeart/2005/8/layout/cycle7#1" loCatId="cycle" qsTypeId="urn:microsoft.com/office/officeart/2005/8/quickstyle/simple1" qsCatId="simple" csTypeId="urn:microsoft.com/office/officeart/2005/8/colors/accent0_1" csCatId="mainScheme" phldr="1"/>
      <dgm:spPr/>
      <dgm:t>
        <a:bodyPr/>
        <a:lstStyle/>
        <a:p>
          <a:endParaRPr lang="en-GB"/>
        </a:p>
      </dgm:t>
    </dgm:pt>
    <dgm:pt modelId="{3ED638E8-1F5C-4114-A5F6-909F7FC53C8C}">
      <dgm:prSet phldrT="[Metin]"/>
      <dgm:spPr>
        <a:xfrm>
          <a:off x="2376189" y="446"/>
          <a:ext cx="734020" cy="36701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
              <a:solidFill>
                <a:sysClr val="windowText" lastClr="000000">
                  <a:hueOff val="0"/>
                  <a:satOff val="0"/>
                  <a:lumOff val="0"/>
                  <a:alphaOff val="0"/>
                </a:sysClr>
              </a:solidFill>
              <a:latin typeface="Calibri" panose="020F0502020204030204"/>
              <a:ea typeface="+mn-ea"/>
              <a:cs typeface="+mn-cs"/>
            </a:rPr>
            <a:t>Term</a:t>
          </a:r>
          <a:endParaRPr lang="en-GB">
            <a:solidFill>
              <a:sysClr val="windowText" lastClr="000000">
                <a:hueOff val="0"/>
                <a:satOff val="0"/>
                <a:lumOff val="0"/>
                <a:alphaOff val="0"/>
              </a:sysClr>
            </a:solidFill>
            <a:latin typeface="Calibri" panose="020F0502020204030204"/>
            <a:ea typeface="+mn-ea"/>
            <a:cs typeface="+mn-cs"/>
          </a:endParaRPr>
        </a:p>
      </dgm:t>
    </dgm:pt>
    <dgm:pt modelId="{80D88141-C833-44B9-95F7-1B0306CB7F86}" type="parTrans" cxnId="{58DFDBD2-C726-4D5E-9698-B8EE131B6DD3}">
      <dgm:prSet/>
      <dgm:spPr/>
      <dgm:t>
        <a:bodyPr/>
        <a:lstStyle/>
        <a:p>
          <a:endParaRPr lang="en-GB"/>
        </a:p>
      </dgm:t>
    </dgm:pt>
    <dgm:pt modelId="{F85BB836-43BB-4F08-AF6B-84950257ADD0}" type="sibTrans" cxnId="{58DFDBD2-C726-4D5E-9698-B8EE131B6DD3}">
      <dgm:prSet/>
      <dgm:spPr>
        <a:xfrm rot="1542857">
          <a:off x="3134356" y="400230"/>
          <a:ext cx="382637" cy="128453"/>
        </a:xfrm>
        <a:prstGeom prst="lef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endParaRPr lang="en-GB">
            <a:solidFill>
              <a:sysClr val="windowText" lastClr="000000">
                <a:hueOff val="0"/>
                <a:satOff val="0"/>
                <a:lumOff val="0"/>
                <a:alphaOff val="0"/>
              </a:sysClr>
            </a:solidFill>
            <a:latin typeface="Calibri" panose="020F0502020204030204"/>
            <a:ea typeface="+mn-ea"/>
            <a:cs typeface="+mn-cs"/>
          </a:endParaRPr>
        </a:p>
      </dgm:t>
    </dgm:pt>
    <dgm:pt modelId="{0BE5EF8D-AA41-475B-A76E-211C82DB8E4C}">
      <dgm:prSet phldrT="[Metin]"/>
      <dgm:spPr>
        <a:xfrm>
          <a:off x="3541140" y="561457"/>
          <a:ext cx="734020" cy="36701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
              <a:solidFill>
                <a:sysClr val="windowText" lastClr="000000">
                  <a:hueOff val="0"/>
                  <a:satOff val="0"/>
                  <a:lumOff val="0"/>
                  <a:alphaOff val="0"/>
                </a:sysClr>
              </a:solidFill>
              <a:latin typeface="Calibri" panose="020F0502020204030204"/>
              <a:ea typeface="+mn-ea"/>
              <a:cs typeface="+mn-cs"/>
            </a:rPr>
            <a:t>Character</a:t>
          </a:r>
          <a:endParaRPr lang="en-GB">
            <a:solidFill>
              <a:sysClr val="windowText" lastClr="000000">
                <a:hueOff val="0"/>
                <a:satOff val="0"/>
                <a:lumOff val="0"/>
                <a:alphaOff val="0"/>
              </a:sysClr>
            </a:solidFill>
            <a:latin typeface="Calibri" panose="020F0502020204030204"/>
            <a:ea typeface="+mn-ea"/>
            <a:cs typeface="+mn-cs"/>
          </a:endParaRPr>
        </a:p>
      </dgm:t>
    </dgm:pt>
    <dgm:pt modelId="{848A244B-6631-4002-9023-ACEDE9B36390}" type="parTrans" cxnId="{FA040EB9-A241-4858-8E32-A6A477020238}">
      <dgm:prSet/>
      <dgm:spPr/>
      <dgm:t>
        <a:bodyPr/>
        <a:lstStyle/>
        <a:p>
          <a:endParaRPr lang="en-GB"/>
        </a:p>
      </dgm:t>
    </dgm:pt>
    <dgm:pt modelId="{77B12ADE-80E3-40D0-803D-302294AA9CF5}" type="sibTrans" cxnId="{FA040EB9-A241-4858-8E32-A6A477020238}">
      <dgm:prSet/>
      <dgm:spPr>
        <a:xfrm rot="4628571">
          <a:off x="3860691" y="1311025"/>
          <a:ext cx="382637" cy="128453"/>
        </a:xfrm>
        <a:prstGeom prst="lef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endParaRPr lang="en-GB">
            <a:solidFill>
              <a:sysClr val="windowText" lastClr="000000">
                <a:hueOff val="0"/>
                <a:satOff val="0"/>
                <a:lumOff val="0"/>
                <a:alphaOff val="0"/>
              </a:sysClr>
            </a:solidFill>
            <a:latin typeface="Calibri" panose="020F0502020204030204"/>
            <a:ea typeface="+mn-ea"/>
            <a:cs typeface="+mn-cs"/>
          </a:endParaRPr>
        </a:p>
      </dgm:t>
    </dgm:pt>
    <dgm:pt modelId="{C989021B-4CC6-4D06-B8D8-209E0DE53C5F}">
      <dgm:prSet phldrT="[Metin]"/>
      <dgm:spPr>
        <a:xfrm>
          <a:off x="3828859" y="1822036"/>
          <a:ext cx="734020" cy="36701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
              <a:solidFill>
                <a:sysClr val="windowText" lastClr="000000">
                  <a:hueOff val="0"/>
                  <a:satOff val="0"/>
                  <a:lumOff val="0"/>
                  <a:alphaOff val="0"/>
                </a:sysClr>
              </a:solidFill>
              <a:latin typeface="Calibri" panose="020F0502020204030204"/>
              <a:ea typeface="+mn-ea"/>
              <a:cs typeface="+mn-cs"/>
            </a:rPr>
            <a:t>Element</a:t>
          </a:r>
          <a:endParaRPr lang="en-GB">
            <a:solidFill>
              <a:sysClr val="windowText" lastClr="000000">
                <a:hueOff val="0"/>
                <a:satOff val="0"/>
                <a:lumOff val="0"/>
                <a:alphaOff val="0"/>
              </a:sysClr>
            </a:solidFill>
            <a:latin typeface="Calibri" panose="020F0502020204030204"/>
            <a:ea typeface="+mn-ea"/>
            <a:cs typeface="+mn-cs"/>
          </a:endParaRPr>
        </a:p>
      </dgm:t>
    </dgm:pt>
    <dgm:pt modelId="{9C46995B-7F64-40A9-A1B2-22210C745798}" type="parTrans" cxnId="{4BBAD545-84F9-4CFC-B02F-AD4A75F2237D}">
      <dgm:prSet/>
      <dgm:spPr/>
      <dgm:t>
        <a:bodyPr/>
        <a:lstStyle/>
        <a:p>
          <a:endParaRPr lang="en-GB"/>
        </a:p>
      </dgm:t>
    </dgm:pt>
    <dgm:pt modelId="{D2302E5C-9317-41C6-B8EB-C25A343CC122}" type="sibTrans" cxnId="{4BBAD545-84F9-4CFC-B02F-AD4A75F2237D}">
      <dgm:prSet/>
      <dgm:spPr>
        <a:xfrm rot="7714286">
          <a:off x="3601465" y="2446768"/>
          <a:ext cx="382637" cy="128453"/>
        </a:xfrm>
        <a:prstGeom prst="lef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endParaRPr lang="en-GB">
            <a:solidFill>
              <a:sysClr val="windowText" lastClr="000000">
                <a:hueOff val="0"/>
                <a:satOff val="0"/>
                <a:lumOff val="0"/>
                <a:alphaOff val="0"/>
              </a:sysClr>
            </a:solidFill>
            <a:latin typeface="Calibri" panose="020F0502020204030204"/>
            <a:ea typeface="+mn-ea"/>
            <a:cs typeface="+mn-cs"/>
          </a:endParaRPr>
        </a:p>
      </dgm:t>
    </dgm:pt>
    <dgm:pt modelId="{27960043-8571-44F4-B916-EBD8688B9E9C}">
      <dgm:prSet phldrT="[Metin]"/>
      <dgm:spPr>
        <a:xfrm>
          <a:off x="1211239" y="561457"/>
          <a:ext cx="734020" cy="36701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
              <a:solidFill>
                <a:sysClr val="windowText" lastClr="000000">
                  <a:hueOff val="0"/>
                  <a:satOff val="0"/>
                  <a:lumOff val="0"/>
                  <a:alphaOff val="0"/>
                </a:sysClr>
              </a:solidFill>
              <a:latin typeface="Calibri" panose="020F0502020204030204"/>
              <a:ea typeface="+mn-ea"/>
              <a:cs typeface="+mn-cs"/>
            </a:rPr>
            <a:t>Semantics</a:t>
          </a:r>
          <a:endParaRPr lang="en-GB">
            <a:solidFill>
              <a:sysClr val="windowText" lastClr="000000">
                <a:hueOff val="0"/>
                <a:satOff val="0"/>
                <a:lumOff val="0"/>
                <a:alphaOff val="0"/>
              </a:sysClr>
            </a:solidFill>
            <a:latin typeface="Calibri" panose="020F0502020204030204"/>
            <a:ea typeface="+mn-ea"/>
            <a:cs typeface="+mn-cs"/>
          </a:endParaRPr>
        </a:p>
      </dgm:t>
    </dgm:pt>
    <dgm:pt modelId="{771F2388-DC70-4C00-B795-49997B3CA354}" type="parTrans" cxnId="{75908226-D305-48B6-9E11-628CBE01792C}">
      <dgm:prSet/>
      <dgm:spPr/>
      <dgm:t>
        <a:bodyPr/>
        <a:lstStyle/>
        <a:p>
          <a:endParaRPr lang="en-GB"/>
        </a:p>
      </dgm:t>
    </dgm:pt>
    <dgm:pt modelId="{C0683860-FB66-4558-A14E-385879DBD7D4}" type="sibTrans" cxnId="{75908226-D305-48B6-9E11-628CBE01792C}">
      <dgm:prSet/>
      <dgm:spPr>
        <a:xfrm rot="20057143">
          <a:off x="1969406" y="400230"/>
          <a:ext cx="382637" cy="128453"/>
        </a:xfrm>
        <a:prstGeom prst="lef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endParaRPr lang="en-GB">
            <a:solidFill>
              <a:sysClr val="windowText" lastClr="000000">
                <a:hueOff val="0"/>
                <a:satOff val="0"/>
                <a:lumOff val="0"/>
                <a:alphaOff val="0"/>
              </a:sysClr>
            </a:solidFill>
            <a:latin typeface="Calibri" panose="020F0502020204030204"/>
            <a:ea typeface="+mn-ea"/>
            <a:cs typeface="+mn-cs"/>
          </a:endParaRPr>
        </a:p>
      </dgm:t>
    </dgm:pt>
    <dgm:pt modelId="{F5A759B5-AEFA-4DD7-88EA-3698B21823C2}">
      <dgm:prSet phldrT="[Metin]"/>
      <dgm:spPr>
        <a:xfrm>
          <a:off x="3022688" y="2832943"/>
          <a:ext cx="734020" cy="36701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
              <a:solidFill>
                <a:sysClr val="windowText" lastClr="000000">
                  <a:hueOff val="0"/>
                  <a:satOff val="0"/>
                  <a:lumOff val="0"/>
                  <a:alphaOff val="0"/>
                </a:sysClr>
              </a:solidFill>
              <a:latin typeface="Calibri" panose="020F0502020204030204"/>
              <a:ea typeface="+mn-ea"/>
              <a:cs typeface="+mn-cs"/>
            </a:rPr>
            <a:t>Paragraph</a:t>
          </a:r>
          <a:endParaRPr lang="en-GB">
            <a:solidFill>
              <a:sysClr val="windowText" lastClr="000000">
                <a:hueOff val="0"/>
                <a:satOff val="0"/>
                <a:lumOff val="0"/>
                <a:alphaOff val="0"/>
              </a:sysClr>
            </a:solidFill>
            <a:latin typeface="Calibri" panose="020F0502020204030204"/>
            <a:ea typeface="+mn-ea"/>
            <a:cs typeface="+mn-cs"/>
          </a:endParaRPr>
        </a:p>
      </dgm:t>
    </dgm:pt>
    <dgm:pt modelId="{85427AF5-F767-46C1-AD67-3B1A2525E14A}" type="parTrans" cxnId="{7674AB52-E45C-492A-9541-E91200BC02B6}">
      <dgm:prSet/>
      <dgm:spPr/>
      <dgm:t>
        <a:bodyPr/>
        <a:lstStyle/>
        <a:p>
          <a:endParaRPr lang="en-GB"/>
        </a:p>
      </dgm:t>
    </dgm:pt>
    <dgm:pt modelId="{64197E9E-A6C2-4DDE-90FD-7FF2230B3B74}" type="sibTrans" cxnId="{7674AB52-E45C-492A-9541-E91200BC02B6}">
      <dgm:prSet/>
      <dgm:spPr>
        <a:xfrm rot="10800000">
          <a:off x="2551881" y="2952221"/>
          <a:ext cx="382637" cy="128453"/>
        </a:xfrm>
        <a:prstGeom prst="lef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endParaRPr lang="en-GB">
            <a:solidFill>
              <a:sysClr val="windowText" lastClr="000000">
                <a:hueOff val="0"/>
                <a:satOff val="0"/>
                <a:lumOff val="0"/>
                <a:alphaOff val="0"/>
              </a:sysClr>
            </a:solidFill>
            <a:latin typeface="Calibri" panose="020F0502020204030204"/>
            <a:ea typeface="+mn-ea"/>
            <a:cs typeface="+mn-cs"/>
          </a:endParaRPr>
        </a:p>
      </dgm:t>
    </dgm:pt>
    <dgm:pt modelId="{79E6FF3E-D4DB-48E9-9F84-612D2C961AEE}">
      <dgm:prSet phldrT="[Metin]"/>
      <dgm:spPr>
        <a:xfrm>
          <a:off x="1729691" y="2832943"/>
          <a:ext cx="734020" cy="36701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
              <a:solidFill>
                <a:sysClr val="windowText" lastClr="000000">
                  <a:hueOff val="0"/>
                  <a:satOff val="0"/>
                  <a:lumOff val="0"/>
                  <a:alphaOff val="0"/>
                </a:sysClr>
              </a:solidFill>
              <a:latin typeface="Calibri" panose="020F0502020204030204"/>
              <a:ea typeface="+mn-ea"/>
              <a:cs typeface="+mn-cs"/>
            </a:rPr>
            <a:t>Repeating Patterns</a:t>
          </a:r>
          <a:endParaRPr lang="en-GB">
            <a:solidFill>
              <a:sysClr val="windowText" lastClr="000000">
                <a:hueOff val="0"/>
                <a:satOff val="0"/>
                <a:lumOff val="0"/>
                <a:alphaOff val="0"/>
              </a:sysClr>
            </a:solidFill>
            <a:latin typeface="Calibri" panose="020F0502020204030204"/>
            <a:ea typeface="+mn-ea"/>
            <a:cs typeface="+mn-cs"/>
          </a:endParaRPr>
        </a:p>
      </dgm:t>
    </dgm:pt>
    <dgm:pt modelId="{91A41705-AB21-4723-BBF5-BE20C752565C}" type="parTrans" cxnId="{BCFA2D0E-301D-4104-9B5A-EC9DB34429DB}">
      <dgm:prSet/>
      <dgm:spPr/>
      <dgm:t>
        <a:bodyPr/>
        <a:lstStyle/>
        <a:p>
          <a:endParaRPr lang="en-GB"/>
        </a:p>
      </dgm:t>
    </dgm:pt>
    <dgm:pt modelId="{E120EB5B-6841-4171-A505-DD7B57824D8D}" type="sibTrans" cxnId="{BCFA2D0E-301D-4104-9B5A-EC9DB34429DB}">
      <dgm:prSet/>
      <dgm:spPr>
        <a:xfrm rot="13885714">
          <a:off x="1502297" y="2446768"/>
          <a:ext cx="382637" cy="128453"/>
        </a:xfrm>
        <a:prstGeom prst="lef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endParaRPr lang="en-GB">
            <a:solidFill>
              <a:sysClr val="windowText" lastClr="000000">
                <a:hueOff val="0"/>
                <a:satOff val="0"/>
                <a:lumOff val="0"/>
                <a:alphaOff val="0"/>
              </a:sysClr>
            </a:solidFill>
            <a:latin typeface="Calibri" panose="020F0502020204030204"/>
            <a:ea typeface="+mn-ea"/>
            <a:cs typeface="+mn-cs"/>
          </a:endParaRPr>
        </a:p>
      </dgm:t>
    </dgm:pt>
    <dgm:pt modelId="{EE7CB8D1-4783-4756-B503-B657D6DC5FF3}">
      <dgm:prSet phldrT="[Metin]"/>
      <dgm:spPr>
        <a:xfrm>
          <a:off x="923520" y="1822036"/>
          <a:ext cx="734020" cy="36701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
              <a:solidFill>
                <a:sysClr val="windowText" lastClr="000000">
                  <a:hueOff val="0"/>
                  <a:satOff val="0"/>
                  <a:lumOff val="0"/>
                  <a:alphaOff val="0"/>
                </a:sysClr>
              </a:solidFill>
              <a:latin typeface="Calibri" panose="020F0502020204030204"/>
              <a:ea typeface="+mn-ea"/>
              <a:cs typeface="+mn-cs"/>
            </a:rPr>
            <a:t>Goods</a:t>
          </a:r>
          <a:endParaRPr lang="en-GB">
            <a:solidFill>
              <a:sysClr val="windowText" lastClr="000000">
                <a:hueOff val="0"/>
                <a:satOff val="0"/>
                <a:lumOff val="0"/>
                <a:alphaOff val="0"/>
              </a:sysClr>
            </a:solidFill>
            <a:latin typeface="Calibri" panose="020F0502020204030204"/>
            <a:ea typeface="+mn-ea"/>
            <a:cs typeface="+mn-cs"/>
          </a:endParaRPr>
        </a:p>
      </dgm:t>
    </dgm:pt>
    <dgm:pt modelId="{D8326075-E578-4EEE-A9B1-E896828EF7F1}" type="parTrans" cxnId="{D29E194E-EE33-49A4-B001-68B87F020B81}">
      <dgm:prSet/>
      <dgm:spPr/>
      <dgm:t>
        <a:bodyPr/>
        <a:lstStyle/>
        <a:p>
          <a:endParaRPr lang="en-GB"/>
        </a:p>
      </dgm:t>
    </dgm:pt>
    <dgm:pt modelId="{14927283-3320-4C61-892C-D66372A89CF7}" type="sibTrans" cxnId="{D29E194E-EE33-49A4-B001-68B87F020B81}">
      <dgm:prSet/>
      <dgm:spPr>
        <a:xfrm rot="16971429">
          <a:off x="1243071" y="1311025"/>
          <a:ext cx="382637" cy="128453"/>
        </a:xfrm>
        <a:prstGeom prst="lef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endParaRPr lang="en-GB">
            <a:solidFill>
              <a:sysClr val="windowText" lastClr="000000">
                <a:hueOff val="0"/>
                <a:satOff val="0"/>
                <a:lumOff val="0"/>
                <a:alphaOff val="0"/>
              </a:sysClr>
            </a:solidFill>
            <a:latin typeface="Calibri" panose="020F0502020204030204"/>
            <a:ea typeface="+mn-ea"/>
            <a:cs typeface="+mn-cs"/>
          </a:endParaRPr>
        </a:p>
      </dgm:t>
    </dgm:pt>
    <dgm:pt modelId="{94B625F5-79F6-4336-9A2F-C9467D453F30}" type="pres">
      <dgm:prSet presAssocID="{ADA380B0-B172-4275-8196-5A9BCDED1217}" presName="Name0" presStyleCnt="0">
        <dgm:presLayoutVars>
          <dgm:dir/>
          <dgm:resizeHandles val="exact"/>
        </dgm:presLayoutVars>
      </dgm:prSet>
      <dgm:spPr/>
      <dgm:t>
        <a:bodyPr/>
        <a:lstStyle/>
        <a:p>
          <a:endParaRPr lang="tr-TR"/>
        </a:p>
      </dgm:t>
    </dgm:pt>
    <dgm:pt modelId="{831B8E90-3424-4D17-A95B-799F80F9DB0E}" type="pres">
      <dgm:prSet presAssocID="{3ED638E8-1F5C-4114-A5F6-909F7FC53C8C}" presName="node" presStyleLbl="node1" presStyleIdx="0" presStyleCnt="7">
        <dgm:presLayoutVars>
          <dgm:bulletEnabled val="1"/>
        </dgm:presLayoutVars>
      </dgm:prSet>
      <dgm:spPr/>
      <dgm:t>
        <a:bodyPr/>
        <a:lstStyle/>
        <a:p>
          <a:endParaRPr lang="tr-TR"/>
        </a:p>
      </dgm:t>
    </dgm:pt>
    <dgm:pt modelId="{988A05A9-420A-4D4A-9912-972265589D76}" type="pres">
      <dgm:prSet presAssocID="{F85BB836-43BB-4F08-AF6B-84950257ADD0}" presName="sibTrans" presStyleLbl="sibTrans2D1" presStyleIdx="0" presStyleCnt="7"/>
      <dgm:spPr/>
      <dgm:t>
        <a:bodyPr/>
        <a:lstStyle/>
        <a:p>
          <a:endParaRPr lang="tr-TR"/>
        </a:p>
      </dgm:t>
    </dgm:pt>
    <dgm:pt modelId="{1FA8C7E3-4AC5-4747-8B01-6A0485C0DDA2}" type="pres">
      <dgm:prSet presAssocID="{F85BB836-43BB-4F08-AF6B-84950257ADD0}" presName="connectorText" presStyleLbl="sibTrans2D1" presStyleIdx="0" presStyleCnt="7"/>
      <dgm:spPr/>
      <dgm:t>
        <a:bodyPr/>
        <a:lstStyle/>
        <a:p>
          <a:endParaRPr lang="tr-TR"/>
        </a:p>
      </dgm:t>
    </dgm:pt>
    <dgm:pt modelId="{85BF344D-4B86-4B65-8EC8-BA5815E5E9A2}" type="pres">
      <dgm:prSet presAssocID="{0BE5EF8D-AA41-475B-A76E-211C82DB8E4C}" presName="node" presStyleLbl="node1" presStyleIdx="1" presStyleCnt="7">
        <dgm:presLayoutVars>
          <dgm:bulletEnabled val="1"/>
        </dgm:presLayoutVars>
      </dgm:prSet>
      <dgm:spPr/>
      <dgm:t>
        <a:bodyPr/>
        <a:lstStyle/>
        <a:p>
          <a:endParaRPr lang="tr-TR"/>
        </a:p>
      </dgm:t>
    </dgm:pt>
    <dgm:pt modelId="{F2ABA6F9-58C8-4E40-8C88-3D43F2FB8E95}" type="pres">
      <dgm:prSet presAssocID="{77B12ADE-80E3-40D0-803D-302294AA9CF5}" presName="sibTrans" presStyleLbl="sibTrans2D1" presStyleIdx="1" presStyleCnt="7"/>
      <dgm:spPr/>
      <dgm:t>
        <a:bodyPr/>
        <a:lstStyle/>
        <a:p>
          <a:endParaRPr lang="tr-TR"/>
        </a:p>
      </dgm:t>
    </dgm:pt>
    <dgm:pt modelId="{B468EACE-12CA-4E4A-AAB4-3F33C39B05C7}" type="pres">
      <dgm:prSet presAssocID="{77B12ADE-80E3-40D0-803D-302294AA9CF5}" presName="connectorText" presStyleLbl="sibTrans2D1" presStyleIdx="1" presStyleCnt="7"/>
      <dgm:spPr/>
      <dgm:t>
        <a:bodyPr/>
        <a:lstStyle/>
        <a:p>
          <a:endParaRPr lang="tr-TR"/>
        </a:p>
      </dgm:t>
    </dgm:pt>
    <dgm:pt modelId="{05E200E5-C375-4971-9E2D-F46E1098B74F}" type="pres">
      <dgm:prSet presAssocID="{C989021B-4CC6-4D06-B8D8-209E0DE53C5F}" presName="node" presStyleLbl="node1" presStyleIdx="2" presStyleCnt="7">
        <dgm:presLayoutVars>
          <dgm:bulletEnabled val="1"/>
        </dgm:presLayoutVars>
      </dgm:prSet>
      <dgm:spPr/>
      <dgm:t>
        <a:bodyPr/>
        <a:lstStyle/>
        <a:p>
          <a:endParaRPr lang="tr-TR"/>
        </a:p>
      </dgm:t>
    </dgm:pt>
    <dgm:pt modelId="{6A46A023-6B99-4D1B-9B8C-FC404F94625E}" type="pres">
      <dgm:prSet presAssocID="{D2302E5C-9317-41C6-B8EB-C25A343CC122}" presName="sibTrans" presStyleLbl="sibTrans2D1" presStyleIdx="2" presStyleCnt="7"/>
      <dgm:spPr/>
      <dgm:t>
        <a:bodyPr/>
        <a:lstStyle/>
        <a:p>
          <a:endParaRPr lang="tr-TR"/>
        </a:p>
      </dgm:t>
    </dgm:pt>
    <dgm:pt modelId="{74B3B221-4FD5-432C-9D76-F2530C5722A4}" type="pres">
      <dgm:prSet presAssocID="{D2302E5C-9317-41C6-B8EB-C25A343CC122}" presName="connectorText" presStyleLbl="sibTrans2D1" presStyleIdx="2" presStyleCnt="7"/>
      <dgm:spPr/>
      <dgm:t>
        <a:bodyPr/>
        <a:lstStyle/>
        <a:p>
          <a:endParaRPr lang="tr-TR"/>
        </a:p>
      </dgm:t>
    </dgm:pt>
    <dgm:pt modelId="{955E989D-D263-4A4B-A5FE-E30FC7FB1745}" type="pres">
      <dgm:prSet presAssocID="{F5A759B5-AEFA-4DD7-88EA-3698B21823C2}" presName="node" presStyleLbl="node1" presStyleIdx="3" presStyleCnt="7">
        <dgm:presLayoutVars>
          <dgm:bulletEnabled val="1"/>
        </dgm:presLayoutVars>
      </dgm:prSet>
      <dgm:spPr/>
      <dgm:t>
        <a:bodyPr/>
        <a:lstStyle/>
        <a:p>
          <a:endParaRPr lang="tr-TR"/>
        </a:p>
      </dgm:t>
    </dgm:pt>
    <dgm:pt modelId="{E267A767-57D0-4A9B-98E6-FF7D07ABF894}" type="pres">
      <dgm:prSet presAssocID="{64197E9E-A6C2-4DDE-90FD-7FF2230B3B74}" presName="sibTrans" presStyleLbl="sibTrans2D1" presStyleIdx="3" presStyleCnt="7"/>
      <dgm:spPr/>
      <dgm:t>
        <a:bodyPr/>
        <a:lstStyle/>
        <a:p>
          <a:endParaRPr lang="tr-TR"/>
        </a:p>
      </dgm:t>
    </dgm:pt>
    <dgm:pt modelId="{95AE73A7-FC95-4F8C-8172-0268A33AA481}" type="pres">
      <dgm:prSet presAssocID="{64197E9E-A6C2-4DDE-90FD-7FF2230B3B74}" presName="connectorText" presStyleLbl="sibTrans2D1" presStyleIdx="3" presStyleCnt="7"/>
      <dgm:spPr/>
      <dgm:t>
        <a:bodyPr/>
        <a:lstStyle/>
        <a:p>
          <a:endParaRPr lang="tr-TR"/>
        </a:p>
      </dgm:t>
    </dgm:pt>
    <dgm:pt modelId="{EC28F719-D4FA-4316-AE4D-640443AF22AC}" type="pres">
      <dgm:prSet presAssocID="{79E6FF3E-D4DB-48E9-9F84-612D2C961AEE}" presName="node" presStyleLbl="node1" presStyleIdx="4" presStyleCnt="7">
        <dgm:presLayoutVars>
          <dgm:bulletEnabled val="1"/>
        </dgm:presLayoutVars>
      </dgm:prSet>
      <dgm:spPr/>
      <dgm:t>
        <a:bodyPr/>
        <a:lstStyle/>
        <a:p>
          <a:endParaRPr lang="tr-TR"/>
        </a:p>
      </dgm:t>
    </dgm:pt>
    <dgm:pt modelId="{1E20CFF3-A51D-4316-A5BB-D34DD524E7D1}" type="pres">
      <dgm:prSet presAssocID="{E120EB5B-6841-4171-A505-DD7B57824D8D}" presName="sibTrans" presStyleLbl="sibTrans2D1" presStyleIdx="4" presStyleCnt="7"/>
      <dgm:spPr/>
      <dgm:t>
        <a:bodyPr/>
        <a:lstStyle/>
        <a:p>
          <a:endParaRPr lang="tr-TR"/>
        </a:p>
      </dgm:t>
    </dgm:pt>
    <dgm:pt modelId="{510E435B-2D31-4B9D-AD11-449F7915F1DC}" type="pres">
      <dgm:prSet presAssocID="{E120EB5B-6841-4171-A505-DD7B57824D8D}" presName="connectorText" presStyleLbl="sibTrans2D1" presStyleIdx="4" presStyleCnt="7"/>
      <dgm:spPr/>
      <dgm:t>
        <a:bodyPr/>
        <a:lstStyle/>
        <a:p>
          <a:endParaRPr lang="tr-TR"/>
        </a:p>
      </dgm:t>
    </dgm:pt>
    <dgm:pt modelId="{459FBCD4-CB84-4011-B3A4-50092A9908D4}" type="pres">
      <dgm:prSet presAssocID="{EE7CB8D1-4783-4756-B503-B657D6DC5FF3}" presName="node" presStyleLbl="node1" presStyleIdx="5" presStyleCnt="7">
        <dgm:presLayoutVars>
          <dgm:bulletEnabled val="1"/>
        </dgm:presLayoutVars>
      </dgm:prSet>
      <dgm:spPr/>
      <dgm:t>
        <a:bodyPr/>
        <a:lstStyle/>
        <a:p>
          <a:endParaRPr lang="tr-TR"/>
        </a:p>
      </dgm:t>
    </dgm:pt>
    <dgm:pt modelId="{51321EDA-9F75-45B3-9116-0369264355C9}" type="pres">
      <dgm:prSet presAssocID="{14927283-3320-4C61-892C-D66372A89CF7}" presName="sibTrans" presStyleLbl="sibTrans2D1" presStyleIdx="5" presStyleCnt="7"/>
      <dgm:spPr/>
      <dgm:t>
        <a:bodyPr/>
        <a:lstStyle/>
        <a:p>
          <a:endParaRPr lang="tr-TR"/>
        </a:p>
      </dgm:t>
    </dgm:pt>
    <dgm:pt modelId="{2CA88CB0-BAAD-49E1-9D02-FFD3BADB5BD0}" type="pres">
      <dgm:prSet presAssocID="{14927283-3320-4C61-892C-D66372A89CF7}" presName="connectorText" presStyleLbl="sibTrans2D1" presStyleIdx="5" presStyleCnt="7"/>
      <dgm:spPr/>
      <dgm:t>
        <a:bodyPr/>
        <a:lstStyle/>
        <a:p>
          <a:endParaRPr lang="tr-TR"/>
        </a:p>
      </dgm:t>
    </dgm:pt>
    <dgm:pt modelId="{901B21A5-ADA0-4A87-AF13-A144DC9C9005}" type="pres">
      <dgm:prSet presAssocID="{27960043-8571-44F4-B916-EBD8688B9E9C}" presName="node" presStyleLbl="node1" presStyleIdx="6" presStyleCnt="7">
        <dgm:presLayoutVars>
          <dgm:bulletEnabled val="1"/>
        </dgm:presLayoutVars>
      </dgm:prSet>
      <dgm:spPr/>
      <dgm:t>
        <a:bodyPr/>
        <a:lstStyle/>
        <a:p>
          <a:endParaRPr lang="tr-TR"/>
        </a:p>
      </dgm:t>
    </dgm:pt>
    <dgm:pt modelId="{D94CC849-D43C-4002-B853-CD992632AC4F}" type="pres">
      <dgm:prSet presAssocID="{C0683860-FB66-4558-A14E-385879DBD7D4}" presName="sibTrans" presStyleLbl="sibTrans2D1" presStyleIdx="6" presStyleCnt="7"/>
      <dgm:spPr/>
      <dgm:t>
        <a:bodyPr/>
        <a:lstStyle/>
        <a:p>
          <a:endParaRPr lang="tr-TR"/>
        </a:p>
      </dgm:t>
    </dgm:pt>
    <dgm:pt modelId="{B8F0CF6D-19A7-4D01-9017-96B611FC76CB}" type="pres">
      <dgm:prSet presAssocID="{C0683860-FB66-4558-A14E-385879DBD7D4}" presName="connectorText" presStyleLbl="sibTrans2D1" presStyleIdx="6" presStyleCnt="7"/>
      <dgm:spPr/>
      <dgm:t>
        <a:bodyPr/>
        <a:lstStyle/>
        <a:p>
          <a:endParaRPr lang="tr-TR"/>
        </a:p>
      </dgm:t>
    </dgm:pt>
  </dgm:ptLst>
  <dgm:cxnLst>
    <dgm:cxn modelId="{A38AEAA4-D2FB-4F80-8124-79CC48E66C56}" type="presOf" srcId="{C0683860-FB66-4558-A14E-385879DBD7D4}" destId="{D94CC849-D43C-4002-B853-CD992632AC4F}" srcOrd="0" destOrd="0" presId="urn:microsoft.com/office/officeart/2005/8/layout/cycle7#1"/>
    <dgm:cxn modelId="{7674AB52-E45C-492A-9541-E91200BC02B6}" srcId="{ADA380B0-B172-4275-8196-5A9BCDED1217}" destId="{F5A759B5-AEFA-4DD7-88EA-3698B21823C2}" srcOrd="3" destOrd="0" parTransId="{85427AF5-F767-46C1-AD67-3B1A2525E14A}" sibTransId="{64197E9E-A6C2-4DDE-90FD-7FF2230B3B74}"/>
    <dgm:cxn modelId="{4BBAD545-84F9-4CFC-B02F-AD4A75F2237D}" srcId="{ADA380B0-B172-4275-8196-5A9BCDED1217}" destId="{C989021B-4CC6-4D06-B8D8-209E0DE53C5F}" srcOrd="2" destOrd="0" parTransId="{9C46995B-7F64-40A9-A1B2-22210C745798}" sibTransId="{D2302E5C-9317-41C6-B8EB-C25A343CC122}"/>
    <dgm:cxn modelId="{DC6FC562-3A87-467D-A7FB-FF5DD4FC9598}" type="presOf" srcId="{77B12ADE-80E3-40D0-803D-302294AA9CF5}" destId="{F2ABA6F9-58C8-4E40-8C88-3D43F2FB8E95}" srcOrd="0" destOrd="0" presId="urn:microsoft.com/office/officeart/2005/8/layout/cycle7#1"/>
    <dgm:cxn modelId="{FCBDB575-0F2D-47D3-9EC4-7824D7EB7CCE}" type="presOf" srcId="{27960043-8571-44F4-B916-EBD8688B9E9C}" destId="{901B21A5-ADA0-4A87-AF13-A144DC9C9005}" srcOrd="0" destOrd="0" presId="urn:microsoft.com/office/officeart/2005/8/layout/cycle7#1"/>
    <dgm:cxn modelId="{14EE517B-858C-40E9-A5C7-2FC0383B0ACB}" type="presOf" srcId="{C989021B-4CC6-4D06-B8D8-209E0DE53C5F}" destId="{05E200E5-C375-4971-9E2D-F46E1098B74F}" srcOrd="0" destOrd="0" presId="urn:microsoft.com/office/officeart/2005/8/layout/cycle7#1"/>
    <dgm:cxn modelId="{B3CAA25D-8363-4E53-B373-9CD69A150662}" type="presOf" srcId="{E120EB5B-6841-4171-A505-DD7B57824D8D}" destId="{1E20CFF3-A51D-4316-A5BB-D34DD524E7D1}" srcOrd="0" destOrd="0" presId="urn:microsoft.com/office/officeart/2005/8/layout/cycle7#1"/>
    <dgm:cxn modelId="{00457647-51D7-4639-A8CE-90541AAD0772}" type="presOf" srcId="{F85BB836-43BB-4F08-AF6B-84950257ADD0}" destId="{1FA8C7E3-4AC5-4747-8B01-6A0485C0DDA2}" srcOrd="1" destOrd="0" presId="urn:microsoft.com/office/officeart/2005/8/layout/cycle7#1"/>
    <dgm:cxn modelId="{A8884382-D7EB-4202-B357-BEB26142F60D}" type="presOf" srcId="{14927283-3320-4C61-892C-D66372A89CF7}" destId="{51321EDA-9F75-45B3-9116-0369264355C9}" srcOrd="0" destOrd="0" presId="urn:microsoft.com/office/officeart/2005/8/layout/cycle7#1"/>
    <dgm:cxn modelId="{A821A9B0-9D8C-4767-B72A-10F958B8162D}" type="presOf" srcId="{64197E9E-A6C2-4DDE-90FD-7FF2230B3B74}" destId="{E267A767-57D0-4A9B-98E6-FF7D07ABF894}" srcOrd="0" destOrd="0" presId="urn:microsoft.com/office/officeart/2005/8/layout/cycle7#1"/>
    <dgm:cxn modelId="{D29E194E-EE33-49A4-B001-68B87F020B81}" srcId="{ADA380B0-B172-4275-8196-5A9BCDED1217}" destId="{EE7CB8D1-4783-4756-B503-B657D6DC5FF3}" srcOrd="5" destOrd="0" parTransId="{D8326075-E578-4EEE-A9B1-E896828EF7F1}" sibTransId="{14927283-3320-4C61-892C-D66372A89CF7}"/>
    <dgm:cxn modelId="{FA040EB9-A241-4858-8E32-A6A477020238}" srcId="{ADA380B0-B172-4275-8196-5A9BCDED1217}" destId="{0BE5EF8D-AA41-475B-A76E-211C82DB8E4C}" srcOrd="1" destOrd="0" parTransId="{848A244B-6631-4002-9023-ACEDE9B36390}" sibTransId="{77B12ADE-80E3-40D0-803D-302294AA9CF5}"/>
    <dgm:cxn modelId="{26370C85-1262-4122-8519-43700E7C5635}" type="presOf" srcId="{79E6FF3E-D4DB-48E9-9F84-612D2C961AEE}" destId="{EC28F719-D4FA-4316-AE4D-640443AF22AC}" srcOrd="0" destOrd="0" presId="urn:microsoft.com/office/officeart/2005/8/layout/cycle7#1"/>
    <dgm:cxn modelId="{DBECA4EC-0D67-40F6-9A4A-03F72A3C7008}" type="presOf" srcId="{64197E9E-A6C2-4DDE-90FD-7FF2230B3B74}" destId="{95AE73A7-FC95-4F8C-8172-0268A33AA481}" srcOrd="1" destOrd="0" presId="urn:microsoft.com/office/officeart/2005/8/layout/cycle7#1"/>
    <dgm:cxn modelId="{BA722D24-10A3-4A39-9742-80D47DFD368B}" type="presOf" srcId="{14927283-3320-4C61-892C-D66372A89CF7}" destId="{2CA88CB0-BAAD-49E1-9D02-FFD3BADB5BD0}" srcOrd="1" destOrd="0" presId="urn:microsoft.com/office/officeart/2005/8/layout/cycle7#1"/>
    <dgm:cxn modelId="{AB928D5A-655D-4B04-98F1-F1A256B9ECD9}" type="presOf" srcId="{EE7CB8D1-4783-4756-B503-B657D6DC5FF3}" destId="{459FBCD4-CB84-4011-B3A4-50092A9908D4}" srcOrd="0" destOrd="0" presId="urn:microsoft.com/office/officeart/2005/8/layout/cycle7#1"/>
    <dgm:cxn modelId="{EBB92A19-A8F2-4BE8-9878-3EC3CABD31C7}" type="presOf" srcId="{E120EB5B-6841-4171-A505-DD7B57824D8D}" destId="{510E435B-2D31-4B9D-AD11-449F7915F1DC}" srcOrd="1" destOrd="0" presId="urn:microsoft.com/office/officeart/2005/8/layout/cycle7#1"/>
    <dgm:cxn modelId="{BCFA2D0E-301D-4104-9B5A-EC9DB34429DB}" srcId="{ADA380B0-B172-4275-8196-5A9BCDED1217}" destId="{79E6FF3E-D4DB-48E9-9F84-612D2C961AEE}" srcOrd="4" destOrd="0" parTransId="{91A41705-AB21-4723-BBF5-BE20C752565C}" sibTransId="{E120EB5B-6841-4171-A505-DD7B57824D8D}"/>
    <dgm:cxn modelId="{0DE496F9-9207-4E4F-ADF3-C170C8CCDBB8}" type="presOf" srcId="{F85BB836-43BB-4F08-AF6B-84950257ADD0}" destId="{988A05A9-420A-4D4A-9912-972265589D76}" srcOrd="0" destOrd="0" presId="urn:microsoft.com/office/officeart/2005/8/layout/cycle7#1"/>
    <dgm:cxn modelId="{04B5B5DC-B6FD-43AC-AD97-D4D6CB83EF10}" type="presOf" srcId="{F5A759B5-AEFA-4DD7-88EA-3698B21823C2}" destId="{955E989D-D263-4A4B-A5FE-E30FC7FB1745}" srcOrd="0" destOrd="0" presId="urn:microsoft.com/office/officeart/2005/8/layout/cycle7#1"/>
    <dgm:cxn modelId="{B221D966-DB28-4CA3-8F7A-DD3E3994045E}" type="presOf" srcId="{3ED638E8-1F5C-4114-A5F6-909F7FC53C8C}" destId="{831B8E90-3424-4D17-A95B-799F80F9DB0E}" srcOrd="0" destOrd="0" presId="urn:microsoft.com/office/officeart/2005/8/layout/cycle7#1"/>
    <dgm:cxn modelId="{F6E6287D-6A74-42E2-932A-7C67A0C8FF80}" type="presOf" srcId="{C0683860-FB66-4558-A14E-385879DBD7D4}" destId="{B8F0CF6D-19A7-4D01-9017-96B611FC76CB}" srcOrd="1" destOrd="0" presId="urn:microsoft.com/office/officeart/2005/8/layout/cycle7#1"/>
    <dgm:cxn modelId="{52C00529-9BF9-4AA0-9E79-8490FBC50B1E}" type="presOf" srcId="{ADA380B0-B172-4275-8196-5A9BCDED1217}" destId="{94B625F5-79F6-4336-9A2F-C9467D453F30}" srcOrd="0" destOrd="0" presId="urn:microsoft.com/office/officeart/2005/8/layout/cycle7#1"/>
    <dgm:cxn modelId="{638F68CD-C81C-43A6-A20F-4DB0C06A8B32}" type="presOf" srcId="{0BE5EF8D-AA41-475B-A76E-211C82DB8E4C}" destId="{85BF344D-4B86-4B65-8EC8-BA5815E5E9A2}" srcOrd="0" destOrd="0" presId="urn:microsoft.com/office/officeart/2005/8/layout/cycle7#1"/>
    <dgm:cxn modelId="{2568DC8E-1AC8-46D7-8967-2060D1E7C296}" type="presOf" srcId="{D2302E5C-9317-41C6-B8EB-C25A343CC122}" destId="{74B3B221-4FD5-432C-9D76-F2530C5722A4}" srcOrd="1" destOrd="0" presId="urn:microsoft.com/office/officeart/2005/8/layout/cycle7#1"/>
    <dgm:cxn modelId="{58DFDBD2-C726-4D5E-9698-B8EE131B6DD3}" srcId="{ADA380B0-B172-4275-8196-5A9BCDED1217}" destId="{3ED638E8-1F5C-4114-A5F6-909F7FC53C8C}" srcOrd="0" destOrd="0" parTransId="{80D88141-C833-44B9-95F7-1B0306CB7F86}" sibTransId="{F85BB836-43BB-4F08-AF6B-84950257ADD0}"/>
    <dgm:cxn modelId="{4C2F2681-0E37-4E6A-A2EE-FC96AAB1D6B4}" type="presOf" srcId="{77B12ADE-80E3-40D0-803D-302294AA9CF5}" destId="{B468EACE-12CA-4E4A-AAB4-3F33C39B05C7}" srcOrd="1" destOrd="0" presId="urn:microsoft.com/office/officeart/2005/8/layout/cycle7#1"/>
    <dgm:cxn modelId="{75908226-D305-48B6-9E11-628CBE01792C}" srcId="{ADA380B0-B172-4275-8196-5A9BCDED1217}" destId="{27960043-8571-44F4-B916-EBD8688B9E9C}" srcOrd="6" destOrd="0" parTransId="{771F2388-DC70-4C00-B795-49997B3CA354}" sibTransId="{C0683860-FB66-4558-A14E-385879DBD7D4}"/>
    <dgm:cxn modelId="{F7E4D5B4-A025-4179-B500-B64F4D07E282}" type="presOf" srcId="{D2302E5C-9317-41C6-B8EB-C25A343CC122}" destId="{6A46A023-6B99-4D1B-9B8C-FC404F94625E}" srcOrd="0" destOrd="0" presId="urn:microsoft.com/office/officeart/2005/8/layout/cycle7#1"/>
    <dgm:cxn modelId="{19602AC3-5A8E-4BC6-BBDF-0B5A0150FFEE}" type="presParOf" srcId="{94B625F5-79F6-4336-9A2F-C9467D453F30}" destId="{831B8E90-3424-4D17-A95B-799F80F9DB0E}" srcOrd="0" destOrd="0" presId="urn:microsoft.com/office/officeart/2005/8/layout/cycle7#1"/>
    <dgm:cxn modelId="{3BB4F8BC-8B4B-4313-A067-7DA8A90B8805}" type="presParOf" srcId="{94B625F5-79F6-4336-9A2F-C9467D453F30}" destId="{988A05A9-420A-4D4A-9912-972265589D76}" srcOrd="1" destOrd="0" presId="urn:microsoft.com/office/officeart/2005/8/layout/cycle7#1"/>
    <dgm:cxn modelId="{4399663D-323F-4FCA-A2E4-AFC5A09B0CDA}" type="presParOf" srcId="{988A05A9-420A-4D4A-9912-972265589D76}" destId="{1FA8C7E3-4AC5-4747-8B01-6A0485C0DDA2}" srcOrd="0" destOrd="0" presId="urn:microsoft.com/office/officeart/2005/8/layout/cycle7#1"/>
    <dgm:cxn modelId="{751F00AF-5E5E-476C-AE44-A9E2CD526DD8}" type="presParOf" srcId="{94B625F5-79F6-4336-9A2F-C9467D453F30}" destId="{85BF344D-4B86-4B65-8EC8-BA5815E5E9A2}" srcOrd="2" destOrd="0" presId="urn:microsoft.com/office/officeart/2005/8/layout/cycle7#1"/>
    <dgm:cxn modelId="{8F5A3488-88A3-4B17-8F9F-63B3816516DB}" type="presParOf" srcId="{94B625F5-79F6-4336-9A2F-C9467D453F30}" destId="{F2ABA6F9-58C8-4E40-8C88-3D43F2FB8E95}" srcOrd="3" destOrd="0" presId="urn:microsoft.com/office/officeart/2005/8/layout/cycle7#1"/>
    <dgm:cxn modelId="{2BD9B02A-E9C0-4863-8815-A8443C6315D7}" type="presParOf" srcId="{F2ABA6F9-58C8-4E40-8C88-3D43F2FB8E95}" destId="{B468EACE-12CA-4E4A-AAB4-3F33C39B05C7}" srcOrd="0" destOrd="0" presId="urn:microsoft.com/office/officeart/2005/8/layout/cycle7#1"/>
    <dgm:cxn modelId="{B4ED3B45-2AEC-4F5E-A9C6-9A50AC7E22E0}" type="presParOf" srcId="{94B625F5-79F6-4336-9A2F-C9467D453F30}" destId="{05E200E5-C375-4971-9E2D-F46E1098B74F}" srcOrd="4" destOrd="0" presId="urn:microsoft.com/office/officeart/2005/8/layout/cycle7#1"/>
    <dgm:cxn modelId="{9EAD70A7-4F29-48BE-AEAA-EB0D8153C948}" type="presParOf" srcId="{94B625F5-79F6-4336-9A2F-C9467D453F30}" destId="{6A46A023-6B99-4D1B-9B8C-FC404F94625E}" srcOrd="5" destOrd="0" presId="urn:microsoft.com/office/officeart/2005/8/layout/cycle7#1"/>
    <dgm:cxn modelId="{82994F89-2011-4E91-95DA-FF212435A265}" type="presParOf" srcId="{6A46A023-6B99-4D1B-9B8C-FC404F94625E}" destId="{74B3B221-4FD5-432C-9D76-F2530C5722A4}" srcOrd="0" destOrd="0" presId="urn:microsoft.com/office/officeart/2005/8/layout/cycle7#1"/>
    <dgm:cxn modelId="{EA02A43D-8E03-4DED-82DD-B3D76C394C86}" type="presParOf" srcId="{94B625F5-79F6-4336-9A2F-C9467D453F30}" destId="{955E989D-D263-4A4B-A5FE-E30FC7FB1745}" srcOrd="6" destOrd="0" presId="urn:microsoft.com/office/officeart/2005/8/layout/cycle7#1"/>
    <dgm:cxn modelId="{29DFB2A5-EB1B-467B-A83A-9F5DA2F8E5B8}" type="presParOf" srcId="{94B625F5-79F6-4336-9A2F-C9467D453F30}" destId="{E267A767-57D0-4A9B-98E6-FF7D07ABF894}" srcOrd="7" destOrd="0" presId="urn:microsoft.com/office/officeart/2005/8/layout/cycle7#1"/>
    <dgm:cxn modelId="{3D0C0637-3679-4B0D-82D3-D401927C5628}" type="presParOf" srcId="{E267A767-57D0-4A9B-98E6-FF7D07ABF894}" destId="{95AE73A7-FC95-4F8C-8172-0268A33AA481}" srcOrd="0" destOrd="0" presId="urn:microsoft.com/office/officeart/2005/8/layout/cycle7#1"/>
    <dgm:cxn modelId="{9232419E-BD09-4F80-B694-F2325F3C13E1}" type="presParOf" srcId="{94B625F5-79F6-4336-9A2F-C9467D453F30}" destId="{EC28F719-D4FA-4316-AE4D-640443AF22AC}" srcOrd="8" destOrd="0" presId="urn:microsoft.com/office/officeart/2005/8/layout/cycle7#1"/>
    <dgm:cxn modelId="{3DEF93D2-A6AC-4500-A5B4-A30D096B4DCE}" type="presParOf" srcId="{94B625F5-79F6-4336-9A2F-C9467D453F30}" destId="{1E20CFF3-A51D-4316-A5BB-D34DD524E7D1}" srcOrd="9" destOrd="0" presId="urn:microsoft.com/office/officeart/2005/8/layout/cycle7#1"/>
    <dgm:cxn modelId="{13F5EF28-A088-4943-95EA-4AD4770C54B0}" type="presParOf" srcId="{1E20CFF3-A51D-4316-A5BB-D34DD524E7D1}" destId="{510E435B-2D31-4B9D-AD11-449F7915F1DC}" srcOrd="0" destOrd="0" presId="urn:microsoft.com/office/officeart/2005/8/layout/cycle7#1"/>
    <dgm:cxn modelId="{9B418D1D-D905-4649-8E6E-5E73E5585D69}" type="presParOf" srcId="{94B625F5-79F6-4336-9A2F-C9467D453F30}" destId="{459FBCD4-CB84-4011-B3A4-50092A9908D4}" srcOrd="10" destOrd="0" presId="urn:microsoft.com/office/officeart/2005/8/layout/cycle7#1"/>
    <dgm:cxn modelId="{F492CF6F-7CBC-4CC9-BC23-906E5CEA3F61}" type="presParOf" srcId="{94B625F5-79F6-4336-9A2F-C9467D453F30}" destId="{51321EDA-9F75-45B3-9116-0369264355C9}" srcOrd="11" destOrd="0" presId="urn:microsoft.com/office/officeart/2005/8/layout/cycle7#1"/>
    <dgm:cxn modelId="{63FAD21C-F647-450D-BAE1-301EBB764BEE}" type="presParOf" srcId="{51321EDA-9F75-45B3-9116-0369264355C9}" destId="{2CA88CB0-BAAD-49E1-9D02-FFD3BADB5BD0}" srcOrd="0" destOrd="0" presId="urn:microsoft.com/office/officeart/2005/8/layout/cycle7#1"/>
    <dgm:cxn modelId="{0DE05947-76ED-41E9-8686-C2DE25E86B87}" type="presParOf" srcId="{94B625F5-79F6-4336-9A2F-C9467D453F30}" destId="{901B21A5-ADA0-4A87-AF13-A144DC9C9005}" srcOrd="12" destOrd="0" presId="urn:microsoft.com/office/officeart/2005/8/layout/cycle7#1"/>
    <dgm:cxn modelId="{8B6540A0-E923-468A-B7E8-E193AA73AB5B}" type="presParOf" srcId="{94B625F5-79F6-4336-9A2F-C9467D453F30}" destId="{D94CC849-D43C-4002-B853-CD992632AC4F}" srcOrd="13" destOrd="0" presId="urn:microsoft.com/office/officeart/2005/8/layout/cycle7#1"/>
    <dgm:cxn modelId="{20E16435-E012-41FE-B0F8-E8FD5DC5FE58}" type="presParOf" srcId="{D94CC849-D43C-4002-B853-CD992632AC4F}" destId="{B8F0CF6D-19A7-4D01-9017-96B611FC76CB}" srcOrd="0" destOrd="0" presId="urn:microsoft.com/office/officeart/2005/8/layout/cycle7#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18C2A86-D449-4D12-9A43-6A4F904791C5}">
      <dsp:nvSpPr>
        <dsp:cNvPr id="0" name=""/>
        <dsp:cNvSpPr/>
      </dsp:nvSpPr>
      <dsp:spPr>
        <a:xfrm>
          <a:off x="841127" y="827650"/>
          <a:ext cx="686519" cy="686519"/>
        </a:xfrm>
        <a:prstGeom prst="donut">
          <a:avLst>
            <a:gd name="adj" fmla="val 2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632851F-49D1-4CC3-A596-30C9BCDD37DA}">
      <dsp:nvSpPr>
        <dsp:cNvPr id="0" name=""/>
        <dsp:cNvSpPr/>
      </dsp:nvSpPr>
      <dsp:spPr>
        <a:xfrm rot="17700000">
          <a:off x="1083025" y="267997"/>
          <a:ext cx="853419" cy="41128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780" tIns="0" rIns="0" bIns="0" numCol="1" spcCol="1270" anchor="ctr" anchorCtr="0">
          <a:noAutofit/>
        </a:bodyPr>
        <a:lstStyle/>
        <a:p>
          <a:pPr lvl="0" algn="l" defTabSz="311150">
            <a:lnSpc>
              <a:spcPct val="90000"/>
            </a:lnSpc>
            <a:spcBef>
              <a:spcPct val="0"/>
            </a:spcBef>
            <a:spcAft>
              <a:spcPct val="35000"/>
            </a:spcAft>
          </a:pPr>
          <a:r>
            <a:rPr lang="en" sz="700" kern="1200">
              <a:solidFill>
                <a:sysClr val="windowText" lastClr="000000">
                  <a:hueOff val="0"/>
                  <a:satOff val="0"/>
                  <a:lumOff val="0"/>
                  <a:alphaOff val="0"/>
                </a:sysClr>
              </a:solidFill>
              <a:latin typeface="Calibri" panose="020F0502020204030204"/>
              <a:ea typeface="+mn-ea"/>
              <a:cs typeface="+mn-cs"/>
            </a:rPr>
            <a:t>Establishing a relationship between the library and the public</a:t>
          </a:r>
          <a:endParaRPr lang="en-GB" sz="700" kern="1200">
            <a:solidFill>
              <a:sysClr val="windowText" lastClr="000000">
                <a:hueOff val="0"/>
                <a:satOff val="0"/>
                <a:lumOff val="0"/>
                <a:alphaOff val="0"/>
              </a:sysClr>
            </a:solidFill>
            <a:latin typeface="Calibri" panose="020F0502020204030204"/>
            <a:ea typeface="+mn-ea"/>
            <a:cs typeface="+mn-cs"/>
          </a:endParaRPr>
        </a:p>
      </dsp:txBody>
      <dsp:txXfrm>
        <a:off x="1083025" y="267997"/>
        <a:ext cx="853419" cy="411282"/>
      </dsp:txXfrm>
    </dsp:sp>
    <dsp:sp modelId="{9CB9B8FE-1EAF-4291-9E13-DA360EA1C794}">
      <dsp:nvSpPr>
        <dsp:cNvPr id="0" name=""/>
        <dsp:cNvSpPr/>
      </dsp:nvSpPr>
      <dsp:spPr>
        <a:xfrm>
          <a:off x="1579357" y="992736"/>
          <a:ext cx="356347" cy="356347"/>
        </a:xfrm>
        <a:prstGeom prst="ellipse">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CF93E04-B981-4F88-AE75-62ABAE9F7FDF}">
      <dsp:nvSpPr>
        <dsp:cNvPr id="0" name=""/>
        <dsp:cNvSpPr/>
      </dsp:nvSpPr>
      <dsp:spPr>
        <a:xfrm rot="17700000">
          <a:off x="1157313" y="1488715"/>
          <a:ext cx="738248" cy="35595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15240" bIns="0" numCol="1" spcCol="1270" anchor="ctr" anchorCtr="0">
          <a:noAutofit/>
        </a:bodyPr>
        <a:lstStyle/>
        <a:p>
          <a:pPr lvl="0" algn="r" defTabSz="266700">
            <a:lnSpc>
              <a:spcPct val="90000"/>
            </a:lnSpc>
            <a:spcBef>
              <a:spcPct val="0"/>
            </a:spcBef>
            <a:spcAft>
              <a:spcPct val="35000"/>
            </a:spcAft>
          </a:pPr>
          <a:r>
            <a:rPr lang="en" sz="600" kern="1200">
              <a:solidFill>
                <a:sysClr val="windowText" lastClr="000000">
                  <a:hueOff val="0"/>
                  <a:satOff val="0"/>
                  <a:lumOff val="0"/>
                  <a:alphaOff val="0"/>
                </a:sysClr>
              </a:solidFill>
              <a:latin typeface="Calibri" panose="020F0502020204030204"/>
              <a:ea typeface="+mn-ea"/>
              <a:cs typeface="+mn-cs"/>
            </a:rPr>
            <a:t>Establishing library-information access awareness</a:t>
          </a:r>
          <a:endParaRPr lang="en-GB" sz="600" kern="1200">
            <a:solidFill>
              <a:sysClr val="windowText" lastClr="000000">
                <a:hueOff val="0"/>
                <a:satOff val="0"/>
                <a:lumOff val="0"/>
                <a:alphaOff val="0"/>
              </a:sysClr>
            </a:solidFill>
            <a:latin typeface="Calibri" panose="020F0502020204030204"/>
            <a:ea typeface="+mn-ea"/>
            <a:cs typeface="+mn-cs"/>
          </a:endParaRPr>
        </a:p>
      </dsp:txBody>
      <dsp:txXfrm>
        <a:off x="1157313" y="1488715"/>
        <a:ext cx="738248" cy="355955"/>
      </dsp:txXfrm>
    </dsp:sp>
    <dsp:sp modelId="{EE51194E-42E7-4E1B-84F1-DD2B602A07FD}">
      <dsp:nvSpPr>
        <dsp:cNvPr id="0" name=""/>
        <dsp:cNvSpPr/>
      </dsp:nvSpPr>
      <dsp:spPr>
        <a:xfrm rot="17700000">
          <a:off x="1619500" y="497149"/>
          <a:ext cx="738248" cy="355955"/>
        </a:xfrm>
        <a:prstGeom prst="rect">
          <a:avLst/>
        </a:prstGeom>
        <a:noFill/>
        <a:ln>
          <a:noFill/>
        </a:ln>
        <a:effectLst/>
      </dsp:spPr>
      <dsp:style>
        <a:lnRef idx="0">
          <a:scrgbClr r="0" g="0" b="0"/>
        </a:lnRef>
        <a:fillRef idx="0">
          <a:scrgbClr r="0" g="0" b="0"/>
        </a:fillRef>
        <a:effectRef idx="0">
          <a:scrgbClr r="0" g="0" b="0"/>
        </a:effectRef>
        <a:fontRef idx="minor"/>
      </dsp:style>
    </dsp:sp>
    <dsp:sp modelId="{C87B36DA-C6CF-4F39-9FA3-A9B650C4B232}">
      <dsp:nvSpPr>
        <dsp:cNvPr id="0" name=""/>
        <dsp:cNvSpPr/>
      </dsp:nvSpPr>
      <dsp:spPr>
        <a:xfrm>
          <a:off x="1987416" y="827650"/>
          <a:ext cx="686519" cy="686519"/>
        </a:xfrm>
        <a:prstGeom prst="donut">
          <a:avLst>
            <a:gd name="adj" fmla="val 2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1A2947B-C32F-4C87-A008-02EB1FF82590}">
      <dsp:nvSpPr>
        <dsp:cNvPr id="0" name=""/>
        <dsp:cNvSpPr/>
      </dsp:nvSpPr>
      <dsp:spPr>
        <a:xfrm rot="17700000">
          <a:off x="2229314" y="267997"/>
          <a:ext cx="853419" cy="41128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780" tIns="0" rIns="0" bIns="0" numCol="1" spcCol="1270" anchor="ctr" anchorCtr="0">
          <a:noAutofit/>
        </a:bodyPr>
        <a:lstStyle/>
        <a:p>
          <a:pPr lvl="0" algn="l" defTabSz="311150">
            <a:lnSpc>
              <a:spcPct val="90000"/>
            </a:lnSpc>
            <a:spcBef>
              <a:spcPct val="0"/>
            </a:spcBef>
            <a:spcAft>
              <a:spcPct val="35000"/>
            </a:spcAft>
          </a:pPr>
          <a:r>
            <a:rPr lang="en" sz="700" kern="1200">
              <a:solidFill>
                <a:sysClr val="windowText" lastClr="000000">
                  <a:hueOff val="0"/>
                  <a:satOff val="0"/>
                  <a:lumOff val="0"/>
                  <a:alphaOff val="0"/>
                </a:sysClr>
              </a:solidFill>
              <a:latin typeface="Calibri" panose="020F0502020204030204"/>
              <a:ea typeface="+mn-ea"/>
              <a:cs typeface="+mn-cs"/>
            </a:rPr>
            <a:t>Creating an effective and efficient library image</a:t>
          </a:r>
          <a:endParaRPr lang="en-GB" sz="700" kern="1200">
            <a:solidFill>
              <a:sysClr val="windowText" lastClr="000000">
                <a:hueOff val="0"/>
                <a:satOff val="0"/>
                <a:lumOff val="0"/>
                <a:alphaOff val="0"/>
              </a:sysClr>
            </a:solidFill>
            <a:latin typeface="Calibri" panose="020F0502020204030204"/>
            <a:ea typeface="+mn-ea"/>
            <a:cs typeface="+mn-cs"/>
          </a:endParaRPr>
        </a:p>
      </dsp:txBody>
      <dsp:txXfrm>
        <a:off x="2229314" y="267997"/>
        <a:ext cx="853419" cy="411282"/>
      </dsp:txXfrm>
    </dsp:sp>
    <dsp:sp modelId="{6333FBCF-9476-4E1B-8454-1C7CAD67548A}">
      <dsp:nvSpPr>
        <dsp:cNvPr id="0" name=""/>
        <dsp:cNvSpPr/>
      </dsp:nvSpPr>
      <dsp:spPr>
        <a:xfrm>
          <a:off x="2725646" y="992736"/>
          <a:ext cx="356347" cy="356347"/>
        </a:xfrm>
        <a:prstGeom prst="ellipse">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5AB571E-1757-4A46-851C-9A39BDE46CA5}">
      <dsp:nvSpPr>
        <dsp:cNvPr id="0" name=""/>
        <dsp:cNvSpPr/>
      </dsp:nvSpPr>
      <dsp:spPr>
        <a:xfrm rot="17700000">
          <a:off x="2303602" y="1488715"/>
          <a:ext cx="738248" cy="35595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15240" bIns="0" numCol="1" spcCol="1270" anchor="ctr" anchorCtr="0">
          <a:noAutofit/>
        </a:bodyPr>
        <a:lstStyle/>
        <a:p>
          <a:pPr lvl="0" algn="r" defTabSz="266700">
            <a:lnSpc>
              <a:spcPct val="90000"/>
            </a:lnSpc>
            <a:spcBef>
              <a:spcPct val="0"/>
            </a:spcBef>
            <a:spcAft>
              <a:spcPct val="35000"/>
            </a:spcAft>
          </a:pPr>
          <a:r>
            <a:rPr lang="en" sz="600" kern="1200">
              <a:solidFill>
                <a:sysClr val="windowText" lastClr="000000">
                  <a:hueOff val="0"/>
                  <a:satOff val="0"/>
                  <a:lumOff val="0"/>
                  <a:alphaOff val="0"/>
                </a:sysClr>
              </a:solidFill>
              <a:latin typeface="Calibri" panose="020F0502020204030204"/>
              <a:ea typeface="+mn-ea"/>
              <a:cs typeface="+mn-cs"/>
            </a:rPr>
            <a:t>To carry out activities and projects suitable for librarianship</a:t>
          </a:r>
          <a:endParaRPr lang="en-GB" sz="600" kern="1200">
            <a:solidFill>
              <a:sysClr val="windowText" lastClr="000000">
                <a:hueOff val="0"/>
                <a:satOff val="0"/>
                <a:lumOff val="0"/>
                <a:alphaOff val="0"/>
              </a:sysClr>
            </a:solidFill>
            <a:latin typeface="Calibri" panose="020F0502020204030204"/>
            <a:ea typeface="+mn-ea"/>
            <a:cs typeface="+mn-cs"/>
          </a:endParaRPr>
        </a:p>
      </dsp:txBody>
      <dsp:txXfrm>
        <a:off x="2303602" y="1488715"/>
        <a:ext cx="738248" cy="355955"/>
      </dsp:txXfrm>
    </dsp:sp>
    <dsp:sp modelId="{F9DBE9D0-6B43-4ABC-888D-B9BC6BD09AC9}">
      <dsp:nvSpPr>
        <dsp:cNvPr id="0" name=""/>
        <dsp:cNvSpPr/>
      </dsp:nvSpPr>
      <dsp:spPr>
        <a:xfrm rot="17700000">
          <a:off x="2765789" y="497149"/>
          <a:ext cx="738248" cy="355955"/>
        </a:xfrm>
        <a:prstGeom prst="rect">
          <a:avLst/>
        </a:prstGeom>
        <a:noFill/>
        <a:ln>
          <a:noFill/>
        </a:ln>
        <a:effectLst/>
      </dsp:spPr>
      <dsp:style>
        <a:lnRef idx="0">
          <a:scrgbClr r="0" g="0" b="0"/>
        </a:lnRef>
        <a:fillRef idx="0">
          <a:scrgbClr r="0" g="0" b="0"/>
        </a:fillRef>
        <a:effectRef idx="0">
          <a:scrgbClr r="0" g="0" b="0"/>
        </a:effectRef>
        <a:fontRef idx="minor"/>
      </dsp:style>
    </dsp:sp>
    <dsp:sp modelId="{058FDD23-89F8-4E37-953D-0C8F2FDBC00B}">
      <dsp:nvSpPr>
        <dsp:cNvPr id="0" name=""/>
        <dsp:cNvSpPr/>
      </dsp:nvSpPr>
      <dsp:spPr>
        <a:xfrm>
          <a:off x="3133704" y="827650"/>
          <a:ext cx="686519" cy="686519"/>
        </a:xfrm>
        <a:prstGeom prst="donut">
          <a:avLst>
            <a:gd name="adj" fmla="val 2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86C3C00-71AE-4A08-85D9-59B0CE3B2A3D}">
      <dsp:nvSpPr>
        <dsp:cNvPr id="0" name=""/>
        <dsp:cNvSpPr/>
      </dsp:nvSpPr>
      <dsp:spPr>
        <a:xfrm rot="17700000">
          <a:off x="3375602" y="267997"/>
          <a:ext cx="853419" cy="41128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780" tIns="0" rIns="0" bIns="0" numCol="1" spcCol="1270" anchor="ctr" anchorCtr="0">
          <a:noAutofit/>
        </a:bodyPr>
        <a:lstStyle/>
        <a:p>
          <a:pPr lvl="0" algn="l" defTabSz="311150">
            <a:lnSpc>
              <a:spcPct val="90000"/>
            </a:lnSpc>
            <a:spcBef>
              <a:spcPct val="0"/>
            </a:spcBef>
            <a:spcAft>
              <a:spcPct val="35000"/>
            </a:spcAft>
          </a:pPr>
          <a:r>
            <a:rPr lang="en" sz="700" kern="1200">
              <a:solidFill>
                <a:sysClr val="windowText" lastClr="000000">
                  <a:hueOff val="0"/>
                  <a:satOff val="0"/>
                  <a:lumOff val="0"/>
                  <a:alphaOff val="0"/>
                </a:sysClr>
              </a:solidFill>
              <a:latin typeface="Calibri" panose="020F0502020204030204"/>
              <a:ea typeface="+mn-ea"/>
              <a:cs typeface="+mn-cs"/>
            </a:rPr>
            <a:t>Raising awareness about services and policies</a:t>
          </a:r>
          <a:endParaRPr lang="en-GB" sz="700" kern="1200">
            <a:solidFill>
              <a:sysClr val="windowText" lastClr="000000">
                <a:hueOff val="0"/>
                <a:satOff val="0"/>
                <a:lumOff val="0"/>
                <a:alphaOff val="0"/>
              </a:sysClr>
            </a:solidFill>
            <a:latin typeface="Calibri" panose="020F0502020204030204"/>
            <a:ea typeface="+mn-ea"/>
            <a:cs typeface="+mn-cs"/>
          </a:endParaRPr>
        </a:p>
      </dsp:txBody>
      <dsp:txXfrm>
        <a:off x="3375602" y="267997"/>
        <a:ext cx="853419" cy="41128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9678A0F-55D4-4D7F-9DB0-0A84DA815725}">
      <dsp:nvSpPr>
        <dsp:cNvPr id="0" name=""/>
        <dsp:cNvSpPr/>
      </dsp:nvSpPr>
      <dsp:spPr>
        <a:xfrm>
          <a:off x="503399" y="721375"/>
          <a:ext cx="1680636" cy="1386173"/>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t" anchorCtr="0">
          <a:noAutofit/>
        </a:bodyPr>
        <a:lstStyle/>
        <a:p>
          <a:pPr marL="171450" lvl="1" indent="-171450" algn="l" defTabSz="711200">
            <a:lnSpc>
              <a:spcPct val="90000"/>
            </a:lnSpc>
            <a:spcBef>
              <a:spcPct val="0"/>
            </a:spcBef>
            <a:spcAft>
              <a:spcPct val="15000"/>
            </a:spcAft>
            <a:buChar char="••"/>
          </a:pPr>
          <a:r>
            <a:rPr lang="en"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mpetitions</a:t>
          </a:r>
          <a:endParaRPr lang="en-GB"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marL="171450" lvl="1" indent="-171450" algn="l" defTabSz="711200">
            <a:lnSpc>
              <a:spcPct val="90000"/>
            </a:lnSpc>
            <a:spcBef>
              <a:spcPct val="0"/>
            </a:spcBef>
            <a:spcAft>
              <a:spcPct val="15000"/>
            </a:spcAft>
            <a:buChar char="••"/>
          </a:pPr>
          <a:r>
            <a:rPr lang="en"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ncert</a:t>
          </a:r>
          <a:endParaRPr lang="en-GB"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marL="171450" lvl="1" indent="-171450" algn="l" defTabSz="711200">
            <a:lnSpc>
              <a:spcPct val="90000"/>
            </a:lnSpc>
            <a:spcBef>
              <a:spcPct val="0"/>
            </a:spcBef>
            <a:spcAft>
              <a:spcPct val="15000"/>
            </a:spcAft>
            <a:buChar char="••"/>
          </a:pPr>
          <a:r>
            <a:rPr lang="en"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ovie Screenings</a:t>
          </a:r>
          <a:endParaRPr lang="en-GB"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535299" y="753275"/>
        <a:ext cx="1616836" cy="1025336"/>
      </dsp:txXfrm>
    </dsp:sp>
    <dsp:sp modelId="{77B7FF33-59B7-4FE0-9D3B-FB9EA588EF6F}">
      <dsp:nvSpPr>
        <dsp:cNvPr id="0" name=""/>
        <dsp:cNvSpPr/>
      </dsp:nvSpPr>
      <dsp:spPr>
        <a:xfrm>
          <a:off x="1456598" y="1082856"/>
          <a:ext cx="1807134" cy="1807134"/>
        </a:xfrm>
        <a:prstGeom prst="leftCircularArrow">
          <a:avLst>
            <a:gd name="adj1" fmla="val 2836"/>
            <a:gd name="adj2" fmla="val 346349"/>
            <a:gd name="adj3" fmla="val 2121860"/>
            <a:gd name="adj4" fmla="val 9024489"/>
            <a:gd name="adj5" fmla="val 3308"/>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76F2BAE0-C86A-40CC-BBA3-58D459892DF5}">
      <dsp:nvSpPr>
        <dsp:cNvPr id="0" name=""/>
        <dsp:cNvSpPr/>
      </dsp:nvSpPr>
      <dsp:spPr>
        <a:xfrm>
          <a:off x="876873" y="1810512"/>
          <a:ext cx="1493898" cy="594074"/>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385" tIns="21590" rIns="32385" bIns="21590" numCol="1" spcCol="1270" anchor="ctr" anchorCtr="0">
          <a:noAutofit/>
        </a:bodyPr>
        <a:lstStyle/>
        <a:p>
          <a:pPr lvl="0" algn="ctr" defTabSz="755650">
            <a:lnSpc>
              <a:spcPct val="90000"/>
            </a:lnSpc>
            <a:spcBef>
              <a:spcPct val="0"/>
            </a:spcBef>
            <a:spcAft>
              <a:spcPct val="35000"/>
            </a:spcAft>
          </a:pPr>
          <a:r>
            <a:rPr lang="en" sz="1700" kern="1200">
              <a:solidFill>
                <a:sysClr val="window" lastClr="FFFFFF"/>
              </a:solidFill>
              <a:latin typeface="Times New Roman" panose="02020603050405020304" pitchFamily="18" charset="0"/>
              <a:ea typeface="+mn-ea"/>
              <a:cs typeface="Times New Roman" panose="02020603050405020304" pitchFamily="18" charset="0"/>
            </a:rPr>
            <a:t>Artistic-Cultural Events</a:t>
          </a:r>
          <a:endParaRPr lang="en-GB" sz="17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894273" y="1827912"/>
        <a:ext cx="1459098" cy="559274"/>
      </dsp:txXfrm>
    </dsp:sp>
    <dsp:sp modelId="{E771E2E0-EFAB-4C94-B01B-5B7302F13401}">
      <dsp:nvSpPr>
        <dsp:cNvPr id="0" name=""/>
        <dsp:cNvSpPr/>
      </dsp:nvSpPr>
      <dsp:spPr>
        <a:xfrm>
          <a:off x="2620327" y="721375"/>
          <a:ext cx="1680636" cy="1386173"/>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t" anchorCtr="0">
          <a:noAutofit/>
        </a:bodyPr>
        <a:lstStyle/>
        <a:p>
          <a:pPr marL="171450" lvl="1" indent="-171450" algn="l" defTabSz="711200">
            <a:lnSpc>
              <a:spcPct val="90000"/>
            </a:lnSpc>
            <a:spcBef>
              <a:spcPct val="0"/>
            </a:spcBef>
            <a:spcAft>
              <a:spcPct val="15000"/>
            </a:spcAft>
            <a:buChar char="••"/>
          </a:pPr>
          <a:r>
            <a:rPr lang="en"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mmercial Shows</a:t>
          </a:r>
          <a:endParaRPr lang="en-GB"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marL="171450" lvl="1" indent="-171450" algn="l" defTabSz="711200">
            <a:lnSpc>
              <a:spcPct val="90000"/>
            </a:lnSpc>
            <a:spcBef>
              <a:spcPct val="0"/>
            </a:spcBef>
            <a:spcAft>
              <a:spcPct val="15000"/>
            </a:spcAft>
            <a:buChar char="••"/>
          </a:pPr>
          <a:r>
            <a:rPr lang="en"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nference</a:t>
          </a:r>
          <a:endParaRPr lang="en-GB"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marL="171450" lvl="1" indent="-171450" algn="l" defTabSz="711200">
            <a:lnSpc>
              <a:spcPct val="90000"/>
            </a:lnSpc>
            <a:spcBef>
              <a:spcPct val="0"/>
            </a:spcBef>
            <a:spcAft>
              <a:spcPct val="15000"/>
            </a:spcAft>
            <a:buChar char="••"/>
          </a:pPr>
          <a:r>
            <a:rPr lang="en"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anel</a:t>
          </a:r>
          <a:endParaRPr lang="en-GB"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2652227" y="1050313"/>
        <a:ext cx="1616836" cy="1025336"/>
      </dsp:txXfrm>
    </dsp:sp>
    <dsp:sp modelId="{8A050831-A35F-44A1-8FF3-2B7BA289F037}">
      <dsp:nvSpPr>
        <dsp:cNvPr id="0" name=""/>
        <dsp:cNvSpPr/>
      </dsp:nvSpPr>
      <dsp:spPr>
        <a:xfrm>
          <a:off x="2993802" y="424338"/>
          <a:ext cx="1493898" cy="594074"/>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385" tIns="21590" rIns="32385" bIns="21590" numCol="1" spcCol="1270" anchor="ctr" anchorCtr="0">
          <a:noAutofit/>
        </a:bodyPr>
        <a:lstStyle/>
        <a:p>
          <a:pPr lvl="0" algn="ctr" defTabSz="755650">
            <a:lnSpc>
              <a:spcPct val="90000"/>
            </a:lnSpc>
            <a:spcBef>
              <a:spcPct val="0"/>
            </a:spcBef>
            <a:spcAft>
              <a:spcPct val="35000"/>
            </a:spcAft>
          </a:pPr>
          <a:r>
            <a:rPr lang="en" sz="1700" kern="1200">
              <a:solidFill>
                <a:sysClr val="window" lastClr="FFFFFF"/>
              </a:solidFill>
              <a:latin typeface="Times New Roman" panose="02020603050405020304" pitchFamily="18" charset="0"/>
              <a:ea typeface="+mn-ea"/>
              <a:cs typeface="Times New Roman" panose="02020603050405020304" pitchFamily="18" charset="0"/>
            </a:rPr>
            <a:t>MICE Events</a:t>
          </a:r>
          <a:endParaRPr lang="en-GB" sz="17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3011202" y="441738"/>
        <a:ext cx="1459098" cy="55927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1B8E90-3424-4D17-A95B-799F80F9DB0E}">
      <dsp:nvSpPr>
        <dsp:cNvPr id="0" name=""/>
        <dsp:cNvSpPr/>
      </dsp:nvSpPr>
      <dsp:spPr>
        <a:xfrm>
          <a:off x="2192140" y="860"/>
          <a:ext cx="654443" cy="327221"/>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 sz="800" kern="1200">
              <a:solidFill>
                <a:sysClr val="windowText" lastClr="000000">
                  <a:hueOff val="0"/>
                  <a:satOff val="0"/>
                  <a:lumOff val="0"/>
                  <a:alphaOff val="0"/>
                </a:sysClr>
              </a:solidFill>
              <a:latin typeface="Calibri" panose="020F0502020204030204"/>
              <a:ea typeface="+mn-ea"/>
              <a:cs typeface="+mn-cs"/>
            </a:rPr>
            <a:t>Term</a:t>
          </a:r>
          <a:endParaRPr lang="en-GB" sz="800" kern="1200">
            <a:solidFill>
              <a:sysClr val="windowText" lastClr="000000">
                <a:hueOff val="0"/>
                <a:satOff val="0"/>
                <a:lumOff val="0"/>
                <a:alphaOff val="0"/>
              </a:sysClr>
            </a:solidFill>
            <a:latin typeface="Calibri" panose="020F0502020204030204"/>
            <a:ea typeface="+mn-ea"/>
            <a:cs typeface="+mn-cs"/>
          </a:endParaRPr>
        </a:p>
      </dsp:txBody>
      <dsp:txXfrm>
        <a:off x="2201724" y="10444"/>
        <a:ext cx="635275" cy="308053"/>
      </dsp:txXfrm>
    </dsp:sp>
    <dsp:sp modelId="{988A05A9-420A-4D4A-9912-972265589D76}">
      <dsp:nvSpPr>
        <dsp:cNvPr id="0" name=""/>
        <dsp:cNvSpPr/>
      </dsp:nvSpPr>
      <dsp:spPr>
        <a:xfrm rot="1542857">
          <a:off x="2868185" y="357613"/>
          <a:ext cx="342300" cy="114527"/>
        </a:xfrm>
        <a:prstGeom prst="lef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GB" sz="500" kern="1200">
            <a:solidFill>
              <a:sysClr val="windowText" lastClr="000000">
                <a:hueOff val="0"/>
                <a:satOff val="0"/>
                <a:lumOff val="0"/>
                <a:alphaOff val="0"/>
              </a:sysClr>
            </a:solidFill>
            <a:latin typeface="Calibri" panose="020F0502020204030204"/>
            <a:ea typeface="+mn-ea"/>
            <a:cs typeface="+mn-cs"/>
          </a:endParaRPr>
        </a:p>
      </dsp:txBody>
      <dsp:txXfrm>
        <a:off x="2902543" y="380518"/>
        <a:ext cx="273584" cy="68717"/>
      </dsp:txXfrm>
    </dsp:sp>
    <dsp:sp modelId="{85BF344D-4B86-4B65-8EC8-BA5815E5E9A2}">
      <dsp:nvSpPr>
        <dsp:cNvPr id="0" name=""/>
        <dsp:cNvSpPr/>
      </dsp:nvSpPr>
      <dsp:spPr>
        <a:xfrm>
          <a:off x="3232086" y="501672"/>
          <a:ext cx="654443" cy="327221"/>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 sz="800" kern="1200">
              <a:solidFill>
                <a:sysClr val="windowText" lastClr="000000">
                  <a:hueOff val="0"/>
                  <a:satOff val="0"/>
                  <a:lumOff val="0"/>
                  <a:alphaOff val="0"/>
                </a:sysClr>
              </a:solidFill>
              <a:latin typeface="Calibri" panose="020F0502020204030204"/>
              <a:ea typeface="+mn-ea"/>
              <a:cs typeface="+mn-cs"/>
            </a:rPr>
            <a:t>Character</a:t>
          </a:r>
          <a:endParaRPr lang="en-GB" sz="800" kern="1200">
            <a:solidFill>
              <a:sysClr val="windowText" lastClr="000000">
                <a:hueOff val="0"/>
                <a:satOff val="0"/>
                <a:lumOff val="0"/>
                <a:alphaOff val="0"/>
              </a:sysClr>
            </a:solidFill>
            <a:latin typeface="Calibri" panose="020F0502020204030204"/>
            <a:ea typeface="+mn-ea"/>
            <a:cs typeface="+mn-cs"/>
          </a:endParaRPr>
        </a:p>
      </dsp:txBody>
      <dsp:txXfrm>
        <a:off x="3241670" y="511256"/>
        <a:ext cx="635275" cy="308053"/>
      </dsp:txXfrm>
    </dsp:sp>
    <dsp:sp modelId="{F2ABA6F9-58C8-4E40-8C88-3D43F2FB8E95}">
      <dsp:nvSpPr>
        <dsp:cNvPr id="0" name=""/>
        <dsp:cNvSpPr/>
      </dsp:nvSpPr>
      <dsp:spPr>
        <a:xfrm rot="4628571">
          <a:off x="3516581" y="1170676"/>
          <a:ext cx="342300" cy="114527"/>
        </a:xfrm>
        <a:prstGeom prst="lef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GB" sz="500" kern="1200">
            <a:solidFill>
              <a:sysClr val="windowText" lastClr="000000">
                <a:hueOff val="0"/>
                <a:satOff val="0"/>
                <a:lumOff val="0"/>
                <a:alphaOff val="0"/>
              </a:sysClr>
            </a:solidFill>
            <a:latin typeface="Calibri" panose="020F0502020204030204"/>
            <a:ea typeface="+mn-ea"/>
            <a:cs typeface="+mn-cs"/>
          </a:endParaRPr>
        </a:p>
      </dsp:txBody>
      <dsp:txXfrm>
        <a:off x="3550939" y="1193581"/>
        <a:ext cx="273584" cy="68717"/>
      </dsp:txXfrm>
    </dsp:sp>
    <dsp:sp modelId="{05E200E5-C375-4971-9E2D-F46E1098B74F}">
      <dsp:nvSpPr>
        <dsp:cNvPr id="0" name=""/>
        <dsp:cNvSpPr/>
      </dsp:nvSpPr>
      <dsp:spPr>
        <a:xfrm>
          <a:off x="3488932" y="1626985"/>
          <a:ext cx="654443" cy="327221"/>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 sz="800" kern="1200">
              <a:solidFill>
                <a:sysClr val="windowText" lastClr="000000">
                  <a:hueOff val="0"/>
                  <a:satOff val="0"/>
                  <a:lumOff val="0"/>
                  <a:alphaOff val="0"/>
                </a:sysClr>
              </a:solidFill>
              <a:latin typeface="Calibri" panose="020F0502020204030204"/>
              <a:ea typeface="+mn-ea"/>
              <a:cs typeface="+mn-cs"/>
            </a:rPr>
            <a:t>Element</a:t>
          </a:r>
          <a:endParaRPr lang="en-GB" sz="800" kern="1200">
            <a:solidFill>
              <a:sysClr val="windowText" lastClr="000000">
                <a:hueOff val="0"/>
                <a:satOff val="0"/>
                <a:lumOff val="0"/>
                <a:alphaOff val="0"/>
              </a:sysClr>
            </a:solidFill>
            <a:latin typeface="Calibri" panose="020F0502020204030204"/>
            <a:ea typeface="+mn-ea"/>
            <a:cs typeface="+mn-cs"/>
          </a:endParaRPr>
        </a:p>
      </dsp:txBody>
      <dsp:txXfrm>
        <a:off x="3498516" y="1636569"/>
        <a:ext cx="635275" cy="308053"/>
      </dsp:txXfrm>
    </dsp:sp>
    <dsp:sp modelId="{6A46A023-6B99-4D1B-9B8C-FC404F94625E}">
      <dsp:nvSpPr>
        <dsp:cNvPr id="0" name=""/>
        <dsp:cNvSpPr/>
      </dsp:nvSpPr>
      <dsp:spPr>
        <a:xfrm rot="7714286">
          <a:off x="3285171" y="2184548"/>
          <a:ext cx="342300" cy="114527"/>
        </a:xfrm>
        <a:prstGeom prst="lef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GB" sz="500" kern="1200">
            <a:solidFill>
              <a:sysClr val="windowText" lastClr="000000">
                <a:hueOff val="0"/>
                <a:satOff val="0"/>
                <a:lumOff val="0"/>
                <a:alphaOff val="0"/>
              </a:sysClr>
            </a:solidFill>
            <a:latin typeface="Calibri" panose="020F0502020204030204"/>
            <a:ea typeface="+mn-ea"/>
            <a:cs typeface="+mn-cs"/>
          </a:endParaRPr>
        </a:p>
      </dsp:txBody>
      <dsp:txXfrm rot="10800000">
        <a:off x="3319529" y="2207453"/>
        <a:ext cx="273584" cy="68717"/>
      </dsp:txXfrm>
    </dsp:sp>
    <dsp:sp modelId="{955E989D-D263-4A4B-A5FE-E30FC7FB1745}">
      <dsp:nvSpPr>
        <dsp:cNvPr id="0" name=""/>
        <dsp:cNvSpPr/>
      </dsp:nvSpPr>
      <dsp:spPr>
        <a:xfrm>
          <a:off x="2769267" y="2529417"/>
          <a:ext cx="654443" cy="327221"/>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 sz="800" kern="1200">
              <a:solidFill>
                <a:sysClr val="windowText" lastClr="000000">
                  <a:hueOff val="0"/>
                  <a:satOff val="0"/>
                  <a:lumOff val="0"/>
                  <a:alphaOff val="0"/>
                </a:sysClr>
              </a:solidFill>
              <a:latin typeface="Calibri" panose="020F0502020204030204"/>
              <a:ea typeface="+mn-ea"/>
              <a:cs typeface="+mn-cs"/>
            </a:rPr>
            <a:t>Paragraph</a:t>
          </a:r>
          <a:endParaRPr lang="en-GB" sz="800" kern="1200">
            <a:solidFill>
              <a:sysClr val="windowText" lastClr="000000">
                <a:hueOff val="0"/>
                <a:satOff val="0"/>
                <a:lumOff val="0"/>
                <a:alphaOff val="0"/>
              </a:sysClr>
            </a:solidFill>
            <a:latin typeface="Calibri" panose="020F0502020204030204"/>
            <a:ea typeface="+mn-ea"/>
            <a:cs typeface="+mn-cs"/>
          </a:endParaRPr>
        </a:p>
      </dsp:txBody>
      <dsp:txXfrm>
        <a:off x="2778851" y="2539001"/>
        <a:ext cx="635275" cy="308053"/>
      </dsp:txXfrm>
    </dsp:sp>
    <dsp:sp modelId="{E267A767-57D0-4A9B-98E6-FF7D07ABF894}">
      <dsp:nvSpPr>
        <dsp:cNvPr id="0" name=""/>
        <dsp:cNvSpPr/>
      </dsp:nvSpPr>
      <dsp:spPr>
        <a:xfrm rot="10800000">
          <a:off x="2348212" y="2635764"/>
          <a:ext cx="342300" cy="114527"/>
        </a:xfrm>
        <a:prstGeom prst="lef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GB" sz="500" kern="1200">
            <a:solidFill>
              <a:sysClr val="windowText" lastClr="000000">
                <a:hueOff val="0"/>
                <a:satOff val="0"/>
                <a:lumOff val="0"/>
                <a:alphaOff val="0"/>
              </a:sysClr>
            </a:solidFill>
            <a:latin typeface="Calibri" panose="020F0502020204030204"/>
            <a:ea typeface="+mn-ea"/>
            <a:cs typeface="+mn-cs"/>
          </a:endParaRPr>
        </a:p>
      </dsp:txBody>
      <dsp:txXfrm rot="10800000">
        <a:off x="2382570" y="2658669"/>
        <a:ext cx="273584" cy="68717"/>
      </dsp:txXfrm>
    </dsp:sp>
    <dsp:sp modelId="{EC28F719-D4FA-4316-AE4D-640443AF22AC}">
      <dsp:nvSpPr>
        <dsp:cNvPr id="0" name=""/>
        <dsp:cNvSpPr/>
      </dsp:nvSpPr>
      <dsp:spPr>
        <a:xfrm>
          <a:off x="1615014" y="2529417"/>
          <a:ext cx="654443" cy="327221"/>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 sz="800" kern="1200">
              <a:solidFill>
                <a:sysClr val="windowText" lastClr="000000">
                  <a:hueOff val="0"/>
                  <a:satOff val="0"/>
                  <a:lumOff val="0"/>
                  <a:alphaOff val="0"/>
                </a:sysClr>
              </a:solidFill>
              <a:latin typeface="Calibri" panose="020F0502020204030204"/>
              <a:ea typeface="+mn-ea"/>
              <a:cs typeface="+mn-cs"/>
            </a:rPr>
            <a:t>Repeating Patterns</a:t>
          </a:r>
          <a:endParaRPr lang="en-GB" sz="800" kern="1200">
            <a:solidFill>
              <a:sysClr val="windowText" lastClr="000000">
                <a:hueOff val="0"/>
                <a:satOff val="0"/>
                <a:lumOff val="0"/>
                <a:alphaOff val="0"/>
              </a:sysClr>
            </a:solidFill>
            <a:latin typeface="Calibri" panose="020F0502020204030204"/>
            <a:ea typeface="+mn-ea"/>
            <a:cs typeface="+mn-cs"/>
          </a:endParaRPr>
        </a:p>
      </dsp:txBody>
      <dsp:txXfrm>
        <a:off x="1624598" y="2539001"/>
        <a:ext cx="635275" cy="308053"/>
      </dsp:txXfrm>
    </dsp:sp>
    <dsp:sp modelId="{1E20CFF3-A51D-4316-A5BB-D34DD524E7D1}">
      <dsp:nvSpPr>
        <dsp:cNvPr id="0" name=""/>
        <dsp:cNvSpPr/>
      </dsp:nvSpPr>
      <dsp:spPr>
        <a:xfrm rot="13885714">
          <a:off x="1411253" y="2184548"/>
          <a:ext cx="342300" cy="114527"/>
        </a:xfrm>
        <a:prstGeom prst="lef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GB" sz="500" kern="1200">
            <a:solidFill>
              <a:sysClr val="windowText" lastClr="000000">
                <a:hueOff val="0"/>
                <a:satOff val="0"/>
                <a:lumOff val="0"/>
                <a:alphaOff val="0"/>
              </a:sysClr>
            </a:solidFill>
            <a:latin typeface="Calibri" panose="020F0502020204030204"/>
            <a:ea typeface="+mn-ea"/>
            <a:cs typeface="+mn-cs"/>
          </a:endParaRPr>
        </a:p>
      </dsp:txBody>
      <dsp:txXfrm rot="10800000">
        <a:off x="1445611" y="2207453"/>
        <a:ext cx="273584" cy="68717"/>
      </dsp:txXfrm>
    </dsp:sp>
    <dsp:sp modelId="{459FBCD4-CB84-4011-B3A4-50092A9908D4}">
      <dsp:nvSpPr>
        <dsp:cNvPr id="0" name=""/>
        <dsp:cNvSpPr/>
      </dsp:nvSpPr>
      <dsp:spPr>
        <a:xfrm>
          <a:off x="895349" y="1626985"/>
          <a:ext cx="654443" cy="327221"/>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 sz="800" kern="1200">
              <a:solidFill>
                <a:sysClr val="windowText" lastClr="000000">
                  <a:hueOff val="0"/>
                  <a:satOff val="0"/>
                  <a:lumOff val="0"/>
                  <a:alphaOff val="0"/>
                </a:sysClr>
              </a:solidFill>
              <a:latin typeface="Calibri" panose="020F0502020204030204"/>
              <a:ea typeface="+mn-ea"/>
              <a:cs typeface="+mn-cs"/>
            </a:rPr>
            <a:t>Goods</a:t>
          </a:r>
          <a:endParaRPr lang="en-GB" sz="800" kern="1200">
            <a:solidFill>
              <a:sysClr val="windowText" lastClr="000000">
                <a:hueOff val="0"/>
                <a:satOff val="0"/>
                <a:lumOff val="0"/>
                <a:alphaOff val="0"/>
              </a:sysClr>
            </a:solidFill>
            <a:latin typeface="Calibri" panose="020F0502020204030204"/>
            <a:ea typeface="+mn-ea"/>
            <a:cs typeface="+mn-cs"/>
          </a:endParaRPr>
        </a:p>
      </dsp:txBody>
      <dsp:txXfrm>
        <a:off x="904933" y="1636569"/>
        <a:ext cx="635275" cy="308053"/>
      </dsp:txXfrm>
    </dsp:sp>
    <dsp:sp modelId="{51321EDA-9F75-45B3-9116-0369264355C9}">
      <dsp:nvSpPr>
        <dsp:cNvPr id="0" name=""/>
        <dsp:cNvSpPr/>
      </dsp:nvSpPr>
      <dsp:spPr>
        <a:xfrm rot="16971429">
          <a:off x="1179843" y="1170676"/>
          <a:ext cx="342300" cy="114527"/>
        </a:xfrm>
        <a:prstGeom prst="lef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GB" sz="500" kern="1200">
            <a:solidFill>
              <a:sysClr val="windowText" lastClr="000000">
                <a:hueOff val="0"/>
                <a:satOff val="0"/>
                <a:lumOff val="0"/>
                <a:alphaOff val="0"/>
              </a:sysClr>
            </a:solidFill>
            <a:latin typeface="Calibri" panose="020F0502020204030204"/>
            <a:ea typeface="+mn-ea"/>
            <a:cs typeface="+mn-cs"/>
          </a:endParaRPr>
        </a:p>
      </dsp:txBody>
      <dsp:txXfrm>
        <a:off x="1214201" y="1193581"/>
        <a:ext cx="273584" cy="68717"/>
      </dsp:txXfrm>
    </dsp:sp>
    <dsp:sp modelId="{901B21A5-ADA0-4A87-AF13-A144DC9C9005}">
      <dsp:nvSpPr>
        <dsp:cNvPr id="0" name=""/>
        <dsp:cNvSpPr/>
      </dsp:nvSpPr>
      <dsp:spPr>
        <a:xfrm>
          <a:off x="1152194" y="501672"/>
          <a:ext cx="654443" cy="327221"/>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 sz="800" kern="1200">
              <a:solidFill>
                <a:sysClr val="windowText" lastClr="000000">
                  <a:hueOff val="0"/>
                  <a:satOff val="0"/>
                  <a:lumOff val="0"/>
                  <a:alphaOff val="0"/>
                </a:sysClr>
              </a:solidFill>
              <a:latin typeface="Calibri" panose="020F0502020204030204"/>
              <a:ea typeface="+mn-ea"/>
              <a:cs typeface="+mn-cs"/>
            </a:rPr>
            <a:t>Semantics</a:t>
          </a:r>
          <a:endParaRPr lang="en-GB" sz="800" kern="1200">
            <a:solidFill>
              <a:sysClr val="windowText" lastClr="000000">
                <a:hueOff val="0"/>
                <a:satOff val="0"/>
                <a:lumOff val="0"/>
                <a:alphaOff val="0"/>
              </a:sysClr>
            </a:solidFill>
            <a:latin typeface="Calibri" panose="020F0502020204030204"/>
            <a:ea typeface="+mn-ea"/>
            <a:cs typeface="+mn-cs"/>
          </a:endParaRPr>
        </a:p>
      </dsp:txBody>
      <dsp:txXfrm>
        <a:off x="1161778" y="511256"/>
        <a:ext cx="635275" cy="308053"/>
      </dsp:txXfrm>
    </dsp:sp>
    <dsp:sp modelId="{D94CC849-D43C-4002-B853-CD992632AC4F}">
      <dsp:nvSpPr>
        <dsp:cNvPr id="0" name=""/>
        <dsp:cNvSpPr/>
      </dsp:nvSpPr>
      <dsp:spPr>
        <a:xfrm rot="20057143">
          <a:off x="1828239" y="357613"/>
          <a:ext cx="342300" cy="114527"/>
        </a:xfrm>
        <a:prstGeom prst="lef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GB" sz="500" kern="1200">
            <a:solidFill>
              <a:sysClr val="windowText" lastClr="000000">
                <a:hueOff val="0"/>
                <a:satOff val="0"/>
                <a:lumOff val="0"/>
                <a:alphaOff val="0"/>
              </a:sysClr>
            </a:solidFill>
            <a:latin typeface="Calibri" panose="020F0502020204030204"/>
            <a:ea typeface="+mn-ea"/>
            <a:cs typeface="+mn-cs"/>
          </a:endParaRPr>
        </a:p>
      </dsp:txBody>
      <dsp:txXfrm>
        <a:off x="1862597" y="380518"/>
        <a:ext cx="273584" cy="68717"/>
      </dsp:txXfrm>
    </dsp:sp>
  </dsp:spTree>
</dsp:drawing>
</file>

<file path=word/diagrams/layout1.xml><?xml version="1.0" encoding="utf-8"?>
<dgm:layoutDef xmlns:dgm="http://schemas.openxmlformats.org/drawingml/2006/diagram" xmlns:a="http://schemas.openxmlformats.org/drawingml/2006/main" uniqueId="urn:microsoft.com/office/officeart/2008/layout/CircleAccentTimeline#1">
  <dgm:title val=""/>
  <dgm:desc val=""/>
  <dgm:catLst>
    <dgm:cat type="process" pri="75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41" srcId="1" destId="11" srcOrd="0" destOrd="0"/>
        <dgm:cxn modelId="42" srcId="1" destId="12" srcOrd="1" destOrd="0"/>
        <dgm:cxn modelId="5" srcId="0" destId="2" srcOrd="0" destOrd="0"/>
        <dgm:cxn modelId="51" srcId="2" destId="21" srcOrd="0" destOrd="0"/>
        <dgm:cxn modelId="52" srcId="2" destId="22" srcOrd="1"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41" srcId="1" destId="11" srcOrd="0" destOrd="0"/>
        <dgm:cxn modelId="5" srcId="0" destId="2" srcOrd="0" destOrd="0"/>
        <dgm:cxn modelId="51"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41" srcId="1" destId="11" srcOrd="0" destOrd="0"/>
        <dgm:cxn modelId="5" srcId="0" destId="2" srcOrd="0" destOrd="0"/>
        <dgm:cxn modelId="51" srcId="2" destId="21" srcOrd="0" destOrd="0"/>
      </dgm:cxnLst>
      <dgm:bg/>
      <dgm:whole/>
    </dgm:dataModel>
  </dgm:clrData>
  <dgm:layoutNode name="Name0">
    <dgm:varLst>
      <dgm:dir/>
    </dgm:varLst>
    <dgm:choose name="Name1">
      <dgm:if name="Name2" func="var" arg="dir" op="equ" val="norm">
        <dgm:alg type="lin">
          <dgm:param type="fallback" val="2D"/>
          <dgm:param type="nodeVertAlign" val="b"/>
        </dgm:alg>
      </dgm:if>
      <dgm:else name="Name3">
        <dgm:alg type="lin">
          <dgm:param type="fallback" val="2D"/>
          <dgm:param type="linDir" val="fromR"/>
          <dgm:param type="nodeVertAlign" val="b"/>
        </dgm:alg>
      </dgm:else>
    </dgm:choose>
    <dgm:shape xmlns:r="http://schemas.openxmlformats.org/officeDocument/2006/relationships" r:blip="">
      <dgm:adjLst/>
    </dgm:shape>
    <dgm:constrLst>
      <dgm:constr type="h" for="ch" forName="parComposite" refType="h"/>
      <dgm:constr type="w" for="ch" forName="parComposite" refType="h" refFor="ch" refForName="parComposite" fact="0.4986"/>
      <dgm:constr type="h" for="ch" forName="desComposite" refType="h" fact="0.8722"/>
      <dgm:constr type="w" for="ch" forName="desComposite" refType="h" refFor="ch" refForName="desComposite" fact="0.6056"/>
      <dgm:constr type="w" for="ch" forName="parBackupNorm" refType="w" refFor="ch" refForName="parComposite" fact="-0.3369"/>
      <dgm:constr type="w" for="ch" forName="parBackupRTL" refType="w" refFor="ch" refForName="parComposite" fact="-0.3369"/>
      <dgm:constr type="w" for="ch" forName="parBackupRev" refType="w" refFor="ch" refForName="parComposite" fact="0"/>
      <dgm:constr type="w" for="ch" forName="desBackupLeftNorm" refType="w" refFor="ch" refForName="desComposite" fact="-0.3376"/>
      <dgm:constr type="w" for="ch" forName="desBackupLeftRev" refType="w" refFor="ch" refForName="desComposite" fact="-0.3376"/>
      <dgm:constr type="w" for="ch" forName="desBackupRightNorm" refType="w" refFor="ch" refForName="desComposite" fact="-0.3376"/>
      <dgm:constr type="w" for="ch" forName="desBackupRightRev" refType="w" refFor="ch" refForName="desComposite" fact="-0.3376"/>
      <dgm:constr type="w" for="ch" forName="parSpace" refType="w" refFor="ch" refForName="parComposite" fact="0.05"/>
      <dgm:constr type="w" for="ch" forName="desSpace" refType="w" refFor="ch" refForName="parComposite" fact="0.05"/>
      <dgm:constr type="primFontSz" for="des" forName="parTx" op="equ" val="65"/>
      <dgm:constr type="primFontSz" for="des" forName="chTx" refType="primFontSz" refFor="des" refForName="parTx" op="lte" val="65"/>
      <dgm:constr type="primFontSz" for="des" forName="desTx" refType="primFontSz" refFor="des" refForName="chTx" op="lte" val="65"/>
      <dgm:constr type="primFontSz" for="des" forName="desTx" refType="primFontSz" refFor="des" refForName="parTx" op="lte"/>
    </dgm:constrLst>
    <dgm:forEach name="Name4" axis="ch" ptType="node">
      <dgm:layoutNode name="parComposite">
        <dgm:alg type="composite"/>
        <dgm:shape xmlns:r="http://schemas.openxmlformats.org/officeDocument/2006/relationships" r:blip="">
          <dgm:adjLst/>
        </dgm:shape>
        <dgm:choose name="Name5">
          <dgm:if name="Name6" func="var" arg="dir" op="equ" val="norm">
            <dgm:constrLst>
              <dgm:constr type="l" for="ch" forName="parBigCircle"/>
              <dgm:constr type="ctrY" for="ch" forName="parBigCircle" refType="h" fact="0.5639"/>
              <dgm:constr type="w" for="ch" forName="parBigCircle" refType="w" fact="0.6631"/>
              <dgm:constr type="h" for="ch" forName="parBigCircle" refType="w" refFor="ch" refForName="parBigCircle"/>
              <dgm:constr type="r" for="ch" forName="parTx" refType="w"/>
              <dgm:constr type="t" for="ch" forName="parTx"/>
              <dgm:constr type="w" for="ch" forName="parTx" refType="w" fact="0.7084"/>
              <dgm:constr type="h" for="ch" forName="parTx" refType="h" fact="0.4562"/>
              <dgm:constr type="t" for="ch" forName="bSpace" refType="ctrY" refFor="ch" refForName="parBigCircle"/>
              <dgm:constr type="b" for="ch" forName="bSpace" refType="h"/>
              <dgm:constr type="l" for="ch" forName="bSpace"/>
              <dgm:constr type="w" for="ch" forName="bSpace" val="1"/>
            </dgm:constrLst>
          </dgm:if>
          <dgm:else name="Name7">
            <dgm:constrLst>
              <dgm:constr type="r" for="ch" forName="parBigCircle" refType="w"/>
              <dgm:constr type="ctrY" for="ch" forName="parBigCircle" refType="h" fact="0.5639"/>
              <dgm:constr type="w" for="ch" forName="parBigCircle" refType="w" fact="0.6631"/>
              <dgm:constr type="h" for="ch" forName="parBigCircle" refType="w" refFor="ch" refForName="parBigCircle"/>
              <dgm:constr type="l" for="ch" forName="parTx" fact="0"/>
              <dgm:constr type="t" for="ch" forName="parTx"/>
              <dgm:constr type="w" for="ch" forName="parTx" refType="w" fact="0.7084"/>
              <dgm:constr type="h" for="ch" forName="parTx" refType="h" fact="0.4562"/>
              <dgm:constr type="t" for="ch" forName="bSpace" refType="ctrY" refFor="ch" refForName="parBigCircle"/>
              <dgm:constr type="b" for="ch" forName="bSpace" refType="h"/>
              <dgm:constr type="r" for="ch" forName="bSpace"/>
              <dgm:constr type="w" for="ch" forName="bSpace" val="1"/>
            </dgm:constrLst>
          </dgm:else>
        </dgm:choose>
        <dgm:layoutNode name="parBigCircle" styleLbl="node0">
          <dgm:alg type="sp"/>
          <dgm:shape xmlns:r="http://schemas.openxmlformats.org/officeDocument/2006/relationships" type="donut" r:blip="">
            <dgm:adjLst>
              <dgm:adj idx="1" val="0.2"/>
            </dgm:adjLst>
          </dgm:shape>
          <dgm:presOf/>
          <dgm:constrLst>
            <dgm:constr type="h" refType="w" op="equ"/>
          </dgm:constrLst>
        </dgm:layoutNode>
        <dgm:layoutNode name="parTx" styleLbl="revTx">
          <dgm:choose name="Name8">
            <dgm:if name="Name9" func="var" arg="dir" op="equ" val="norm">
              <dgm:alg type="tx">
                <dgm:param type="autoTxRot" val="grav"/>
                <dgm:param type="parTxLTRAlign" val="l"/>
              </dgm:alg>
              <dgm:shape xmlns:r="http://schemas.openxmlformats.org/officeDocument/2006/relationships" rot="295" type="rect" r:blip="">
                <dgm:adjLst/>
              </dgm:shape>
              <dgm:presOf axis="self" ptType="node"/>
              <dgm:constrLst>
                <dgm:constr type="lMarg" refType="primFontSz" fact="0.2"/>
                <dgm:constr type="rMarg"/>
                <dgm:constr type="tMarg"/>
                <dgm:constr type="bMarg"/>
              </dgm:constrLst>
            </dgm:if>
            <dgm:else name="Name10">
              <dgm:alg type="tx">
                <dgm:param type="autoTxRot" val="grav"/>
                <dgm:param type="parTxLTRAlign" val="r"/>
              </dgm:alg>
              <dgm:shape xmlns:r="http://schemas.openxmlformats.org/officeDocument/2006/relationships" rot="65" type="rect" r:blip="">
                <dgm:adjLst/>
              </dgm:shape>
              <dgm:presOf axis="self" ptType="node"/>
              <dgm:constrLst>
                <dgm:constr type="lMarg"/>
                <dgm:constr type="rMarg" refType="primFontSz" fact="0.2"/>
                <dgm:constr type="tMarg"/>
                <dgm:constr type="bMarg"/>
              </dgm:constrLst>
            </dgm:else>
          </dgm:choose>
          <dgm:ruleLst>
            <dgm:rule type="primFontSz" val="5" fact="NaN" max="NaN"/>
          </dgm:ruleLst>
        </dgm:layoutNode>
        <dgm:layoutNode name="bSpace">
          <dgm:alg type="sp"/>
          <dgm:shape xmlns:r="http://schemas.openxmlformats.org/officeDocument/2006/relationships" r:blip="">
            <dgm:adjLst/>
          </dgm:shape>
          <dgm:presOf/>
        </dgm:layoutNode>
      </dgm:layoutNode>
      <dgm:choose name="Name11">
        <dgm:if name="Name12" func="var" arg="dir" op="equ" val="norm">
          <dgm:layoutNode name="parBackupNorm">
            <dgm:alg type="sp"/>
            <dgm:shape xmlns:r="http://schemas.openxmlformats.org/officeDocument/2006/relationships" r:blip="">
              <dgm:adjLst/>
            </dgm:shape>
            <dgm:presOf/>
          </dgm:layoutNode>
        </dgm:if>
        <dgm:else name="Name13">
          <dgm:layoutNode name="parBackupRTL">
            <dgm:alg type="sp"/>
            <dgm:shape xmlns:r="http://schemas.openxmlformats.org/officeDocument/2006/relationships" r:blip="">
              <dgm:adjLst/>
            </dgm:shape>
            <dgm:presOf/>
          </dgm:layoutNode>
        </dgm:else>
      </dgm:choose>
      <dgm:forEach name="Name14" axis="followSib" ptType="sibTrans" hideLastTrans="0" cnt="1">
        <dgm:layoutNode name="parSpace">
          <dgm:alg type="sp"/>
          <dgm:shape xmlns:r="http://schemas.openxmlformats.org/officeDocument/2006/relationships" r:blip="">
            <dgm:adjLst/>
          </dgm:shape>
          <dgm:presOf/>
        </dgm:layoutNode>
      </dgm:forEach>
      <dgm:forEach name="Name15" axis="ch" ptType="node">
        <dgm:choose name="Name16">
          <dgm:if name="Name17" func="var" arg="dir" op="equ" val="norm">
            <dgm:layoutNode name="desBackupLeftNorm">
              <dgm:alg type="sp"/>
              <dgm:shape xmlns:r="http://schemas.openxmlformats.org/officeDocument/2006/relationships" r:blip="">
                <dgm:adjLst/>
              </dgm:shape>
              <dgm:presOf/>
            </dgm:layoutNode>
          </dgm:if>
          <dgm:else name="Name18">
            <dgm:choose name="Name19">
              <dgm:if name="Name20" axis="self" ptType="node" func="pos" op="equ" val="1">
                <dgm:layoutNode name="desBackupRightRev">
                  <dgm:alg type="sp"/>
                  <dgm:shape xmlns:r="http://schemas.openxmlformats.org/officeDocument/2006/relationships" r:blip="">
                    <dgm:adjLst/>
                  </dgm:shape>
                  <dgm:presOf/>
                </dgm:layoutNode>
              </dgm:if>
              <dgm:else name="Name21"/>
            </dgm:choose>
          </dgm:else>
        </dgm:choose>
        <dgm:layoutNode name="desComposite">
          <dgm:alg type="composite"/>
          <dgm:shape xmlns:r="http://schemas.openxmlformats.org/officeDocument/2006/relationships" r:blip="">
            <dgm:adjLst/>
          </dgm:shape>
          <dgm:choose name="Name22">
            <dgm:if name="Name23" func="var" arg="dir" op="equ" val="norm">
              <dgm:constrLst>
                <dgm:constr type="ctrX" for="ch" forName="desCircle" refType="w" fact="0.5"/>
                <dgm:constr type="ctrY" for="ch" forName="desCircle" refType="h" fact="0.5"/>
                <dgm:constr type="w" for="ch" forName="desCircle" refType="w" fact="0.3249"/>
                <dgm:constr type="h" for="ch" forName="desCircle" refType="w" refFor="ch" refForName="desCircle"/>
                <dgm:constr type="l" for="ch" forName="chTx"/>
                <dgm:constr type="b" for="ch" forName="chTx" refType="h"/>
                <dgm:constr type="w" for="ch" forName="chTx" refType="w" fact="0.5786"/>
                <dgm:constr type="h" for="ch" forName="chTx" refType="h" fact="0.4525"/>
                <dgm:constr type="r" for="ch" forName="desTx" refType="w"/>
                <dgm:constr type="t" for="ch" forName="desTx"/>
                <dgm:constr type="w" for="ch" forName="desTx" refType="w" fact="0.5786"/>
                <dgm:constr type="h" for="ch" forName="desTx" refType="h" fact="0.4525"/>
              </dgm:constrLst>
            </dgm:if>
            <dgm:else name="Name24">
              <dgm:constrLst>
                <dgm:constr type="ctrX" for="ch" forName="desCircle" refType="w" fact="0.5"/>
                <dgm:constr type="ctrY" for="ch" forName="desCircle" refType="h" fact="0.5"/>
                <dgm:constr type="w" for="ch" forName="desCircle" refType="w" fact="0.3249"/>
                <dgm:constr type="h" for="ch" forName="desCircle" refType="w" refFor="ch" refForName="desCircle"/>
                <dgm:constr type="r" for="ch" forName="chTx" refType="w"/>
                <dgm:constr type="b" for="ch" forName="chTx" refType="h"/>
                <dgm:constr type="w" for="ch" forName="chTx" refType="w" fact="0.5786"/>
                <dgm:constr type="h" for="ch" forName="chTx" refType="h" fact="0.4525"/>
                <dgm:constr type="l" for="ch" forName="desTx"/>
                <dgm:constr type="t" for="ch" forName="desTx"/>
                <dgm:constr type="w" for="ch" forName="desTx" refType="w" fact="0.5786"/>
                <dgm:constr type="h" for="ch" forName="desTx" refType="h" fact="0.4525"/>
              </dgm:constrLst>
            </dgm:else>
          </dgm:choose>
          <dgm:layoutNode name="desCircle" styleLbl="node1">
            <dgm:alg type="sp"/>
            <dgm:shape xmlns:r="http://schemas.openxmlformats.org/officeDocument/2006/relationships" type="ellipse" r:blip="">
              <dgm:adjLst/>
            </dgm:shape>
            <dgm:presOf/>
            <dgm:constrLst>
              <dgm:constr type="h" refType="w" op="equ"/>
            </dgm:constrLst>
          </dgm:layoutNode>
          <dgm:layoutNode name="chTx" styleLbl="revTx">
            <dgm:choose name="Name25">
              <dgm:if name="Name26" func="var" arg="dir" op="equ" val="norm">
                <dgm:alg type="tx">
                  <dgm:param type="autoTxRot" val="grav"/>
                  <dgm:param type="parTxLTRAlign" val="r"/>
                  <dgm:param type="txAnchorVert" val="mid"/>
                  <dgm:param type="txAnchorVertCh" val="mid"/>
                </dgm:alg>
                <dgm:shape xmlns:r="http://schemas.openxmlformats.org/officeDocument/2006/relationships" rot="295" type="rect" r:blip="">
                  <dgm:adjLst/>
                </dgm:shape>
                <dgm:presOf axis="self" ptType="node"/>
              </dgm:if>
              <dgm:else name="Name27">
                <dgm:alg type="tx">
                  <dgm:param type="autoTxRot" val="grav"/>
                  <dgm:param type="parTxLTRAlign" val="l"/>
                  <dgm:param type="txAnchorVert" val="mid"/>
                  <dgm:param type="txAnchorVertCh" val="mid"/>
                </dgm:alg>
                <dgm:shape xmlns:r="http://schemas.openxmlformats.org/officeDocument/2006/relationships" rot="65" type="rect" r:blip="">
                  <dgm:adjLst/>
                </dgm:shape>
                <dgm:presOf axis="self" ptType="node"/>
              </dgm:else>
            </dgm:choose>
            <dgm:choose name="Name28">
              <dgm:if name="Name29" func="var" arg="dir" op="equ" val="norm">
                <dgm:constrLst>
                  <dgm:constr type="lMarg"/>
                  <dgm:constr type="rMarg" refType="primFontSz" fact="0.2"/>
                  <dgm:constr type="tMarg"/>
                  <dgm:constr type="bMarg"/>
                </dgm:constrLst>
              </dgm:if>
              <dgm:else name="Name30">
                <dgm:constrLst>
                  <dgm:constr type="rMarg"/>
                  <dgm:constr type="lMarg" refType="primFontSz" fact="0.2"/>
                  <dgm:constr type="tMarg"/>
                  <dgm:constr type="bMarg"/>
                </dgm:constrLst>
              </dgm:else>
            </dgm:choose>
            <dgm:ruleLst>
              <dgm:rule type="primFontSz" val="5" fact="NaN" max="NaN"/>
            </dgm:ruleLst>
          </dgm:layoutNode>
          <dgm:layoutNode name="desTx" styleLbl="revTx">
            <dgm:varLst>
              <dgm:bulletEnabled val="1"/>
            </dgm:varLst>
            <dgm:choose name="Name31">
              <dgm:if name="Name32" func="var" arg="dir" op="equ" val="norm">
                <dgm:alg type="tx">
                  <dgm:param type="autoTxRot" val="grav"/>
                  <dgm:param type="parTxLTRAlign" val="l"/>
                  <dgm:param type="shpTxLTRAlignCh" val="l"/>
                  <dgm:param type="stBulletLvl" val="1"/>
                  <dgm:param type="txAnchorVert" val="mid"/>
                </dgm:alg>
                <dgm:shape xmlns:r="http://schemas.openxmlformats.org/officeDocument/2006/relationships" rot="295" type="rect" r:blip="">
                  <dgm:adjLst/>
                </dgm:shape>
                <dgm:presOf axis="des" ptType="node"/>
              </dgm:if>
              <dgm:else name="Name33">
                <dgm:alg type="tx">
                  <dgm:param type="autoTxRot" val="grav"/>
                  <dgm:param type="parTxLTRAlign" val="r"/>
                  <dgm:param type="shpTxLTRAlignCh" val="r"/>
                  <dgm:param type="stBulletLvl" val="1"/>
                  <dgm:param type="txAnchorVert" val="mid"/>
                </dgm:alg>
                <dgm:shape xmlns:r="http://schemas.openxmlformats.org/officeDocument/2006/relationships" rot="65" type="rect" r:blip="">
                  <dgm:adjLst/>
                </dgm:shape>
                <dgm:presOf axis="des" ptType="node"/>
              </dgm:else>
            </dgm:choose>
            <dgm:choose name="Name34">
              <dgm:if name="Name35" func="var" arg="dir" op="equ" val="norm">
                <dgm:constrLst>
                  <dgm:constr type="rMarg"/>
                  <dgm:constr type="lMarg" refType="primFontSz" fact="0.2"/>
                  <dgm:constr type="tMarg"/>
                  <dgm:constr type="bMarg"/>
                </dgm:constrLst>
              </dgm:if>
              <dgm:else name="Name36">
                <dgm:constrLst>
                  <dgm:constr type="lMarg"/>
                  <dgm:constr type="rMarg" refType="primFontSz" fact="0.2"/>
                  <dgm:constr type="tMarg"/>
                  <dgm:constr type="bMarg"/>
                </dgm:constrLst>
              </dgm:else>
            </dgm:choose>
            <dgm:ruleLst>
              <dgm:rule type="primFontSz" val="5" fact="NaN" max="NaN"/>
            </dgm:ruleLst>
          </dgm:layoutNode>
        </dgm:layoutNode>
        <dgm:layoutNode name="desBackupRightNorm">
          <dgm:alg type="sp"/>
          <dgm:shape xmlns:r="http://schemas.openxmlformats.org/officeDocument/2006/relationships" r:blip="">
            <dgm:adjLst/>
          </dgm:shape>
          <dgm:presOf/>
        </dgm:layoutNode>
        <dgm:choose name="Name37">
          <dgm:if name="Name38" func="var" arg="dir" op="neq" val="norm">
            <dgm:choose name="Name39">
              <dgm:if name="Name40" axis="self" ptType="node" func="revPos" op="neq" val="1">
                <dgm:layoutNode name="desBackupLeftRev">
                  <dgm:alg type="sp"/>
                  <dgm:shape xmlns:r="http://schemas.openxmlformats.org/officeDocument/2006/relationships" r:blip="">
                    <dgm:adjLst/>
                  </dgm:shape>
                  <dgm:presOf/>
                </dgm:layoutNode>
              </dgm:if>
              <dgm:else name="Name41"/>
            </dgm:choose>
          </dgm:if>
          <dgm:else name="Name42"/>
        </dgm:choose>
        <dgm:forEach name="Name43" axis="followSib" ptType="sibTrans" hideLastTrans="0" cnt="1">
          <dgm:layoutNode name="desSpace">
            <dgm:alg type="sp"/>
            <dgm:shape xmlns:r="http://schemas.openxmlformats.org/officeDocument/2006/relationships" r:blip="">
              <dgm:adjLst/>
            </dgm:shape>
            <dgm:presOf/>
          </dgm:layoutNode>
        </dgm:forEach>
      </dgm:forEach>
      <dgm:choose name="Name44">
        <dgm:if name="Name45" func="var" arg="dir" op="neq" val="norm">
          <dgm:layoutNode name="parBackupRev">
            <dgm:alg type="sp"/>
            <dgm:shape xmlns:r="http://schemas.openxmlformats.org/officeDocument/2006/relationships" r:blip="">
              <dgm:adjLst/>
            </dgm:shape>
            <dgm:presOf/>
          </dgm:layoutNode>
        </dgm:if>
        <dgm:else name="Name4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4#1">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begPts" val="bCtr"/>
              <dgm:param type="connRout" val="curve"/>
              <dgm:param type="dstNode" val="connSite2"/>
              <dgm:param type="endPts" val="bCtr"/>
              <dgm:param type="srcNode" val="parentNode1"/>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begPts" val="tCtr"/>
                <dgm:param type="connRout" val="curve"/>
                <dgm:param type="dstNode" val="connSite1"/>
                <dgm:param type="endPts" val="tCtr"/>
                <dgm:param type="srcNode" val="parentNode2"/>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layout3.xml><?xml version="1.0" encoding="utf-8"?>
<dgm:layoutDef xmlns:dgm="http://schemas.openxmlformats.org/drawingml/2006/diagram" xmlns:a="http://schemas.openxmlformats.org/drawingml/2006/main" uniqueId="urn:microsoft.com/office/officeart/2005/8/layout/cycle7#1">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panAng" val="360"/>
          <dgm:param type="stAng" val="0"/>
        </dgm:alg>
      </dgm:if>
      <dgm:else name="Name3">
        <dgm:alg type="cycle">
          <dgm:param type="spanAng" val="-360"/>
          <dgm:param type="stAng" val="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begSty" val="arr"/>
                    <dgm:param type="endPts" val="radial"/>
                    <dgm:param type="endSty" val="arr"/>
                  </dgm:alg>
                </dgm:if>
                <dgm:else name="Name8">
                  <dgm:alg type="conn">
                    <dgm:param type="begPts" val="auto"/>
                    <dgm:param type="begSty" val="arr"/>
                    <dgm:param type="endPts" val="auto"/>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4278</Words>
  <Characters>81387</Characters>
  <Application>Microsoft Office Word</Application>
  <DocSecurity>0</DocSecurity>
  <Lines>678</Lines>
  <Paragraphs>19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Silentall Unattended Installer</Company>
  <LinksUpToDate>false</LinksUpToDate>
  <CharactersWithSpaces>95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t Tuncay ERDEM</dc:creator>
  <cp:keywords/>
  <dc:description/>
  <cp:lastModifiedBy>Feyza Karaboğa</cp:lastModifiedBy>
  <cp:revision>2</cp:revision>
  <cp:lastPrinted>2022-02-10T10:23:00Z</cp:lastPrinted>
  <dcterms:created xsi:type="dcterms:W3CDTF">2023-05-19T11:09:00Z</dcterms:created>
  <dcterms:modified xsi:type="dcterms:W3CDTF">2023-05-19T11:09:00Z</dcterms:modified>
</cp:coreProperties>
</file>